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AEB0CD" w14:textId="0AA96996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olor w:val="000000"/>
        </w:rPr>
        <w:t>Name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color w:val="000000"/>
        </w:rPr>
        <w:t>Journal: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color w:val="000000"/>
        </w:rPr>
        <w:t>World</w:t>
      </w:r>
      <w:r w:rsidR="00976B8B" w:rsidRPr="002F4A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color w:val="000000"/>
        </w:rPr>
        <w:t>Journal</w:t>
      </w:r>
      <w:r w:rsidR="00976B8B" w:rsidRPr="002F4A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color w:val="000000"/>
        </w:rPr>
        <w:t>Psychiatry</w:t>
      </w:r>
    </w:p>
    <w:p w14:paraId="7FC161CA" w14:textId="79DC127E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olor w:val="000000"/>
        </w:rPr>
        <w:t>Manuscript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color w:val="000000"/>
        </w:rPr>
        <w:t>NO: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65006</w:t>
      </w:r>
    </w:p>
    <w:p w14:paraId="38D180DD" w14:textId="462748CE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olor w:val="000000"/>
        </w:rPr>
        <w:t>Manuscript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color w:val="000000"/>
        </w:rPr>
        <w:t>Type:</w:t>
      </w:r>
      <w:r w:rsidR="00976B8B" w:rsidRPr="002F4A8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</w:t>
      </w:r>
    </w:p>
    <w:p w14:paraId="58496923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13534F2A" w14:textId="0F38F476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stuttering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b/>
          <w:bCs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comprehensive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literature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review</w:t>
      </w:r>
    </w:p>
    <w:p w14:paraId="7E10C3DD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6436EBAC" w14:textId="5462FFC9" w:rsidR="00A77B3E" w:rsidRPr="002F4A84" w:rsidRDefault="00B17FE8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color w:val="000000"/>
        </w:rPr>
        <w:t>Nikvarz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hAnsi="Book Antiqua" w:cs="Book Antiqua"/>
          <w:i/>
          <w:color w:val="000000"/>
          <w:lang w:eastAsia="zh-CN"/>
        </w:rPr>
        <w:t>et</w:t>
      </w:r>
      <w:r w:rsidR="00976B8B" w:rsidRPr="002F4A84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r w:rsidRPr="002F4A84">
        <w:rPr>
          <w:rFonts w:ascii="Book Antiqua" w:hAnsi="Book Antiqua" w:cs="Book Antiqua"/>
          <w:i/>
          <w:color w:val="000000"/>
          <w:lang w:eastAsia="zh-CN"/>
        </w:rPr>
        <w:t>al</w:t>
      </w:r>
      <w:r w:rsidRPr="002F4A84">
        <w:rPr>
          <w:rFonts w:ascii="Book Antiqua" w:hAnsi="Book Antiqua" w:cs="Book Antiqua"/>
          <w:color w:val="000000"/>
          <w:lang w:eastAsia="zh-CN"/>
        </w:rPr>
        <w:t>.</w:t>
      </w:r>
      <w:r w:rsidR="00976B8B" w:rsidRPr="002F4A84">
        <w:rPr>
          <w:rFonts w:ascii="Book Antiqua" w:hAnsi="Book Antiqua" w:cs="Book Antiqua"/>
          <w:color w:val="000000"/>
          <w:lang w:eastAsia="zh-CN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stuttering</w:t>
      </w:r>
    </w:p>
    <w:p w14:paraId="29FBFF06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43736557" w14:textId="7CB78D0A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color w:val="000000"/>
        </w:rPr>
        <w:t>Naemeh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Nikvarz</w:t>
      </w:r>
      <w:proofErr w:type="spellEnd"/>
      <w:r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E01FB3" w:rsidRPr="002F4A84">
        <w:rPr>
          <w:rFonts w:ascii="Book Antiqua" w:eastAsia="Book Antiqua" w:hAnsi="Book Antiqua" w:cs="Book Antiqua"/>
          <w:color w:val="000000"/>
        </w:rPr>
        <w:t>Salehe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E01FB3" w:rsidRPr="002F4A84">
        <w:rPr>
          <w:rFonts w:ascii="Book Antiqua" w:eastAsia="Book Antiqua" w:hAnsi="Book Antiqua" w:cs="Book Antiqua"/>
          <w:color w:val="000000"/>
        </w:rPr>
        <w:t>Sabouri</w:t>
      </w:r>
      <w:proofErr w:type="spellEnd"/>
    </w:p>
    <w:p w14:paraId="3D03A47B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4FC9CF69" w14:textId="01DC08C4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Naemeh</w:t>
      </w:r>
      <w:proofErr w:type="spellEnd"/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Nikvarz</w:t>
      </w:r>
      <w:proofErr w:type="spellEnd"/>
      <w:r w:rsidRPr="002F4A84">
        <w:rPr>
          <w:rFonts w:ascii="Book Antiqua" w:eastAsia="Book Antiqua" w:hAnsi="Book Antiqua" w:cs="Book Antiqua"/>
          <w:b/>
          <w:bCs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partm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in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harmac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8274C" w:rsidRPr="002F4A84">
        <w:rPr>
          <w:rFonts w:ascii="Book Antiqua" w:eastAsia="Book Antiqua" w:hAnsi="Book Antiqua" w:cs="Book Antiqua"/>
          <w:color w:val="000000"/>
        </w:rPr>
        <w:t>Facul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8274C"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8274C" w:rsidRPr="002F4A84">
        <w:rPr>
          <w:rFonts w:ascii="Book Antiqua" w:eastAsia="Book Antiqua" w:hAnsi="Book Antiqua" w:cs="Book Antiqua"/>
          <w:color w:val="000000"/>
        </w:rPr>
        <w:t>Pharmac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niversi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d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cience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761691131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ran</w:t>
      </w:r>
    </w:p>
    <w:p w14:paraId="0C26C8FD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46F93D38" w14:textId="69AC13CC" w:rsidR="00A77B3E" w:rsidRPr="002F4A84" w:rsidRDefault="00E01FB3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Salehe</w:t>
      </w:r>
      <w:proofErr w:type="spellEnd"/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Sabouri</w:t>
      </w:r>
      <w:proofErr w:type="spellEnd"/>
      <w:r w:rsidR="00FB7858" w:rsidRPr="002F4A84">
        <w:rPr>
          <w:rFonts w:ascii="Book Antiqua" w:eastAsia="Book Antiqua" w:hAnsi="Book Antiqua" w:cs="Book Antiqua"/>
          <w:b/>
          <w:bCs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Neuroscienc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Resear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Center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Institu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Neuropharmacolog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761691131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Iran</w:t>
      </w:r>
    </w:p>
    <w:p w14:paraId="62AE66BB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57A80885" w14:textId="735AAACB" w:rsidR="00A77B3E" w:rsidRPr="002F4A84" w:rsidRDefault="00E01FB3" w:rsidP="002F4A84">
      <w:pPr>
        <w:spacing w:line="360" w:lineRule="auto"/>
        <w:jc w:val="both"/>
        <w:rPr>
          <w:rFonts w:ascii="Book Antiqua" w:hAnsi="Book Antiqua"/>
        </w:rPr>
      </w:pP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Salehe</w:t>
      </w:r>
      <w:proofErr w:type="spellEnd"/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b/>
          <w:bCs/>
          <w:color w:val="000000"/>
        </w:rPr>
        <w:t>Sabouri</w:t>
      </w:r>
      <w:proofErr w:type="spellEnd"/>
      <w:r w:rsidR="00FB7858" w:rsidRPr="002F4A84">
        <w:rPr>
          <w:rFonts w:ascii="Book Antiqua" w:eastAsia="Book Antiqua" w:hAnsi="Book Antiqua" w:cs="Book Antiqua"/>
          <w:b/>
          <w:bCs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Departm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harmaceut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iotechnology</w:t>
      </w:r>
      <w:r w:rsidR="00FB7858"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niversi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d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ciences</w:t>
      </w:r>
      <w:r w:rsidR="00FB7858"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761691131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Iran</w:t>
      </w:r>
    </w:p>
    <w:p w14:paraId="645BC86E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3025164E" w14:textId="3A3D9006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Bot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author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ubstantial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ntribu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ncep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sig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arch</w:t>
      </w:r>
      <w:r w:rsidR="00E01FB3" w:rsidRPr="002F4A84">
        <w:rPr>
          <w:rFonts w:ascii="Book Antiqua" w:eastAsia="Book Antiqua" w:hAnsi="Book Antiqua" w:cs="Book Antiqua"/>
          <w:color w:val="000000"/>
        </w:rPr>
        <w:t>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interpre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ev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ata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af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manuscript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pprov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E01FB3" w:rsidRPr="002F4A84">
        <w:rPr>
          <w:rFonts w:ascii="Book Antiqua" w:eastAsia="Book Antiqua" w:hAnsi="Book Antiqua" w:cs="Book Antiqua"/>
          <w:color w:val="000000"/>
        </w:rPr>
        <w:t>fin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vers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tic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ublished.</w:t>
      </w:r>
    </w:p>
    <w:p w14:paraId="19D568DC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2B246E14" w14:textId="01B31D9F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B17FE8" w:rsidRPr="002F4A8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alehe</w:t>
      </w:r>
      <w:proofErr w:type="spellEnd"/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B17FE8" w:rsidRPr="002F4A8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abouri</w:t>
      </w:r>
      <w:proofErr w:type="spellEnd"/>
      <w:r w:rsidRPr="002F4A84">
        <w:rPr>
          <w:rFonts w:ascii="Book Antiqua" w:eastAsia="Book Antiqua" w:hAnsi="Book Antiqua" w:cs="Book Antiqua"/>
          <w:b/>
          <w:bCs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PharmD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Assistant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scienc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sear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enter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stitu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pharmacolog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Somayyeh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BE681E" w:rsidRPr="002F4A84">
        <w:rPr>
          <w:rFonts w:ascii="Book Antiqua" w:eastAsia="Book Antiqua" w:hAnsi="Book Antiqua" w:cs="Book Antiqua"/>
          <w:color w:val="000000"/>
        </w:rPr>
        <w:t>C</w:t>
      </w:r>
      <w:r w:rsidRPr="002F4A84">
        <w:rPr>
          <w:rFonts w:ascii="Book Antiqua" w:eastAsia="Book Antiqua" w:hAnsi="Book Antiqua" w:cs="Book Antiqua"/>
          <w:color w:val="000000"/>
        </w:rPr>
        <w:t>ros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BE681E" w:rsidRPr="002F4A84">
        <w:rPr>
          <w:rFonts w:ascii="Book Antiqua" w:eastAsia="Book Antiqua" w:hAnsi="Book Antiqua" w:cs="Book Antiqua"/>
          <w:color w:val="000000"/>
        </w:rPr>
        <w:t>R</w:t>
      </w:r>
      <w:r w:rsidRPr="002F4A84">
        <w:rPr>
          <w:rFonts w:ascii="Book Antiqua" w:eastAsia="Book Antiqua" w:hAnsi="Book Antiqua" w:cs="Book Antiqua"/>
          <w:color w:val="000000"/>
        </w:rPr>
        <w:t>oad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hariati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BE681E" w:rsidRPr="002F4A84">
        <w:rPr>
          <w:rFonts w:ascii="Book Antiqua" w:eastAsia="Book Antiqua" w:hAnsi="Book Antiqua" w:cs="Book Antiqua"/>
          <w:color w:val="000000"/>
        </w:rPr>
        <w:t>S</w:t>
      </w:r>
      <w:r w:rsidRPr="002F4A84">
        <w:rPr>
          <w:rFonts w:ascii="Book Antiqua" w:eastAsia="Book Antiqua" w:hAnsi="Book Antiqua" w:cs="Book Antiqua"/>
          <w:color w:val="000000"/>
        </w:rPr>
        <w:t>treet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Kerm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761691131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ran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sabouri@kmu.ac.ir</w:t>
      </w:r>
    </w:p>
    <w:p w14:paraId="5CA8D3C5" w14:textId="77777777" w:rsidR="003D6A21" w:rsidRPr="002F4A84" w:rsidRDefault="003D6A21" w:rsidP="002F4A84">
      <w:pPr>
        <w:spacing w:line="360" w:lineRule="auto"/>
        <w:jc w:val="both"/>
        <w:rPr>
          <w:rFonts w:ascii="Book Antiqua" w:hAnsi="Book Antiqua"/>
        </w:rPr>
      </w:pPr>
    </w:p>
    <w:p w14:paraId="53D12413" w14:textId="5D6A0677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ebruar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6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021</w:t>
      </w:r>
    </w:p>
    <w:p w14:paraId="1961E23E" w14:textId="7D14E795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Ju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9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021</w:t>
      </w:r>
    </w:p>
    <w:p w14:paraId="5B31293B" w14:textId="5227C2B6" w:rsidR="003D6A21" w:rsidRPr="002F4A84" w:rsidRDefault="00FB7858" w:rsidP="002F4A84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lastRenderedPageBreak/>
        <w:t>Accepted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72863" w:rsidRPr="00F14711">
        <w:rPr>
          <w:rFonts w:ascii="Book Antiqua" w:eastAsia="Book Antiqua" w:hAnsi="Book Antiqua" w:cs="Book Antiqua"/>
          <w:color w:val="000000"/>
        </w:rPr>
        <w:t>December 25, 2021</w:t>
      </w:r>
    </w:p>
    <w:p w14:paraId="7E2AFF20" w14:textId="066DD809" w:rsidR="006805AE" w:rsidRPr="00704162" w:rsidRDefault="00FB7858" w:rsidP="006805AE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A4970">
        <w:rPr>
          <w:rFonts w:ascii="Book Antiqua" w:eastAsia="Book Antiqua" w:hAnsi="Book Antiqua" w:cs="Book Antiqua"/>
          <w:color w:val="000000"/>
        </w:rPr>
        <w:t>February</w:t>
      </w:r>
      <w:r w:rsidR="006805AE" w:rsidRPr="00704162">
        <w:rPr>
          <w:rFonts w:ascii="Book Antiqua" w:eastAsia="Book Antiqua" w:hAnsi="Book Antiqua" w:cs="Book Antiqua"/>
          <w:color w:val="000000"/>
        </w:rPr>
        <w:t xml:space="preserve"> 19, 2022</w:t>
      </w:r>
    </w:p>
    <w:p w14:paraId="0807ABEE" w14:textId="528A68AF" w:rsidR="003D6A21" w:rsidRPr="002F4A84" w:rsidRDefault="003D6A21" w:rsidP="002F4A84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95B87BA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3772C23D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  <w:sectPr w:rsidR="00A77B3E" w:rsidRPr="002F4A84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8926591" w14:textId="77777777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334F497D" w14:textId="1BF5F73F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DIS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yp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NS)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lthoug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requent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th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247F2"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teratur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gligib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dver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a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247F2" w:rsidRPr="002F4A84">
        <w:rPr>
          <w:rFonts w:ascii="Book Antiqua" w:eastAsia="Book Antiqua" w:hAnsi="Book Antiqua" w:cs="Book Antiqua"/>
          <w:color w:val="000000"/>
        </w:rPr>
        <w:t>(ADR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ignificant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ffec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quali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f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reated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teratu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i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valua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dem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in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aracteristic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ugges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om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phys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chanis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DR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ev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nglish-languag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Google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Scholar,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ubMed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Web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Science</w:t>
      </w:r>
      <w:r w:rsidR="00C247F2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Scopus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dentifi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ses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ithou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im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striction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inall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62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cluded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wenty-sev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86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sod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82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sod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a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tipsychot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57%)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clu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ozapin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ollow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entr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rvou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ystem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gen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11.6%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ticonvuls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9.3%)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jori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tw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g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31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40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year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eti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requ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ifesta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55.8%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sod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fen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ithdraw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ag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sul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ignific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mprovem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mple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ie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l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a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ugges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phys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chanis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velopmen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247F2" w:rsidRPr="002F4A84">
        <w:rPr>
          <w:rFonts w:ascii="Book Antiqua" w:eastAsia="Book Antiqua" w:hAnsi="Book Antiqua" w:cs="Book Antiqua"/>
          <w:color w:val="000000"/>
        </w:rPr>
        <w:t>neurotransmitter</w:t>
      </w:r>
      <w:r w:rsidR="00210080" w:rsidRPr="002F4A84">
        <w:rPr>
          <w:rFonts w:ascii="Book Antiqua" w:eastAsia="Book Antiqua" w:hAnsi="Book Antiqua" w:cs="Book Antiqua"/>
          <w:color w:val="000000"/>
        </w:rPr>
        <w:t>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ysfunc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volv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pee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ysfluenc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e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a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bnormaliti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ver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transmitter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special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opamin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glutamat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ffer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ircui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clu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rtico-bas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ganglia-thalamocort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oop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tt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ib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ract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ngag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genes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.</w:t>
      </w:r>
    </w:p>
    <w:p w14:paraId="03C303C6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6B7481B8" w14:textId="5A5379A0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ysfluency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Dysphemia</w:t>
      </w:r>
      <w:proofErr w:type="spellEnd"/>
      <w:r w:rsidRPr="002F4A84">
        <w:rPr>
          <w:rFonts w:ascii="Book Antiqua" w:eastAsia="Book Antiqua" w:hAnsi="Book Antiqua" w:cs="Book Antiqua"/>
          <w:color w:val="000000"/>
        </w:rPr>
        <w:t>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sychotropics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peech;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ammering</w:t>
      </w:r>
    </w:p>
    <w:p w14:paraId="6FA151EC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110BC313" w14:textId="77777777" w:rsidR="001C0800" w:rsidRPr="00E61B50" w:rsidRDefault="001C0800" w:rsidP="001C080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0" w:name="_Hlk88512344"/>
      <w:bookmarkStart w:id="1" w:name="_Hlk88512883"/>
      <w:bookmarkStart w:id="2" w:name="_Hlk88513225"/>
      <w:bookmarkStart w:id="3" w:name="_Hlk88512545"/>
      <w:r w:rsidRPr="00E61B50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E61B50">
        <w:rPr>
          <w:rFonts w:ascii="Book Antiqua" w:eastAsia="Book Antiqua" w:hAnsi="Book Antiqua" w:cs="Book Antiqua"/>
          <w:b/>
          <w:color w:val="000000"/>
        </w:rPr>
        <w:t>The</w:t>
      </w:r>
      <w:r w:rsidRPr="00E61B50">
        <w:rPr>
          <w:rFonts w:ascii="Book Antiqua" w:eastAsia="Book Antiqua" w:hAnsi="Book Antiqua" w:cs="Book Antiqua"/>
          <w:color w:val="000000"/>
        </w:rPr>
        <w:t xml:space="preserve"> </w:t>
      </w:r>
      <w:r w:rsidRPr="00E61B50"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eastAsia="Book Antiqua" w:hAnsi="Book Antiqua" w:cs="Book Antiqua"/>
          <w:b/>
          <w:color w:val="000000"/>
        </w:rPr>
        <w:t>2</w:t>
      </w:r>
      <w:r w:rsidRPr="00E61B50">
        <w:rPr>
          <w:rFonts w:ascii="Book Antiqua" w:eastAsia="Book Antiqua" w:hAnsi="Book Antiqua" w:cs="Book Antiqua"/>
          <w:b/>
          <w:color w:val="000000"/>
        </w:rPr>
        <w:t xml:space="preserve">. </w:t>
      </w:r>
      <w:r w:rsidRPr="00E61B50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E61B50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E61B50">
        <w:rPr>
          <w:rFonts w:ascii="Book Antiqua" w:eastAsia="Book Antiqua" w:hAnsi="Book Antiqua" w:cs="Book Antiqua"/>
          <w:color w:val="000000"/>
        </w:rPr>
        <w:t xml:space="preserve"> Publishing Group Inc. All rights reserved.</w:t>
      </w:r>
      <w:bookmarkEnd w:id="0"/>
      <w:r w:rsidRPr="00E61B50">
        <w:rPr>
          <w:rFonts w:ascii="Book Antiqua" w:eastAsia="Book Antiqua" w:hAnsi="Book Antiqua" w:cs="Book Antiqua"/>
          <w:color w:val="000000"/>
        </w:rPr>
        <w:t xml:space="preserve"> </w:t>
      </w:r>
    </w:p>
    <w:bookmarkEnd w:id="1"/>
    <w:p w14:paraId="0B477032" w14:textId="77777777" w:rsidR="001C0800" w:rsidRPr="00E61B50" w:rsidRDefault="001C0800" w:rsidP="001C0800">
      <w:pPr>
        <w:spacing w:line="360" w:lineRule="auto"/>
        <w:jc w:val="both"/>
        <w:rPr>
          <w:lang w:eastAsia="zh-CN"/>
        </w:rPr>
      </w:pPr>
    </w:p>
    <w:p w14:paraId="5947497D" w14:textId="77777777" w:rsidR="001C0800" w:rsidRDefault="001C0800" w:rsidP="001C080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4" w:name="_Hlk88512899"/>
      <w:bookmarkStart w:id="5" w:name="_Hlk88512352"/>
      <w:bookmarkEnd w:id="2"/>
      <w:r w:rsidRPr="00E61B50">
        <w:rPr>
          <w:rFonts w:ascii="Book Antiqua" w:hAnsi="Book Antiqua" w:cs="Book Antiqua" w:hint="eastAsia"/>
          <w:b/>
          <w:color w:val="000000"/>
          <w:lang w:eastAsia="zh-CN"/>
        </w:rPr>
        <w:t>Citation:</w:t>
      </w:r>
      <w:bookmarkEnd w:id="3"/>
      <w:bookmarkEnd w:id="4"/>
      <w:r w:rsidRPr="00E61B50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bookmarkEnd w:id="5"/>
      <w:proofErr w:type="spellStart"/>
      <w:r w:rsidR="00FB7858" w:rsidRPr="002F4A84">
        <w:rPr>
          <w:rFonts w:ascii="Book Antiqua" w:eastAsia="Book Antiqua" w:hAnsi="Book Antiqua" w:cs="Book Antiqua"/>
          <w:color w:val="000000"/>
        </w:rPr>
        <w:t>Nikvarz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N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17FE8" w:rsidRPr="002F4A84">
        <w:rPr>
          <w:rFonts w:ascii="Book Antiqua" w:eastAsia="Book Antiqua" w:hAnsi="Book Antiqua" w:cs="Book Antiqua"/>
          <w:color w:val="000000"/>
        </w:rPr>
        <w:t>S</w:t>
      </w:r>
      <w:r w:rsidR="00FB7858" w:rsidRPr="002F4A84">
        <w:rPr>
          <w:rFonts w:ascii="Book Antiqua" w:eastAsia="Book Antiqua" w:hAnsi="Book Antiqua" w:cs="Book Antiqua"/>
          <w:color w:val="000000"/>
        </w:rPr>
        <w:t>abouri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stuttering: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C247F2"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comprehensiv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literatu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FB7858" w:rsidRPr="002F4A84">
        <w:rPr>
          <w:rFonts w:ascii="Book Antiqua" w:eastAsia="Book Antiqua" w:hAnsi="Book Antiqua" w:cs="Book Antiqua"/>
          <w:color w:val="000000"/>
        </w:rPr>
        <w:t>review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6805AE" w:rsidRPr="005C63D0">
        <w:rPr>
          <w:rFonts w:ascii="Book Antiqua" w:eastAsia="Book Antiqua" w:hAnsi="Book Antiqua" w:cs="Book Antiqua"/>
          <w:i/>
          <w:iCs/>
          <w:color w:val="000000"/>
        </w:rPr>
        <w:t>World J Psychiatr</w:t>
      </w:r>
      <w:r w:rsidR="006805AE">
        <w:rPr>
          <w:rFonts w:ascii="Book Antiqua" w:eastAsia="Book Antiqua" w:hAnsi="Book Antiqua" w:cs="Book Antiqua"/>
          <w:i/>
          <w:iCs/>
          <w:color w:val="000000"/>
        </w:rPr>
        <w:t>y</w:t>
      </w:r>
      <w:r w:rsidR="006805AE" w:rsidRPr="005C63D0">
        <w:rPr>
          <w:rFonts w:ascii="Book Antiqua" w:eastAsia="Book Antiqua" w:hAnsi="Book Antiqua" w:cs="Book Antiqua"/>
          <w:color w:val="000000"/>
        </w:rPr>
        <w:t xml:space="preserve"> 202</w:t>
      </w:r>
      <w:r w:rsidR="006805AE">
        <w:rPr>
          <w:rFonts w:ascii="Book Antiqua" w:eastAsia="Book Antiqua" w:hAnsi="Book Antiqua" w:cs="Book Antiqua"/>
          <w:color w:val="000000"/>
        </w:rPr>
        <w:t>2</w:t>
      </w:r>
      <w:r w:rsidR="006805AE" w:rsidRPr="005C63D0">
        <w:rPr>
          <w:rFonts w:ascii="Book Antiqua" w:eastAsia="Book Antiqua" w:hAnsi="Book Antiqua" w:cs="Book Antiqua"/>
          <w:color w:val="000000"/>
        </w:rPr>
        <w:t xml:space="preserve">; </w:t>
      </w:r>
      <w:r w:rsidR="006805AE" w:rsidRPr="00704162">
        <w:rPr>
          <w:rFonts w:ascii="Book Antiqua" w:eastAsia="Book Antiqua" w:hAnsi="Book Antiqua" w:cs="Book Antiqua"/>
          <w:color w:val="000000"/>
        </w:rPr>
        <w:t>12(</w:t>
      </w:r>
      <w:r w:rsidR="000C1D8C">
        <w:rPr>
          <w:rFonts w:ascii="Book Antiqua" w:eastAsia="Book Antiqua" w:hAnsi="Book Antiqua" w:cs="Book Antiqua"/>
          <w:color w:val="000000"/>
        </w:rPr>
        <w:t>2</w:t>
      </w:r>
      <w:r w:rsidR="006805AE" w:rsidRPr="00704162">
        <w:rPr>
          <w:rFonts w:ascii="Book Antiqua" w:eastAsia="Book Antiqua" w:hAnsi="Book Antiqua" w:cs="Book Antiqua"/>
          <w:color w:val="000000"/>
        </w:rPr>
        <w:t xml:space="preserve">): </w:t>
      </w:r>
      <w:r>
        <w:rPr>
          <w:rFonts w:ascii="Book Antiqua" w:eastAsia="Book Antiqua" w:hAnsi="Book Antiqua" w:cs="Book Antiqua"/>
          <w:color w:val="000000"/>
        </w:rPr>
        <w:t>236</w:t>
      </w:r>
      <w:r w:rsidR="006805AE" w:rsidRPr="00704162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263</w:t>
      </w:r>
    </w:p>
    <w:p w14:paraId="7F4F88D6" w14:textId="387E4F82" w:rsidR="001C0800" w:rsidRDefault="006805AE" w:rsidP="001C0800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pt-BR"/>
        </w:rPr>
      </w:pP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URL: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hyperlink r:id="rId8" w:history="1">
        <w:r w:rsidR="001C0800" w:rsidRPr="00C03375">
          <w:rPr>
            <w:rStyle w:val="a9"/>
            <w:rFonts w:ascii="Book Antiqua" w:eastAsia="Book Antiqua" w:hAnsi="Book Antiqua" w:cs="Book Antiqua"/>
            <w:lang w:val="pt-BR"/>
          </w:rPr>
          <w:t>https://www.wjgnet.com/2220-3206/full/v12/i2/236.htm</w:t>
        </w:r>
      </w:hyperlink>
    </w:p>
    <w:p w14:paraId="1AD0C219" w14:textId="523F3ED4" w:rsidR="003D6A21" w:rsidRPr="001C0800" w:rsidRDefault="006805AE" w:rsidP="001C0800">
      <w:pPr>
        <w:spacing w:line="360" w:lineRule="auto"/>
        <w:jc w:val="both"/>
        <w:rPr>
          <w:rFonts w:ascii="Book Antiqua" w:hAnsi="Book Antiqua"/>
          <w:lang w:val="pt-BR"/>
        </w:rPr>
      </w:pP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DOI: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 xml:space="preserve"> https://dx.doi.org/10.5498/wjp.v12.i</w:t>
      </w:r>
      <w:r w:rsidR="000C1D8C" w:rsidRPr="001C0800">
        <w:rPr>
          <w:rFonts w:ascii="Book Antiqua" w:eastAsia="Book Antiqua" w:hAnsi="Book Antiqua" w:cs="Book Antiqua"/>
          <w:color w:val="000000"/>
          <w:lang w:val="pt-BR"/>
        </w:rPr>
        <w:t>2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.</w:t>
      </w:r>
      <w:r w:rsidR="001C0800">
        <w:rPr>
          <w:rFonts w:ascii="Book Antiqua" w:eastAsia="Book Antiqua" w:hAnsi="Book Antiqua" w:cs="Book Antiqua"/>
          <w:color w:val="000000"/>
          <w:lang w:val="pt-BR"/>
        </w:rPr>
        <w:t>236</w:t>
      </w:r>
    </w:p>
    <w:p w14:paraId="55B2FA32" w14:textId="77777777" w:rsidR="00A77B3E" w:rsidRPr="001C0800" w:rsidRDefault="00A77B3E" w:rsidP="002F4A84">
      <w:pPr>
        <w:spacing w:line="360" w:lineRule="auto"/>
        <w:jc w:val="both"/>
        <w:rPr>
          <w:rFonts w:ascii="Book Antiqua" w:hAnsi="Book Antiqua"/>
          <w:lang w:val="pt-BR"/>
        </w:rPr>
      </w:pPr>
    </w:p>
    <w:p w14:paraId="5199974C" w14:textId="3A585569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976B8B" w:rsidRPr="002F4A8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w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ype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velopmen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ifest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sych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jur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rok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iCs/>
          <w:color w:val="000000"/>
        </w:rPr>
        <w:t>etc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cau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duc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ageme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sychiatr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/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log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inicia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re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ttribut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w-onse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orsen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nderly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glec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refor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DIS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llec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vid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form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bou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epidem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in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aracteristic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reover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om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phys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ang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po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nderly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chanis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.</w:t>
      </w:r>
    </w:p>
    <w:p w14:paraId="0C4E159B" w14:textId="77777777" w:rsidR="00A77B3E" w:rsidRPr="002F4A84" w:rsidRDefault="00A77B3E" w:rsidP="002F4A84">
      <w:pPr>
        <w:spacing w:line="360" w:lineRule="auto"/>
        <w:jc w:val="both"/>
        <w:rPr>
          <w:rFonts w:ascii="Book Antiqua" w:hAnsi="Book Antiqua"/>
        </w:rPr>
      </w:pPr>
    </w:p>
    <w:p w14:paraId="2A9F8A5D" w14:textId="77777777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458BEE52" w14:textId="615BEECF" w:rsidR="00A77B3E" w:rsidRPr="002F4A84" w:rsidRDefault="00FB7858" w:rsidP="002F4A84">
      <w:pPr>
        <w:spacing w:line="360" w:lineRule="auto"/>
        <w:jc w:val="both"/>
        <w:rPr>
          <w:rFonts w:ascii="Book Antiqua" w:hAnsi="Book Antiqua"/>
        </w:rPr>
      </w:pPr>
      <w:r w:rsidRPr="002F4A84">
        <w:rPr>
          <w:rFonts w:ascii="Book Antiqua" w:eastAsia="Book Antiqua" w:hAnsi="Book Antiqua" w:cs="Book Antiqua"/>
          <w:color w:val="000000"/>
        </w:rPr>
        <w:t>Spee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du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mplex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ces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volv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variou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luenc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lassifi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velopmen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velopment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ntion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ildhood-onse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luenc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statistical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manual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mental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disorders,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fifth</w:t>
      </w:r>
      <w:r w:rsidR="00976B8B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edition</w:t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" w:tooltip="Black, 2014 #234" w:history="1">
        <w:r w:rsidRPr="002F4A84">
          <w:rPr>
            <w:rFonts w:ascii="Book Antiqua" w:eastAsia="Book Antiqua" w:hAnsi="Book Antiqua" w:cs="Book Antiqua"/>
            <w:color w:val="000000"/>
            <w:vertAlign w:val="superscript"/>
          </w:rPr>
          <w:t>1</w:t>
        </w:r>
      </w:hyperlink>
      <w:r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C53CE" w:rsidRPr="002F4A84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t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ifes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tw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g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5C53CE" w:rsidRPr="002F4A84">
        <w:rPr>
          <w:rFonts w:ascii="Book Antiqua" w:eastAsia="Book Antiqua" w:hAnsi="Book Antiqua" w:cs="Book Antiqua"/>
          <w:color w:val="000000"/>
        </w:rPr>
        <w:t>2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5C53CE" w:rsidRPr="002F4A84">
        <w:rPr>
          <w:rFonts w:ascii="Book Antiqua" w:eastAsia="Book Antiqua" w:hAnsi="Book Antiqua" w:cs="Book Antiqua"/>
          <w:color w:val="000000"/>
        </w:rPr>
        <w:t>6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year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pontaneous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mi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o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2" w:tooltip="Craig-McQuaide, 2014 #237" w:history="1">
        <w:r w:rsidRPr="002F4A84">
          <w:rPr>
            <w:rFonts w:ascii="Book Antiqua" w:eastAsia="Book Antiqua" w:hAnsi="Book Antiqua" w:cs="Book Antiqua"/>
            <w:color w:val="000000"/>
            <w:vertAlign w:val="superscript"/>
          </w:rPr>
          <w:t>2</w:t>
        </w:r>
      </w:hyperlink>
      <w:r w:rsidRPr="002F4A84">
        <w:rPr>
          <w:rFonts w:ascii="Book Antiqua" w:eastAsia="Book Antiqua" w:hAnsi="Book Antiqua" w:cs="Book Antiqua"/>
          <w:color w:val="000000"/>
          <w:vertAlign w:val="superscript"/>
        </w:rPr>
        <w:t>,</w:t>
      </w:r>
      <w:hyperlink w:anchor="_ENREF_3" w:tooltip="Neef, 2015 #239" w:history="1">
        <w:r w:rsidRPr="002F4A84">
          <w:rPr>
            <w:rFonts w:ascii="Book Antiqua" w:eastAsia="Book Antiqua" w:hAnsi="Book Antiqua" w:cs="Book Antiqua"/>
            <w:color w:val="000000"/>
            <w:vertAlign w:val="superscript"/>
          </w:rPr>
          <w:t>3</w:t>
        </w:r>
      </w:hyperlink>
      <w:r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C53CE" w:rsidRPr="002F4A84">
        <w:rPr>
          <w:rFonts w:ascii="Book Antiqua" w:eastAsia="Book Antiqua" w:hAnsi="Book Antiqua" w:cs="Book Antiqua"/>
          <w:color w:val="000000"/>
        </w:rPr>
        <w:t>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DB0DDA"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condar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ccu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ot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ildr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dult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w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yp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cqui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sych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gen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2B4769" w:rsidRPr="002F4A84">
        <w:rPr>
          <w:rFonts w:ascii="Book Antiqua" w:eastAsia="Book Antiqua" w:hAnsi="Book Antiqua" w:cs="Book Antiqua"/>
          <w:color w:val="000000"/>
        </w:rPr>
        <w:t xml:space="preserve"> (NS)</w:t>
      </w:r>
      <w:r w:rsidRPr="002F4A84">
        <w:rPr>
          <w:rFonts w:ascii="Book Antiqua" w:eastAsia="Book Antiqua" w:hAnsi="Book Antiqua" w:cs="Book Antiqua"/>
          <w:color w:val="000000"/>
        </w:rPr>
        <w:t>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bookmarkStart w:id="6" w:name="_Hlk90647753"/>
      <w:r w:rsidRPr="002F4A84">
        <w:rPr>
          <w:rFonts w:ascii="Book Antiqua" w:eastAsia="Book Antiqua" w:hAnsi="Book Antiqua" w:cs="Book Antiqua"/>
          <w:color w:val="000000"/>
        </w:rPr>
        <w:t>NS</w:t>
      </w:r>
      <w:bookmarkEnd w:id="6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raumat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jur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rok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degenerativ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k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rkinson’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ea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PD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ultip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clerosi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eizu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order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2F4A84">
        <w:rPr>
          <w:rFonts w:ascii="Book Antiqua" w:eastAsia="Book Antiqua" w:hAnsi="Book Antiqua" w:cs="Book Antiqua"/>
          <w:i/>
          <w:iCs/>
          <w:color w:val="000000"/>
        </w:rPr>
        <w:t>etc.</w:t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D54BB">
        <w:fldChar w:fldCharType="begin"/>
      </w:r>
      <w:r w:rsidR="003D54BB">
        <w:instrText xml:space="preserve"> HYPERLINK \l "_ENREF_4" \o "Ashurst, 2011 #371" </w:instrText>
      </w:r>
      <w:r w:rsidR="003D54BB">
        <w:fldChar w:fldCharType="separate"/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3D54BB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C53CE" w:rsidRPr="002F4A84">
        <w:rPr>
          <w:rFonts w:ascii="Book Antiqua" w:eastAsia="Book Antiqua" w:hAnsi="Book Antiqua" w:cs="Book Antiqua"/>
          <w:i/>
          <w:iCs/>
          <w:color w:val="000000"/>
        </w:rPr>
        <w:t>.</w:t>
      </w:r>
      <w:r w:rsidR="00976B8B" w:rsidRPr="002F4A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ntra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th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hi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juri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re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volv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peec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du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sul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anatom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chem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bnormaliti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ea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-induc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</w:t>
      </w:r>
      <w:bookmarkStart w:id="7" w:name="_Hlk90647970"/>
      <w:r w:rsidRPr="002F4A84">
        <w:rPr>
          <w:rFonts w:ascii="Book Antiqua" w:eastAsia="Book Antiqua" w:hAnsi="Book Antiqua" w:cs="Book Antiqua"/>
          <w:color w:val="000000"/>
        </w:rPr>
        <w:t>DIS</w:t>
      </w:r>
      <w:bookmarkEnd w:id="7"/>
      <w:r w:rsidRPr="002F4A84">
        <w:rPr>
          <w:rFonts w:ascii="Book Antiqua" w:eastAsia="Book Antiqua" w:hAnsi="Book Antiqua" w:cs="Book Antiqua"/>
          <w:color w:val="000000"/>
        </w:rPr>
        <w:t>)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hor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terval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tw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iti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ulpri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ccurrenc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ls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tw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o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du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continu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lie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ugge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a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us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re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urochem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ang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rain</w:t>
      </w:r>
      <w:r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5" w:tooltip="Movsessian, 2005 #302" w:history="1">
        <w:r w:rsidRPr="002F4A84">
          <w:rPr>
            <w:rFonts w:ascii="Book Antiqua" w:eastAsia="Book Antiqua" w:hAnsi="Book Antiqua" w:cs="Book Antiqua"/>
            <w:color w:val="000000"/>
            <w:vertAlign w:val="superscript"/>
          </w:rPr>
          <w:t>5</w:t>
        </w:r>
      </w:hyperlink>
      <w:r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C53CE" w:rsidRPr="002F4A84">
        <w:rPr>
          <w:rFonts w:ascii="Book Antiqua" w:eastAsia="Book Antiqua" w:hAnsi="Book Antiqua" w:cs="Book Antiqua"/>
          <w:color w:val="000000"/>
        </w:rPr>
        <w:t>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</w:p>
    <w:p w14:paraId="2442A625" w14:textId="34192D04" w:rsidR="00A77B3E" w:rsidRPr="002F4A84" w:rsidRDefault="00FB7858" w:rsidP="002F4A84">
      <w:pPr>
        <w:spacing w:line="360" w:lineRule="auto"/>
        <w:ind w:firstLineChars="118" w:firstLine="283"/>
        <w:jc w:val="both"/>
        <w:rPr>
          <w:rFonts w:ascii="Book Antiqua" w:eastAsia="Book Antiqua" w:hAnsi="Book Antiqua" w:cs="Book Antiqua"/>
          <w:color w:val="000000"/>
        </w:rPr>
      </w:pPr>
      <w:r w:rsidRPr="002F4A84">
        <w:rPr>
          <w:rFonts w:ascii="Book Antiqua" w:eastAsia="Book Antiqua" w:hAnsi="Book Antiqua" w:cs="Book Antiqua"/>
          <w:color w:val="000000"/>
        </w:rPr>
        <w:t>Althoug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frequentl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the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literatur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o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ar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egligib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dver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ru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ac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Trenque</w:t>
      </w:r>
      <w:proofErr w:type="spellEnd"/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976B8B" w:rsidRPr="002F4A8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B0B83"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6" w:tooltip="Trenque, 2021 #241" w:history="1">
        <w:r w:rsidR="001B0B83" w:rsidRPr="002F4A84">
          <w:rPr>
            <w:rFonts w:ascii="Book Antiqua" w:eastAsia="Book Antiqua" w:hAnsi="Book Antiqua" w:cs="Book Antiqua"/>
            <w:color w:val="000000"/>
            <w:vertAlign w:val="superscript"/>
          </w:rPr>
          <w:t>6</w:t>
        </w:r>
      </w:hyperlink>
      <w:r w:rsidR="001B0B83"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v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a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lastRenderedPageBreak/>
        <w:t>724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i</w:t>
      </w:r>
      <w:r w:rsidRPr="002F4A84">
        <w:rPr>
          <w:rFonts w:ascii="Book Antiqua" w:eastAsia="Book Antiqua" w:hAnsi="Book Antiqua" w:cs="Book Antiqua"/>
          <w:color w:val="000000"/>
        </w:rPr>
        <w:t>ndividu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c</w:t>
      </w:r>
      <w:r w:rsidRPr="002F4A84">
        <w:rPr>
          <w:rFonts w:ascii="Book Antiqua" w:eastAsia="Book Antiqua" w:hAnsi="Book Antiqua" w:cs="Book Antiqua"/>
          <w:color w:val="000000"/>
        </w:rPr>
        <w:t>a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s</w:t>
      </w:r>
      <w:r w:rsidRPr="002F4A84">
        <w:rPr>
          <w:rFonts w:ascii="Book Antiqua" w:eastAsia="Book Antiqua" w:hAnsi="Book Antiqua" w:cs="Book Antiqua"/>
          <w:color w:val="000000"/>
        </w:rPr>
        <w:t>afety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r</w:t>
      </w:r>
      <w:r w:rsidRPr="002F4A84">
        <w:rPr>
          <w:rFonts w:ascii="Book Antiqua" w:eastAsia="Book Antiqua" w:hAnsi="Book Antiqua" w:cs="Book Antiqua"/>
          <w:color w:val="000000"/>
        </w:rPr>
        <w:t>eport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(ICSRs)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ontain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l</w:t>
      </w:r>
      <w:r w:rsidRPr="002F4A84">
        <w:rPr>
          <w:rFonts w:ascii="Book Antiqua" w:eastAsia="Book Antiqua" w:hAnsi="Book Antiqua" w:cs="Book Antiqua"/>
          <w:color w:val="000000"/>
        </w:rPr>
        <w:t>owes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l</w:t>
      </w:r>
      <w:r w:rsidRPr="002F4A84">
        <w:rPr>
          <w:rFonts w:ascii="Book Antiqua" w:eastAsia="Book Antiqua" w:hAnsi="Book Antiqua" w:cs="Book Antiqua"/>
          <w:color w:val="000000"/>
        </w:rPr>
        <w:t>eve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2C6AD9" w:rsidRPr="002F4A84">
        <w:rPr>
          <w:rFonts w:ascii="Book Antiqua" w:eastAsia="Book Antiqua" w:hAnsi="Book Antiqua" w:cs="Book Antiqua"/>
          <w:color w:val="000000"/>
        </w:rPr>
        <w:t>t</w:t>
      </w:r>
      <w:r w:rsidRPr="002F4A84">
        <w:rPr>
          <w:rFonts w:ascii="Book Antiqua" w:eastAsia="Book Antiqua" w:hAnsi="Book Antiqua" w:cs="Book Antiqua"/>
          <w:color w:val="000000"/>
        </w:rPr>
        <w:t>er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“stuttering”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“stutter”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av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bee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gister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2F4A84">
        <w:rPr>
          <w:rFonts w:ascii="Book Antiqua" w:eastAsia="Book Antiqua" w:hAnsi="Book Antiqua" w:cs="Book Antiqua"/>
          <w:color w:val="000000"/>
        </w:rPr>
        <w:t>Vigibase</w:t>
      </w:r>
      <w:proofErr w:type="spellEnd"/>
      <w:r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worl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ealth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rganization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ternation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harmacovigilanc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atabase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up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1B0B83" w:rsidRPr="002F4A84">
        <w:rPr>
          <w:rFonts w:ascii="Book Antiqua" w:eastAsia="Book Antiqua" w:hAnsi="Book Antiqua" w:cs="Book Antiqua"/>
          <w:color w:val="000000"/>
        </w:rPr>
        <w:t xml:space="preserve">May </w:t>
      </w:r>
      <w:r w:rsidRPr="002F4A84">
        <w:rPr>
          <w:rFonts w:ascii="Book Antiqua" w:eastAsia="Book Antiqua" w:hAnsi="Book Antiqua" w:cs="Book Antiqua"/>
          <w:color w:val="000000"/>
        </w:rPr>
        <w:t>31</w:t>
      </w:r>
      <w:r w:rsidR="001B0B83" w:rsidRPr="002F4A84">
        <w:rPr>
          <w:rFonts w:ascii="Book Antiqua" w:eastAsia="Book Antiqua" w:hAnsi="Book Antiqua" w:cs="Book Antiqua"/>
          <w:color w:val="000000"/>
        </w:rPr>
        <w:t>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2020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im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view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scrib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reporte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ase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I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clud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ir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emographic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characteristics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d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history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edominant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ifesta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,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="005C53CE"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intervention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don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o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anag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tuttering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and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pos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som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robabl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pathophysiological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mechanism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his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type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of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  <w:r w:rsidRPr="002F4A84">
        <w:rPr>
          <w:rFonts w:ascii="Book Antiqua" w:eastAsia="Book Antiqua" w:hAnsi="Book Antiqua" w:cs="Book Antiqua"/>
          <w:color w:val="000000"/>
        </w:rPr>
        <w:t>NS.</w:t>
      </w:r>
      <w:r w:rsidR="00976B8B" w:rsidRPr="002F4A84">
        <w:rPr>
          <w:rFonts w:ascii="Book Antiqua" w:eastAsia="Book Antiqua" w:hAnsi="Book Antiqua" w:cs="Book Antiqua"/>
          <w:color w:val="000000"/>
        </w:rPr>
        <w:t xml:space="preserve"> </w:t>
      </w:r>
    </w:p>
    <w:p w14:paraId="2BEC9190" w14:textId="77777777" w:rsidR="00086023" w:rsidRPr="002F4A84" w:rsidRDefault="00086023" w:rsidP="002F4A84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D991D07" w14:textId="2BC245CA" w:rsidR="00AE2A83" w:rsidRPr="002F4A84" w:rsidRDefault="00DA2EDE" w:rsidP="002F4A84">
      <w:pPr>
        <w:spacing w:line="360" w:lineRule="auto"/>
        <w:jc w:val="lowKashida"/>
        <w:rPr>
          <w:rFonts w:ascii="Book Antiqua" w:hAnsi="Book Antiqua" w:cstheme="majorBidi"/>
          <w:b/>
          <w:bCs/>
          <w:u w:val="single"/>
        </w:rPr>
      </w:pPr>
      <w:r>
        <w:rPr>
          <w:rFonts w:ascii="Book Antiqua" w:hAnsi="Book Antiqua" w:cstheme="majorBidi"/>
          <w:b/>
          <w:bCs/>
          <w:u w:val="single"/>
        </w:rPr>
        <w:t>SEARCH STRATEGY</w:t>
      </w:r>
    </w:p>
    <w:p w14:paraId="761000C2" w14:textId="2832E5D9" w:rsidR="00AE2A83" w:rsidRPr="00310E9F" w:rsidRDefault="00AE2A83" w:rsidP="002F4A84">
      <w:pPr>
        <w:spacing w:line="360" w:lineRule="auto"/>
        <w:jc w:val="lowKashida"/>
        <w:rPr>
          <w:rStyle w:val="fontstyle01"/>
          <w:rFonts w:ascii="Book Antiqua" w:hAnsi="Book Antiqua" w:cstheme="majorBidi"/>
          <w:sz w:val="24"/>
          <w:szCs w:val="24"/>
        </w:rPr>
      </w:pPr>
      <w:r w:rsidRPr="002F4A84">
        <w:rPr>
          <w:rFonts w:ascii="Book Antiqua" w:hAnsi="Book Antiqua" w:cstheme="majorBidi"/>
        </w:rPr>
        <w:t>The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electronic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databases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Googl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cholar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</w:rPr>
        <w:t>PubMed,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Web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of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cience</w:t>
      </w:r>
      <w:r w:rsidRPr="002F4A84">
        <w:rPr>
          <w:rFonts w:ascii="Book Antiqua" w:hAnsi="Book Antiqua" w:cstheme="majorBidi"/>
          <w:color w:val="000000"/>
          <w:shd w:val="clear" w:color="auto" w:fill="FFFFFF"/>
          <w:lang w:eastAsia="zh-CN"/>
        </w:rPr>
        <w:t>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an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copus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wer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earche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by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wo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reviewers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without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im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limitation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o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fin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h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relevant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data.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The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keywords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stutter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stuttering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peech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ysfluency”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drug-induce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tuttering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medication-induced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stuttering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psychotropics”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antipsychotics”,</w:t>
      </w:r>
      <w:r w:rsidR="00976B8B" w:rsidRPr="002F4A84">
        <w:rPr>
          <w:rFonts w:ascii="Book Antiqua" w:hAnsi="Book Antiqua" w:cstheme="majorBidi"/>
          <w:color w:val="000000"/>
          <w:shd w:val="clear" w:color="auto" w:fill="FFFFFF"/>
        </w:rPr>
        <w:t xml:space="preserve"> </w:t>
      </w:r>
      <w:r w:rsidRPr="002F4A84">
        <w:rPr>
          <w:rFonts w:ascii="Book Antiqua" w:hAnsi="Book Antiqua" w:cstheme="majorBidi"/>
          <w:color w:val="000000"/>
          <w:shd w:val="clear" w:color="auto" w:fill="FFFFFF"/>
        </w:rPr>
        <w:t>“antiepileptics”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antiseizu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”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anticonvulsants”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antidepressants”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clozapine”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“moo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tabilizers”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us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earch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erms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ferenc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publish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rticl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ls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xamin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i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dditional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levan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s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eri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cluded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hos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ull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ex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no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vailabl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os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e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ritte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non-English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languag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xcluded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ccord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bove-mention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clusio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xclusio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riteria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63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rticl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2C6AD9" w:rsidRPr="002F4A84">
        <w:rPr>
          <w:rStyle w:val="fontstyle01"/>
          <w:rFonts w:ascii="Book Antiqua" w:hAnsi="Book Antiqua" w:cstheme="majorBidi"/>
          <w:sz w:val="24"/>
          <w:szCs w:val="24"/>
        </w:rPr>
        <w:t>DI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2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onsider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i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view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</w:p>
    <w:p w14:paraId="3A5532D7" w14:textId="31222EB3" w:rsidR="00AE2A83" w:rsidRPr="002F4A84" w:rsidRDefault="00AE2A83" w:rsidP="00310E9F">
      <w:pPr>
        <w:spacing w:line="360" w:lineRule="auto"/>
        <w:ind w:firstLineChars="118" w:firstLine="283"/>
        <w:jc w:val="lowKashida"/>
        <w:rPr>
          <w:rFonts w:ascii="Book Antiqua" w:hAnsi="Book Antiqua" w:cstheme="majorBidi"/>
          <w:color w:val="000000"/>
        </w:rPr>
      </w:pPr>
      <w:r w:rsidRPr="002F4A84">
        <w:rPr>
          <w:rStyle w:val="fontstyle01"/>
          <w:rFonts w:ascii="Book Antiqua" w:hAnsi="Book Antiqua" w:cstheme="majorBidi"/>
          <w:sz w:val="24"/>
          <w:szCs w:val="24"/>
        </w:rPr>
        <w:t>Twenty-seve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us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6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pisod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tutter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2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s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our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ses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w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us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tuttering</w: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begin">
          <w:fldData xml:space="preserve">PEVuZE5vdGU+PENpdGU+PEF1dGhvcj5CdXJkPC9BdXRob3I+PFllYXI+MTk5MTwvWWVhcj48UmVj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</w:fldData>
        </w:fldChar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instrText xml:space="preserve"> ADDIN EN.CITE </w:instrTex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begin">
          <w:fldData xml:space="preserve">PEVuZE5vdGU+PENpdGU+PEF1dGhvcj5CdXJkPC9BdXRob3I+PFllYXI+MTk5MTwvWWVhcj48UmVj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</w:fldData>
        </w:fldChar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instrText xml:space="preserve"> ADDIN EN.CITE.DATA </w:instrTex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end"/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separate"/>
      </w:r>
      <w:r w:rsidRPr="002F4A84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[</w:t>
      </w:r>
      <w:hyperlink w:anchor="_ENREF_8" w:tooltip="Burd, 1991 #38" w:history="1">
        <w:r w:rsidRPr="002F4A84">
          <w:rPr>
            <w:rStyle w:val="fontstyle01"/>
            <w:rFonts w:ascii="Book Antiqua" w:hAnsi="Book Antiqua" w:cstheme="majorBidi"/>
            <w:noProof/>
            <w:sz w:val="24"/>
            <w:szCs w:val="24"/>
            <w:vertAlign w:val="superscript"/>
          </w:rPr>
          <w:t>8-11</w:t>
        </w:r>
      </w:hyperlink>
      <w:r w:rsidRPr="002F4A84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end"/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6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pisode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2C6AD9" w:rsidRPr="002F4A84">
        <w:rPr>
          <w:rStyle w:val="fontstyle01"/>
          <w:rFonts w:ascii="Book Antiqua" w:hAnsi="Book Antiqua" w:cstheme="majorBidi"/>
          <w:sz w:val="24"/>
          <w:szCs w:val="24"/>
        </w:rPr>
        <w:t>DIS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49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57%)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wer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aus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tipsychotic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4B3C40" w:rsidRPr="002F4A84">
        <w:rPr>
          <w:rStyle w:val="fontstyle01"/>
          <w:rFonts w:ascii="Book Antiqua" w:hAnsi="Book Antiqua" w:cstheme="majorBidi"/>
          <w:sz w:val="24"/>
          <w:szCs w:val="24"/>
        </w:rPr>
        <w:t>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ollow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10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11.6%)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central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nervou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ystem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CNS)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gen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8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9.3%)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ticonvulsan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Tabl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1)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mention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bove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proofErr w:type="spellStart"/>
      <w:r w:rsidRPr="002F4A84">
        <w:rPr>
          <w:rStyle w:val="fontstyle01"/>
          <w:rFonts w:ascii="Book Antiqua" w:hAnsi="Book Antiqua" w:cstheme="majorBidi"/>
          <w:sz w:val="24"/>
          <w:szCs w:val="24"/>
        </w:rPr>
        <w:t>Trenque</w:t>
      </w:r>
      <w:proofErr w:type="spellEnd"/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et</w:t>
      </w:r>
      <w:r w:rsidR="00976B8B" w:rsidRPr="002F4A84">
        <w:rPr>
          <w:rStyle w:val="fontstyle01"/>
          <w:rFonts w:ascii="Book Antiqua" w:hAnsi="Book Antiqua" w:cstheme="majorBidi"/>
          <w:i/>
          <w:sz w:val="24"/>
          <w:szCs w:val="24"/>
        </w:rPr>
        <w:t xml:space="preserve"> </w:t>
      </w:r>
      <w:proofErr w:type="gramStart"/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al</w:t>
      </w:r>
      <w:r w:rsidR="00ED51E0" w:rsidRPr="002F4A8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D54BB">
        <w:fldChar w:fldCharType="begin"/>
      </w:r>
      <w:r w:rsidR="003D54BB">
        <w:instrText xml:space="preserve"> HYPERLINK \l "_ENREF_6" \o "Trenque, 2021 #241" </w:instrText>
      </w:r>
      <w:r w:rsidR="003D54BB">
        <w:fldChar w:fldCharType="separate"/>
      </w:r>
      <w:r w:rsidR="00ED51E0" w:rsidRPr="002F4A84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3D54BB">
        <w:rPr>
          <w:rFonts w:ascii="Book Antiqua" w:eastAsia="Book Antiqua" w:hAnsi="Book Antiqua" w:cs="Book Antiqua"/>
          <w:color w:val="000000"/>
          <w:vertAlign w:val="superscript"/>
        </w:rPr>
        <w:fldChar w:fldCharType="end"/>
      </w:r>
      <w:r w:rsidR="00ED51E0" w:rsidRPr="002F4A8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hav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on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isproportionalit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alysi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us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gister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proofErr w:type="spellStart"/>
      <w:r w:rsidRPr="002F4A84">
        <w:rPr>
          <w:rStyle w:val="fontstyle01"/>
          <w:rFonts w:ascii="Book Antiqua" w:hAnsi="Book Antiqua" w:cstheme="majorBidi"/>
          <w:sz w:val="24"/>
          <w:szCs w:val="24"/>
        </w:rPr>
        <w:t>Vigibase</w:t>
      </w:r>
      <w:proofErr w:type="spellEnd"/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o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estimat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ssociatio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betwee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exposu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o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drug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n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ccurrenc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f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stuttering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</w:rPr>
        <w:t>Of</w:t>
      </w:r>
      <w:r w:rsidR="00976B8B" w:rsidRPr="002F4A84">
        <w:rPr>
          <w:rFonts w:ascii="Book Antiqua" w:hAnsi="Book Antiqua" w:cstheme="majorBidi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22632</w:t>
      </w:r>
      <w:r w:rsidRPr="002F4A84">
        <w:rPr>
          <w:rFonts w:ascii="Book Antiqua" w:hAnsi="Book Antiqua" w:cstheme="majorBidi"/>
          <w:color w:val="000000"/>
        </w:rPr>
        <w:t>669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report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registere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i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hi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database,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724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ICSR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containe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h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EC3721" w:rsidRPr="002F4A84">
        <w:rPr>
          <w:rFonts w:ascii="Book Antiqua" w:hAnsi="Book Antiqua" w:cstheme="majorBidi"/>
          <w:color w:val="000000"/>
        </w:rPr>
        <w:t>l</w:t>
      </w:r>
      <w:r w:rsidRPr="002F4A84">
        <w:rPr>
          <w:rFonts w:ascii="Book Antiqua" w:hAnsi="Book Antiqua" w:cstheme="majorBidi"/>
          <w:color w:val="000000"/>
        </w:rPr>
        <w:t>owes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EC3721" w:rsidRPr="002F4A84">
        <w:rPr>
          <w:rFonts w:ascii="Book Antiqua" w:hAnsi="Book Antiqua" w:cstheme="majorBidi"/>
          <w:color w:val="000000"/>
        </w:rPr>
        <w:t>l</w:t>
      </w:r>
      <w:r w:rsidRPr="002F4A84">
        <w:rPr>
          <w:rFonts w:ascii="Book Antiqua" w:hAnsi="Book Antiqua" w:cstheme="majorBidi"/>
          <w:color w:val="000000"/>
        </w:rPr>
        <w:t>evel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EC3721" w:rsidRPr="002F4A84">
        <w:rPr>
          <w:rFonts w:ascii="Book Antiqua" w:hAnsi="Book Antiqua" w:cstheme="majorBidi"/>
          <w:color w:val="000000"/>
        </w:rPr>
        <w:t>t</w:t>
      </w:r>
      <w:r w:rsidRPr="002F4A84">
        <w:rPr>
          <w:rFonts w:ascii="Book Antiqua" w:hAnsi="Book Antiqua" w:cstheme="majorBidi"/>
          <w:color w:val="000000"/>
        </w:rPr>
        <w:t>erm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“stuttering”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r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“stutter”.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Consistent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with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our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findings,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the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most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reports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of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stuttering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were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related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to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clozapine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(</w:t>
      </w:r>
      <w:r w:rsidRPr="002F4A84">
        <w:rPr>
          <w:rFonts w:ascii="Book Antiqua" w:hAnsi="Book Antiqua" w:cstheme="majorBidi"/>
          <w:i/>
        </w:rPr>
        <w:t>n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=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40),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pregabalin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(</w:t>
      </w:r>
      <w:r w:rsidRPr="002F4A84">
        <w:rPr>
          <w:rFonts w:ascii="Book Antiqua" w:hAnsi="Book Antiqua" w:cstheme="majorBidi"/>
          <w:i/>
        </w:rPr>
        <w:t>n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=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33)</w:t>
      </w:r>
      <w:r w:rsidR="00976B8B" w:rsidRPr="002F4A84">
        <w:rPr>
          <w:rFonts w:ascii="Book Antiqua" w:hAnsi="Book Antiqua" w:cstheme="majorBidi"/>
        </w:rPr>
        <w:t xml:space="preserve"> </w:t>
      </w:r>
      <w:r w:rsidRPr="002F4A84">
        <w:rPr>
          <w:rFonts w:ascii="Book Antiqua" w:hAnsi="Book Antiqua" w:cstheme="majorBidi"/>
        </w:rPr>
        <w:t>methylphenidat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=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27)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dalimumab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=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26),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lanzapin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(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=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25)</w: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begin"/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instrText xml:space="preserve"> ADDIN EN.CITE &lt;EndNote&gt;&lt;Cite&gt;&lt;Author&gt;Trenque&lt;/Author&gt;&lt;Year&gt;2021&lt;/Year&gt;&lt;RecNum&gt;36&lt;/RecNum&gt;&lt;DisplayText&gt;&lt;style face="superscript"&gt;[6]&lt;/style&gt;&lt;/DisplayText&gt;&lt;record&gt;&lt;rec-number&gt;36&lt;/rec-number&gt;&lt;foreign-keys&gt;&lt;key app="EN" db-id="00pe2awedpxt0nee9f75fxs90p2ssv0vw5x2"&gt;36&lt;/key&gt;&lt;/foreign-keys&gt;&lt;ref-type name="Journal Article"&gt;17&lt;/ref-type&gt;&lt;contributors&gt;&lt;authors&gt;&lt;author&gt;Trenque, Thierry&lt;/author&gt;&lt;author&gt;Morel, Aurore&lt;/author&gt;&lt;author&gt;Trenque, Agathe&lt;/author&gt;&lt;author&gt;Azzouz, Brahim&lt;/author&gt;&lt;/authors&gt;&lt;/contributors&gt;&lt;titles&gt;&lt;title&gt;Drug induced stuttering: pharmacovigilance data&lt;/title&gt;&lt;secondary-title&gt;Expert Opinion on Drug Safety&lt;/secondary-title&gt;&lt;/titles&gt;&lt;periodical&gt;&lt;full-title&gt;Expert Opinion on Drug Safety&lt;/full-title&gt;&lt;/periodical&gt;&lt;dates&gt;&lt;year&gt;2021&lt;/year&gt;&lt;/dates&gt;&lt;isbn&gt;1474-0338&lt;/isbn&gt;&lt;urls&gt;&lt;/urls&gt;&lt;electronic-resource-num&gt;https://doi.org/10.1080/14740338.2021.1867101&lt;/electronic-resource-num&gt;&lt;/record&gt;&lt;/Cite&gt;&lt;/EndNote&gt;</w:instrTex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separate"/>
      </w:r>
      <w:r w:rsidRPr="002F4A84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[</w:t>
      </w:r>
      <w:hyperlink w:anchor="_ENREF_6" w:tooltip="Trenque, 2021 #36" w:history="1">
        <w:r w:rsidRPr="002F4A84">
          <w:rPr>
            <w:rStyle w:val="fontstyle01"/>
            <w:rFonts w:ascii="Book Antiqua" w:hAnsi="Book Antiqua" w:cstheme="majorBidi"/>
            <w:noProof/>
            <w:sz w:val="24"/>
            <w:szCs w:val="24"/>
            <w:vertAlign w:val="superscript"/>
          </w:rPr>
          <w:t>6</w:t>
        </w:r>
      </w:hyperlink>
      <w:r w:rsidRPr="002F4A84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="00016611" w:rsidRPr="002F4A84">
        <w:rPr>
          <w:rStyle w:val="fontstyle01"/>
          <w:rFonts w:ascii="Book Antiqua" w:hAnsi="Book Antiqua" w:cstheme="majorBidi"/>
          <w:sz w:val="24"/>
          <w:szCs w:val="24"/>
        </w:rPr>
        <w:fldChar w:fldCharType="end"/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.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sult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isproportionalit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nalysi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on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by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proofErr w:type="spellStart"/>
      <w:r w:rsidRPr="002F4A84">
        <w:rPr>
          <w:rStyle w:val="fontstyle01"/>
          <w:rFonts w:ascii="Book Antiqua" w:hAnsi="Book Antiqua" w:cstheme="majorBidi"/>
          <w:sz w:val="24"/>
          <w:szCs w:val="24"/>
        </w:rPr>
        <w:t>Trenque</w:t>
      </w:r>
      <w:proofErr w:type="spellEnd"/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et</w:t>
      </w:r>
      <w:r w:rsidR="00976B8B" w:rsidRPr="002F4A84">
        <w:rPr>
          <w:rStyle w:val="fontstyle01"/>
          <w:rFonts w:ascii="Book Antiqua" w:hAnsi="Book Antiqua" w:cstheme="majorBidi"/>
          <w:i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i/>
          <w:sz w:val="24"/>
          <w:szCs w:val="24"/>
        </w:rPr>
        <w:t>al</w:t>
      </w:r>
      <w:r w:rsidR="00016611" w:rsidRPr="002F4A84">
        <w:rPr>
          <w:rFonts w:ascii="Book Antiqua" w:hAnsi="Book Antiqua" w:cstheme="majorBidi"/>
          <w:color w:val="000000"/>
        </w:rPr>
        <w:fldChar w:fldCharType="begin"/>
      </w:r>
      <w:r w:rsidR="00F62F86" w:rsidRPr="002F4A84">
        <w:rPr>
          <w:rFonts w:ascii="Book Antiqua" w:hAnsi="Book Antiqua" w:cstheme="majorBidi"/>
          <w:color w:val="000000"/>
        </w:rPr>
        <w:instrText xml:space="preserve"> ADDIN EN.CITE &lt;EndNote&gt;&lt;Cite&gt;&lt;Author&gt;Trenque&lt;/Author&gt;&lt;Year&gt;2021&lt;/Year&gt;&lt;RecNum&gt;36&lt;/RecNum&gt;&lt;DisplayText&gt;&lt;style face="superscript"&gt;[6]&lt;/style&gt;&lt;/DisplayText&gt;&lt;record&gt;&lt;rec-number&gt;36&lt;/rec-number&gt;&lt;foreign-keys&gt;&lt;key app="EN" db-id="00pe2awedpxt0nee9f75fxs90p2ssv0vw5x2"&gt;36&lt;/key&gt;&lt;/foreign-keys&gt;&lt;ref-type name="Journal Article"&gt;17&lt;/ref-type&gt;&lt;contributors&gt;&lt;authors&gt;&lt;author&gt;Trenque, Thierry&lt;/author&gt;&lt;author&gt;Morel, Aurore&lt;/author&gt;&lt;author&gt;Trenque, Agathe&lt;/author&gt;&lt;author&gt;Azzouz, Brahim&lt;/author&gt;&lt;/authors&gt;&lt;/contributors&gt;&lt;titles&gt;&lt;title&gt;Drug induced stuttering: pharmacovigilance data&lt;/title&gt;&lt;secondary-title&gt;Expert Opinion on Drug Safety&lt;/secondary-title&gt;&lt;/titles&gt;&lt;periodical&gt;&lt;full-title&gt;Expert Opinion on Drug Safety&lt;/full-title&gt;&lt;/periodical&gt;&lt;dates&gt;&lt;year&gt;2021&lt;/year&gt;&lt;/dates&gt;&lt;isbn&gt;1474-0338&lt;/isbn&gt;&lt;urls&gt;&lt;/urls&gt;&lt;electronic-resource-num&gt;https://doi.org/10.1080/14740338.2021.1867101&lt;/electronic-resource-num&gt;&lt;/record&gt;&lt;/Cite&gt;&lt;/EndNote&gt;</w:instrText>
      </w:r>
      <w:r w:rsidR="00016611" w:rsidRPr="002F4A84">
        <w:rPr>
          <w:rFonts w:ascii="Book Antiqua" w:hAnsi="Book Antiqua" w:cstheme="majorBidi"/>
          <w:color w:val="000000"/>
        </w:rPr>
        <w:fldChar w:fldCharType="separate"/>
      </w:r>
      <w:r w:rsidR="00F62F86" w:rsidRPr="002F4A84">
        <w:rPr>
          <w:rFonts w:ascii="Book Antiqua" w:hAnsi="Book Antiqua" w:cstheme="majorBidi"/>
          <w:noProof/>
          <w:color w:val="000000"/>
          <w:vertAlign w:val="superscript"/>
        </w:rPr>
        <w:t>[</w:t>
      </w:r>
      <w:hyperlink w:anchor="_ENREF_6" w:tooltip="Trenque, 2021 #36" w:history="1">
        <w:r w:rsidR="00F62F86" w:rsidRPr="002F4A84">
          <w:rPr>
            <w:rFonts w:ascii="Book Antiqua" w:hAnsi="Book Antiqua" w:cstheme="majorBidi"/>
            <w:noProof/>
            <w:color w:val="000000"/>
            <w:vertAlign w:val="superscript"/>
          </w:rPr>
          <w:t>6</w:t>
        </w:r>
      </w:hyperlink>
      <w:r w:rsidR="00F62F86" w:rsidRPr="002F4A84">
        <w:rPr>
          <w:rFonts w:ascii="Book Antiqua" w:hAnsi="Book Antiqua" w:cstheme="majorBidi"/>
          <w:noProof/>
          <w:color w:val="000000"/>
          <w:vertAlign w:val="superscript"/>
        </w:rPr>
        <w:t>]</w:t>
      </w:r>
      <w:r w:rsidR="00016611" w:rsidRPr="002F4A84">
        <w:rPr>
          <w:rFonts w:ascii="Book Antiqua" w:hAnsi="Book Antiqua" w:cstheme="majorBidi"/>
          <w:color w:val="000000"/>
        </w:rPr>
        <w:fldChar w:fldCharType="end"/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show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a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following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drug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ha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highest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eport</w:t>
      </w:r>
      <w:r w:rsidR="004B3C40" w:rsidRPr="002F4A84">
        <w:rPr>
          <w:rStyle w:val="fontstyle01"/>
          <w:rFonts w:ascii="Book Antiqua" w:hAnsi="Book Antiqua" w:cstheme="majorBidi"/>
          <w:sz w:val="24"/>
          <w:szCs w:val="24"/>
        </w:rPr>
        <w:t>ed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dds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atio: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lastRenderedPageBreak/>
        <w:t>Methylphenidat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19.57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13.</w:t>
      </w:r>
      <w:r w:rsidR="004B3C40" w:rsidRPr="002F4A84">
        <w:rPr>
          <w:rFonts w:ascii="Book Antiqua" w:hAnsi="Book Antiqua" w:cstheme="majorBidi"/>
          <w:color w:val="000000"/>
        </w:rPr>
        <w:t>3-28.7)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topiramat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12.48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7.</w:t>
      </w:r>
      <w:r w:rsidR="004B3C40" w:rsidRPr="002F4A84">
        <w:rPr>
          <w:rFonts w:ascii="Book Antiqua" w:hAnsi="Book Antiqua" w:cstheme="majorBidi"/>
          <w:color w:val="000000"/>
        </w:rPr>
        <w:t>1-22.1)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olanzapin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11.98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8-17.9)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golim</w:t>
      </w:r>
      <w:r w:rsidR="004B3C40" w:rsidRPr="002F4A84">
        <w:rPr>
          <w:rFonts w:ascii="Book Antiqua" w:hAnsi="Book Antiqua" w:cstheme="majorBidi"/>
          <w:color w:val="000000"/>
        </w:rPr>
        <w:t>umab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10.25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5.5-1</w:t>
      </w:r>
      <w:r w:rsidR="004B3C40" w:rsidRPr="002F4A84">
        <w:rPr>
          <w:rFonts w:ascii="Book Antiqua" w:hAnsi="Book Antiqua" w:cstheme="majorBidi"/>
          <w:color w:val="000000"/>
        </w:rPr>
        <w:t>9.1)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clozapin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8.44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6.1-11.6)</w:t>
      </w:r>
      <w:r w:rsidR="004B3C40" w:rsidRPr="002F4A84">
        <w:rPr>
          <w:rFonts w:ascii="Book Antiqua" w:hAnsi="Book Antiqua" w:cstheme="majorBidi"/>
          <w:color w:val="000000"/>
        </w:rPr>
        <w:t>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an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pregabali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(8.36;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="004B3C40" w:rsidRPr="002F4A84">
        <w:rPr>
          <w:rFonts w:ascii="Book Antiqua" w:hAnsi="Book Antiqua" w:cstheme="majorBidi"/>
          <w:color w:val="000000"/>
        </w:rPr>
        <w:t>95%</w:t>
      </w:r>
      <w:r w:rsidRPr="002F4A84">
        <w:rPr>
          <w:rFonts w:ascii="Book Antiqua" w:hAnsi="Book Antiqua" w:cstheme="majorBidi"/>
          <w:color w:val="000000"/>
        </w:rPr>
        <w:t>CI: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5.9-11.9)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</w:p>
    <w:p w14:paraId="718C24A4" w14:textId="77777777" w:rsidR="00AE2A83" w:rsidRPr="002F4A84" w:rsidRDefault="00AE2A83" w:rsidP="002F4A84">
      <w:pPr>
        <w:spacing w:line="360" w:lineRule="auto"/>
        <w:jc w:val="lowKashida"/>
        <w:rPr>
          <w:rFonts w:ascii="Book Antiqua" w:hAnsi="Book Antiqua" w:cstheme="majorBidi"/>
          <w:b/>
          <w:bCs/>
          <w:color w:val="000000"/>
        </w:rPr>
      </w:pPr>
    </w:p>
    <w:p w14:paraId="28668CCF" w14:textId="51FB3BEB" w:rsidR="00AE2A83" w:rsidRPr="00310E9F" w:rsidRDefault="00AE2A83" w:rsidP="002F4A84">
      <w:pPr>
        <w:spacing w:line="360" w:lineRule="auto"/>
        <w:jc w:val="lowKashida"/>
        <w:rPr>
          <w:rFonts w:ascii="Book Antiqua" w:hAnsi="Book Antiqua" w:cstheme="majorBidi"/>
          <w:b/>
          <w:bCs/>
          <w:iCs/>
          <w:color w:val="000000"/>
          <w:u w:val="single"/>
        </w:rPr>
      </w:pPr>
      <w:r w:rsidRPr="00310E9F">
        <w:rPr>
          <w:rFonts w:ascii="Book Antiqua" w:hAnsi="Book Antiqua" w:cstheme="majorBidi"/>
          <w:b/>
          <w:bCs/>
          <w:iCs/>
          <w:color w:val="000000"/>
          <w:u w:val="single"/>
        </w:rPr>
        <w:t>D</w:t>
      </w:r>
      <w:r w:rsidR="00310E9F">
        <w:rPr>
          <w:rFonts w:ascii="Book Antiqua" w:hAnsi="Book Antiqua" w:cstheme="majorBidi"/>
          <w:b/>
          <w:bCs/>
          <w:iCs/>
          <w:color w:val="000000"/>
          <w:u w:val="single"/>
        </w:rPr>
        <w:t>EMOGRAPHIC</w:t>
      </w:r>
      <w:r w:rsidR="00976B8B" w:rsidRPr="00310E9F">
        <w:rPr>
          <w:rFonts w:ascii="Book Antiqua" w:hAnsi="Book Antiqua" w:cstheme="majorBidi"/>
          <w:b/>
          <w:bCs/>
          <w:iCs/>
          <w:color w:val="000000"/>
          <w:u w:val="single"/>
        </w:rPr>
        <w:t xml:space="preserve"> </w:t>
      </w:r>
      <w:r w:rsidR="00310E9F">
        <w:rPr>
          <w:rFonts w:ascii="Book Antiqua" w:hAnsi="Book Antiqua" w:cstheme="majorBidi"/>
          <w:b/>
          <w:bCs/>
          <w:iCs/>
          <w:color w:val="000000"/>
          <w:u w:val="single"/>
        </w:rPr>
        <w:t>CHARA</w:t>
      </w:r>
      <w:r w:rsidR="003F0D31">
        <w:rPr>
          <w:rFonts w:ascii="Book Antiqua" w:hAnsi="Book Antiqua" w:cstheme="majorBidi"/>
          <w:b/>
          <w:bCs/>
          <w:iCs/>
          <w:color w:val="000000"/>
          <w:u w:val="single"/>
        </w:rPr>
        <w:t>CTERISTICS OF THE PATIENTS</w:t>
      </w:r>
    </w:p>
    <w:p w14:paraId="0134A3F7" w14:textId="09F56602" w:rsidR="00AE2A83" w:rsidRPr="002F4A84" w:rsidRDefault="00AE2A83" w:rsidP="002F4A84">
      <w:pPr>
        <w:spacing w:line="360" w:lineRule="auto"/>
        <w:jc w:val="lowKashida"/>
        <w:rPr>
          <w:rStyle w:val="fontstyle01"/>
          <w:rFonts w:ascii="Book Antiqua" w:hAnsi="Book Antiqua" w:cstheme="majorBidi"/>
          <w:color w:val="333333"/>
          <w:sz w:val="24"/>
          <w:szCs w:val="24"/>
          <w:shd w:val="clear" w:color="auto" w:fill="FFFFFF"/>
        </w:rPr>
      </w:pPr>
      <w:r w:rsidRPr="002F4A84">
        <w:rPr>
          <w:rFonts w:ascii="Book Antiqua" w:hAnsi="Book Antiqua" w:cstheme="majorBidi"/>
          <w:color w:val="000000"/>
        </w:rPr>
        <w:t>Twenty-eigh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(34.6%)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case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we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female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Mos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patient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we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ag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range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 w:rsidRPr="002F4A84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31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o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40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years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Fiftee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case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we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les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tha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12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years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ld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Gender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n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g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f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a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patien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wer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not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reported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in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on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cas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report</w:t>
      </w:r>
      <w:r w:rsidR="00016611" w:rsidRPr="002F4A84">
        <w:rPr>
          <w:rFonts w:ascii="Book Antiqua" w:hAnsi="Book Antiqua" w:cstheme="majorBidi"/>
          <w:color w:val="000000"/>
        </w:rPr>
        <w:fldChar w:fldCharType="begin"/>
      </w:r>
      <w:r w:rsidRPr="002F4A84">
        <w:rPr>
          <w:rFonts w:ascii="Book Antiqua" w:hAnsi="Book Antiqua" w:cstheme="majorBidi"/>
          <w:color w:val="000000"/>
        </w:rPr>
        <w:instrText xml:space="preserve"> ADDIN EN.CITE &lt;EndNote&gt;&lt;Cite&gt;&lt;Author&gt;Begum&lt;/Author&gt;&lt;Year&gt;2005&lt;/Year&gt;&lt;RecNum&gt;42&lt;/RecNum&gt;&lt;DisplayText&gt;&lt;style face="superscript"&gt;[12]&lt;/style&gt;&lt;/DisplayText&gt;&lt;record&gt;&lt;rec-number&gt;42&lt;/rec-number&gt;&lt;foreign-keys&gt;&lt;key app="EN" db-id="00pe2awedpxt0nee9f75fxs90p2ssv0vw5x2"&gt;42&lt;/key&gt;&lt;/foreign-keys&gt;&lt;ref-type name="Journal Article"&gt;17&lt;/ref-type&gt;&lt;contributors&gt;&lt;authors&gt;&lt;author&gt;Begum, M&lt;/author&gt;&lt;/authors&gt;&lt;/contributors&gt;&lt;titles&gt;&lt;title&gt;Clozapine-induced stuttering, facial tics and myoclonic seizures: a case report&lt;/title&gt;&lt;secondary-title&gt;The Australian and New Zealand journal of psychiatry&lt;/secondary-title&gt;&lt;/titles&gt;&lt;periodical&gt;&lt;full-title&gt;The Australian and New Zealand journal of psychiatry&lt;/full-title&gt;&lt;/periodical&gt;&lt;pages&gt;202&lt;/pages&gt;&lt;volume&gt;39&lt;/volume&gt;&lt;number&gt;3&lt;/number&gt;&lt;dates&gt;&lt;year&gt;2005&lt;/year&gt;&lt;/dates&gt;&lt;isbn&gt;0004-8674&lt;/isbn&gt;&lt;urls&gt;&lt;/urls&gt;&lt;electronic-resource-num&gt;https://doi.org/10.1080/j.1440-1614.2005.01549.x&lt;/electronic-resource-num&gt;&lt;/record&gt;&lt;/Cite&gt;&lt;/EndNote&gt;</w:instrText>
      </w:r>
      <w:r w:rsidR="00016611" w:rsidRPr="002F4A84">
        <w:rPr>
          <w:rFonts w:ascii="Book Antiqua" w:hAnsi="Book Antiqua" w:cstheme="majorBidi"/>
          <w:color w:val="000000"/>
        </w:rPr>
        <w:fldChar w:fldCharType="separate"/>
      </w:r>
      <w:r w:rsidRPr="002F4A84">
        <w:rPr>
          <w:rFonts w:ascii="Book Antiqua" w:hAnsi="Book Antiqua" w:cstheme="majorBidi"/>
          <w:noProof/>
          <w:color w:val="000000"/>
          <w:vertAlign w:val="superscript"/>
        </w:rPr>
        <w:t>[</w:t>
      </w:r>
      <w:hyperlink w:anchor="_ENREF_12" w:tooltip="Begum, 2005 #42" w:history="1">
        <w:r w:rsidRPr="002F4A84">
          <w:rPr>
            <w:rFonts w:ascii="Book Antiqua" w:hAnsi="Book Antiqua" w:cstheme="majorBidi"/>
            <w:noProof/>
            <w:color w:val="000000"/>
            <w:vertAlign w:val="superscript"/>
          </w:rPr>
          <w:t>12</w:t>
        </w:r>
      </w:hyperlink>
      <w:r w:rsidRPr="002F4A84">
        <w:rPr>
          <w:rFonts w:ascii="Book Antiqua" w:hAnsi="Book Antiqua" w:cstheme="majorBidi"/>
          <w:noProof/>
          <w:color w:val="000000"/>
          <w:vertAlign w:val="superscript"/>
        </w:rPr>
        <w:t>]</w:t>
      </w:r>
      <w:r w:rsidR="00016611" w:rsidRPr="002F4A84">
        <w:rPr>
          <w:rFonts w:ascii="Book Antiqua" w:hAnsi="Book Antiqua" w:cstheme="majorBidi"/>
          <w:color w:val="000000"/>
        </w:rPr>
        <w:fldChar w:fldCharType="end"/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(Table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  <w:r w:rsidRPr="002F4A84">
        <w:rPr>
          <w:rFonts w:ascii="Book Antiqua" w:hAnsi="Book Antiqua" w:cstheme="majorBidi"/>
          <w:color w:val="000000"/>
        </w:rPr>
        <w:t>2).</w:t>
      </w:r>
      <w:r w:rsidR="00976B8B" w:rsidRPr="002F4A84">
        <w:rPr>
          <w:rFonts w:ascii="Book Antiqua" w:hAnsi="Book Antiqua" w:cstheme="majorBidi"/>
          <w:color w:val="000000"/>
        </w:rPr>
        <w:t xml:space="preserve"> </w:t>
      </w:r>
    </w:p>
    <w:p w14:paraId="5B82E823" w14:textId="77777777" w:rsidR="00AE2A83" w:rsidRPr="002F4A84" w:rsidRDefault="00AE2A83" w:rsidP="002F4A84">
      <w:pPr>
        <w:spacing w:line="360" w:lineRule="auto"/>
        <w:jc w:val="lowKashida"/>
        <w:rPr>
          <w:rFonts w:ascii="Book Antiqua" w:hAnsi="Book Antiqua" w:cstheme="majorBidi"/>
          <w:b/>
          <w:bCs/>
          <w:lang w:bidi="fa-IR"/>
        </w:rPr>
      </w:pPr>
    </w:p>
    <w:p w14:paraId="24CB1595" w14:textId="77777777" w:rsidR="003F0D31" w:rsidRDefault="00AE2A83" w:rsidP="002F4A84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  <w:lang w:bidi="fa-IR"/>
        </w:rPr>
      </w:pPr>
      <w:r w:rsidRPr="00310E9F">
        <w:rPr>
          <w:rFonts w:ascii="Book Antiqua" w:hAnsi="Book Antiqua" w:cstheme="majorBidi"/>
          <w:b/>
          <w:bCs/>
          <w:iCs/>
          <w:u w:val="single"/>
          <w:lang w:bidi="fa-IR"/>
        </w:rPr>
        <w:t>M</w:t>
      </w:r>
      <w:r w:rsidR="003F0D31">
        <w:rPr>
          <w:rFonts w:ascii="Book Antiqua" w:hAnsi="Book Antiqua" w:cstheme="majorBidi"/>
          <w:b/>
          <w:bCs/>
          <w:iCs/>
          <w:u w:val="single"/>
          <w:lang w:bidi="fa-IR"/>
        </w:rPr>
        <w:t>ANIFESTATIONS OF STUTTERING</w:t>
      </w:r>
    </w:p>
    <w:p w14:paraId="37C23FCF" w14:textId="10C30608" w:rsidR="00AE2A83" w:rsidRPr="002F4A84" w:rsidRDefault="00AE2A83" w:rsidP="002F4A84">
      <w:pPr>
        <w:spacing w:line="360" w:lineRule="auto"/>
        <w:jc w:val="lowKashida"/>
        <w:rPr>
          <w:rFonts w:ascii="Book Antiqua" w:hAnsi="Book Antiqua" w:cstheme="majorBidi"/>
          <w:lang w:bidi="fa-IR"/>
        </w:rPr>
      </w:pP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im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r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o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clud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ound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yllables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onosyllabic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hole-wor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petitions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ou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olongations</w:t>
      </w:r>
      <w:r w:rsidR="004B3C40" w:rsidRPr="002F4A84">
        <w:rPr>
          <w:rFonts w:ascii="Book Antiqua" w:hAnsi="Book Antiqua" w:cstheme="majorBidi"/>
          <w:lang w:bidi="fa-IR"/>
        </w:rPr>
        <w:t>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peec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locks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Ashurst&lt;/Author&gt;&lt;Year&gt;2011&lt;/Year&gt;&lt;RecNum&gt;34&lt;/RecNum&gt;&lt;DisplayText&gt;&lt;style face="superscript"&gt;[4]&lt;/style&gt;&lt;/DisplayText&gt;&lt;record&gt;&lt;rec-number&gt;34&lt;/rec-number&gt;&lt;foreign-keys&gt;&lt;key app="EN" db-id="00pe2awedpxt0nee9f75fxs90p2ssv0vw5x2"&gt;34&lt;/key&gt;&lt;/foreign-keys&gt;&lt;ref-type name="Journal Article"&gt;17&lt;/ref-type&gt;&lt;contributors&gt;&lt;authors&gt;&lt;author&gt;Ashurst, John V&lt;/author&gt;&lt;author&gt;Wasson, Megan N&lt;/author&gt;&lt;/authors&gt;&lt;/contributors&gt;&lt;titles&gt;&lt;title&gt;Developmental and persistent developmental stuttering: An overview for primary care physicians&lt;/title&gt;&lt;secondary-title&gt;The Journal of the American Osteopathic Association&lt;/secondary-title&gt;&lt;/titles&gt;&lt;periodical&gt;&lt;full-title&gt;The Journal of the American Osteopathic Association&lt;/full-title&gt;&lt;/periodical&gt;&lt;pages&gt;576-580&lt;/pages&gt;&lt;volume&gt;111&lt;/volume&gt;&lt;number&gt;10&lt;/number&gt;&lt;dates&gt;&lt;year&gt;2011&lt;/year&gt;&lt;/dates&gt;&lt;isbn&gt;0098-6151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4" w:tooltip="Ashurst, 2011 #34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4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o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e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scrib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nl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40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ases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petition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</w:t>
      </w:r>
      <w:r w:rsidRPr="002F4A84">
        <w:rPr>
          <w:rFonts w:ascii="Book Antiqua" w:hAnsi="Book Antiqua" w:cstheme="majorBidi"/>
          <w:i/>
          <w:lang w:bidi="fa-IR"/>
        </w:rPr>
        <w:t>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=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42)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="004B3C40" w:rsidRPr="002F4A84">
        <w:rPr>
          <w:rFonts w:ascii="Book Antiqua" w:hAnsi="Book Antiqua" w:cstheme="majorBidi"/>
          <w:lang w:bidi="fa-IR"/>
        </w:rPr>
        <w:t>we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os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frequ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im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follow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lockage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</w:t>
      </w:r>
      <w:r w:rsidRPr="002F4A84">
        <w:rPr>
          <w:rFonts w:ascii="Book Antiqua" w:hAnsi="Book Antiqua" w:cstheme="majorBidi"/>
          <w:i/>
          <w:lang w:bidi="fa-IR"/>
        </w:rPr>
        <w:t>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=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21)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ou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olongation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</w:t>
      </w:r>
      <w:r w:rsidRPr="002F4A84">
        <w:rPr>
          <w:rFonts w:ascii="Book Antiqua" w:hAnsi="Book Antiqua" w:cstheme="majorBidi"/>
          <w:i/>
          <w:lang w:bidi="fa-IR"/>
        </w:rPr>
        <w:t>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=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16)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wenty-on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ase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ha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o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a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n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yp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im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Tabl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3).</w:t>
      </w:r>
      <w:r w:rsidR="00976B8B" w:rsidRPr="002F4A84">
        <w:rPr>
          <w:rFonts w:ascii="Book Antiqua" w:hAnsi="Book Antiqua" w:cstheme="majorBidi"/>
          <w:lang w:bidi="fa-IR"/>
        </w:rPr>
        <w:t xml:space="preserve">  </w:t>
      </w:r>
    </w:p>
    <w:p w14:paraId="3216B66D" w14:textId="72102E70" w:rsidR="004B3C40" w:rsidRPr="002F4A84" w:rsidRDefault="00AE2A83" w:rsidP="002F4A84">
      <w:pPr>
        <w:spacing w:line="360" w:lineRule="auto"/>
        <w:ind w:firstLineChars="177" w:firstLine="425"/>
        <w:jc w:val="lowKashida"/>
        <w:rPr>
          <w:rFonts w:ascii="Book Antiqua" w:hAnsi="Book Antiqua" w:cstheme="majorBidi"/>
          <w:lang w:bidi="fa-IR"/>
        </w:rPr>
      </w:pPr>
      <w:r w:rsidRPr="002F4A84">
        <w:rPr>
          <w:rFonts w:ascii="Book Antiqua" w:hAnsi="Book Antiqua" w:cstheme="majorBidi"/>
          <w:lang w:bidi="fa-IR"/>
        </w:rPr>
        <w:t>Individual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ersist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(PDS)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hav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xiet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lat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Ashurst&lt;/Author&gt;&lt;Year&gt;2011&lt;/Year&gt;&lt;RecNum&gt;34&lt;/RecNum&gt;&lt;DisplayText&gt;&lt;style face="superscript"&gt;[4]&lt;/style&gt;&lt;/DisplayText&gt;&lt;record&gt;&lt;rec-number&gt;34&lt;/rec-number&gt;&lt;foreign-keys&gt;&lt;key app="EN" db-id="00pe2awedpxt0nee9f75fxs90p2ssv0vw5x2"&gt;34&lt;/key&gt;&lt;/foreign-keys&gt;&lt;ref-type name="Journal Article"&gt;17&lt;/ref-type&gt;&lt;contributors&gt;&lt;authors&gt;&lt;author&gt;Ashurst, John V&lt;/author&gt;&lt;author&gt;Wasson, Megan N&lt;/author&gt;&lt;/authors&gt;&lt;/contributors&gt;&lt;titles&gt;&lt;title&gt;Developmental and persistent developmental stuttering: An overview for primary care physicians&lt;/title&gt;&lt;secondary-title&gt;The Journal of the American Osteopathic Association&lt;/secondary-title&gt;&lt;/titles&gt;&lt;periodical&gt;&lt;full-title&gt;The Journal of the American Osteopathic Association&lt;/full-title&gt;&lt;/periodical&gt;&lt;pages&gt;576-580&lt;/pages&gt;&lt;volume&gt;111&lt;/volume&gt;&lt;number&gt;10&lt;/number&gt;&lt;dates&gt;&lt;year&gt;2011&lt;/year&gt;&lt;/dates&gt;&lt;isbn&gt;0098-6151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4" w:tooltip="Ashurst, 2011 #34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4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However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atien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cquir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a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noy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u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no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experienc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nxiety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Non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por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clud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i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view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scrib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sychologic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esentation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atien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he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oduc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ysflu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peech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</w:p>
    <w:p w14:paraId="2C613F5A" w14:textId="6B6DDFC5" w:rsidR="00AE2A83" w:rsidRPr="00A72ADD" w:rsidRDefault="00AE2A83" w:rsidP="002F4A84">
      <w:pPr>
        <w:spacing w:line="360" w:lineRule="auto"/>
        <w:ind w:firstLineChars="177" w:firstLine="425"/>
        <w:jc w:val="lowKashida"/>
        <w:rPr>
          <w:rFonts w:ascii="Book Antiqua" w:hAnsi="Book Antiqua" w:cstheme="majorBidi"/>
          <w:lang w:bidi="fa-IR"/>
        </w:rPr>
      </w:pPr>
      <w:r w:rsidRPr="002F4A84">
        <w:rPr>
          <w:rFonts w:ascii="Book Antiqua" w:hAnsi="Book Antiqua" w:cstheme="majorBidi"/>
          <w:lang w:bidi="fa-IR"/>
        </w:rPr>
        <w:t>Individual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Prasse&lt;/Author&gt;&lt;Year&gt;2008&lt;/Year&gt;&lt;RecNum&gt;43&lt;/RecNum&gt;&lt;DisplayText&gt;&lt;style face="superscript"&gt;[4, 13]&lt;/style&gt;&lt;/DisplayText&gt;&lt;record&gt;&lt;rec-number&gt;43&lt;/rec-number&gt;&lt;foreign-keys&gt;&lt;key app="EN" db-id="00pe2awedpxt0nee9f75fxs90p2ssv0vw5x2"&gt;43&lt;/key&gt;&lt;/foreign-keys&gt;&lt;ref-type name="Journal Article"&gt;17&lt;/ref-type&gt;&lt;contributors&gt;&lt;authors&gt;&lt;author&gt;Prasse, Jane E&lt;/author&gt;&lt;author&gt;Kikano, George E&lt;/author&gt;&lt;/authors&gt;&lt;/contributors&gt;&lt;titles&gt;&lt;title&gt;Stuttering: an overview&lt;/title&gt;&lt;secondary-title&gt;American family physician&lt;/secondary-title&gt;&lt;/titles&gt;&lt;periodical&gt;&lt;full-title&gt;American Family Physician&lt;/full-title&gt;&lt;abbr-1&gt;Am. Fam. Physician&lt;/abbr-1&gt;&lt;abbr-2&gt;Am Fam Physician&lt;/abbr-2&gt;&lt;/periodical&gt;&lt;pages&gt;1271-1276&lt;/pages&gt;&lt;volume&gt;77&lt;/volume&gt;&lt;number&gt;9&lt;/number&gt;&lt;dates&gt;&lt;year&gt;2008&lt;/year&gt;&lt;/dates&gt;&lt;isbn&gt;0002-838X&lt;/isbn&gt;&lt;urls&gt;&lt;/urls&gt;&lt;/record&gt;&lt;/Cite&gt;&lt;Cite&gt;&lt;Author&gt;Ashurst&lt;/Author&gt;&lt;Year&gt;2011&lt;/Year&gt;&lt;RecNum&gt;34&lt;/RecNum&gt;&lt;record&gt;&lt;rec-number&gt;34&lt;/rec-number&gt;&lt;foreign-keys&gt;&lt;key app="EN" db-id="00pe2awedpxt0nee9f75fxs90p2ssv0vw5x2"&gt;34&lt;/key&gt;&lt;/foreign-keys&gt;&lt;ref-type name="Journal Article"&gt;17&lt;/ref-type&gt;&lt;contributors&gt;&lt;authors&gt;&lt;author&gt;Ashurst, John V&lt;/author&gt;&lt;author&gt;Wasson, Megan N&lt;/author&gt;&lt;/authors&gt;&lt;/contributors&gt;&lt;titles&gt;&lt;title&gt;Developmental and persistent developmental stuttering: An overview for primary care physicians&lt;/title&gt;&lt;secondary-title&gt;The Journal of the American Osteopathic Association&lt;/secondary-title&gt;&lt;/titles&gt;&lt;periodical&gt;&lt;full-title&gt;The Journal of the American Osteopathic Association&lt;/full-title&gt;&lt;/periodical&gt;&lt;pages&gt;576-580&lt;/pages&gt;&lt;volume&gt;111&lt;/volume&gt;&lt;number&gt;10&lt;/number&gt;&lt;dates&gt;&lt;year&gt;2011&lt;/year&gt;&lt;/dates&gt;&lt;isbn&gt;0098-6151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4" w:tooltip="Ashurst, 2011 #34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4</w:t>
        </w:r>
      </w:hyperlink>
      <w:r w:rsidR="004B3C40" w:rsidRPr="002F4A84">
        <w:rPr>
          <w:rFonts w:ascii="Book Antiqua" w:hAnsi="Book Antiqua" w:cstheme="majorBidi"/>
          <w:noProof/>
          <w:vertAlign w:val="superscript"/>
          <w:lang w:bidi="fa-IR"/>
        </w:rPr>
        <w:t>,</w:t>
      </w:r>
      <w:hyperlink w:anchor="_ENREF_13" w:tooltip="Prasse, 2008 #43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13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el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atien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="002B4769" w:rsidRPr="002F4A84">
        <w:rPr>
          <w:rFonts w:ascii="Book Antiqua" w:hAnsi="Book Antiqua" w:cstheme="majorBidi"/>
          <w:lang w:bidi="fa-IR"/>
        </w:rPr>
        <w:t>NS</w:t>
      </w:r>
      <w:r w:rsidR="00016611" w:rsidRPr="002F4A84">
        <w:rPr>
          <w:rFonts w:ascii="Book Antiqua" w:hAnsi="Book Antiqua" w:cstheme="majorBidi"/>
          <w:lang w:bidi="fa-IR"/>
        </w:rPr>
        <w:fldChar w:fldCharType="begin">
          <w:fldData xml:space="preserve">PEVuZE5vdGU+PENpdGU+PEF1dGhvcj5UYW5pPC9BdXRob3I+PFllYXI+MjAxMDwvWWVhcj48UmVj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</w:fldData>
        </w:fldChar>
      </w:r>
      <w:r w:rsidRPr="002F4A84">
        <w:rPr>
          <w:rFonts w:ascii="Book Antiqua" w:hAnsi="Book Antiqua" w:cstheme="majorBidi"/>
          <w:lang w:bidi="fa-IR"/>
        </w:rPr>
        <w:instrText xml:space="preserve"> ADDIN EN.CITE </w:instrText>
      </w:r>
      <w:r w:rsidR="00016611" w:rsidRPr="002F4A84">
        <w:rPr>
          <w:rFonts w:ascii="Book Antiqua" w:hAnsi="Book Antiqua" w:cstheme="majorBidi"/>
          <w:lang w:bidi="fa-IR"/>
        </w:rPr>
        <w:fldChar w:fldCharType="begin">
          <w:fldData xml:space="preserve">PEVuZE5vdGU+PENpdGU+PEF1dGhvcj5UYW5pPC9BdXRob3I+PFllYXI+MjAxMDwvWWVhcj48UmVj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</w:fldData>
        </w:fldChar>
      </w:r>
      <w:r w:rsidRPr="002F4A84">
        <w:rPr>
          <w:rFonts w:ascii="Book Antiqua" w:hAnsi="Book Antiqua" w:cstheme="majorBidi"/>
          <w:lang w:bidi="fa-IR"/>
        </w:rPr>
        <w:instrText xml:space="preserve"> ADDIN EN.CITE.DATA </w:instrText>
      </w:r>
      <w:r w:rsidR="00016611" w:rsidRPr="002F4A84">
        <w:rPr>
          <w:rFonts w:ascii="Book Antiqua" w:hAnsi="Book Antiqua" w:cstheme="majorBidi"/>
          <w:lang w:bidi="fa-IR"/>
        </w:rPr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="00016611" w:rsidRPr="002F4A84">
        <w:rPr>
          <w:rFonts w:ascii="Book Antiqua" w:hAnsi="Book Antiqua" w:cstheme="majorBidi"/>
          <w:lang w:bidi="fa-IR"/>
        </w:rPr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13" w:tooltip="Prasse, 2008 #43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13-15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te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clud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ey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linking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faci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grimacing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terjections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or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r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hras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ubstitution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i/>
          <w:lang w:bidi="fa-IR"/>
        </w:rPr>
        <w:t>etc</w:t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c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a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lear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lo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erm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op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Prasse&lt;/Author&gt;&lt;Year&gt;2008&lt;/Year&gt;&lt;RecNum&gt;43&lt;/RecNum&gt;&lt;DisplayText&gt;&lt;style face="superscript"&gt;[13]&lt;/style&gt;&lt;/DisplayText&gt;&lt;record&gt;&lt;rec-number&gt;43&lt;/rec-number&gt;&lt;foreign-keys&gt;&lt;key app="EN" db-id="00pe2awedpxt0nee9f75fxs90p2ssv0vw5x2"&gt;43&lt;/key&gt;&lt;/foreign-keys&gt;&lt;ref-type name="Journal Article"&gt;17&lt;/ref-type&gt;&lt;contributors&gt;&lt;authors&gt;&lt;author&gt;Prasse, Jane E&lt;/author&gt;&lt;author&gt;Kikano, George E&lt;/author&gt;&lt;/authors&gt;&lt;/contributors&gt;&lt;titles&gt;&lt;title&gt;Stuttering: an overview&lt;/title&gt;&lt;secondary-title&gt;American family physician&lt;/secondary-title&gt;&lt;/titles&gt;&lt;periodical&gt;&lt;full-title&gt;American Family Physician&lt;/full-title&gt;&lt;abbr-1&gt;Am. Fam. Physician&lt;/abbr-1&gt;&lt;abbr-2&gt;Am Fam Physician&lt;/abbr-2&gt;&lt;/periodical&gt;&lt;pages&gt;1271-1276&lt;/pages&gt;&lt;volume&gt;77&lt;/volume&gt;&lt;number&gt;9&lt;/number&gt;&lt;dates&gt;&lt;year&gt;2008&lt;/year&gt;&lt;/dates&gt;&lt;isbn&gt;0002-838X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13" w:tooltip="Prasse, 2008 #43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13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ase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clud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es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view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lat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e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no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ported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ma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no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unusu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caus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compariso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al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r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les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omin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cquired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tuttering</w:t>
      </w:r>
      <w:r w:rsidR="00016611" w:rsidRPr="002F4A84">
        <w:rPr>
          <w:rFonts w:ascii="Book Antiqua" w:hAnsi="Book Antiqua" w:cstheme="majorBidi"/>
          <w:lang w:bidi="fa-IR"/>
        </w:rPr>
        <w:fldChar w:fldCharType="begin"/>
      </w:r>
      <w:r w:rsidRPr="002F4A84">
        <w:rPr>
          <w:rFonts w:ascii="Book Antiqua" w:hAnsi="Book Antiqua" w:cstheme="majorBidi"/>
          <w:lang w:bidi="fa-IR"/>
        </w:rPr>
        <w:instrText xml:space="preserve"> ADDIN EN.CITE &lt;EndNote&gt;&lt;Cite&gt;&lt;Author&gt;Prasse&lt;/Author&gt;&lt;Year&gt;2008&lt;/Year&gt;&lt;RecNum&gt;43&lt;/RecNum&gt;&lt;DisplayText&gt;&lt;style face="superscript"&gt;[13]&lt;/style&gt;&lt;/DisplayText&gt;&lt;record&gt;&lt;rec-number&gt;43&lt;/rec-number&gt;&lt;foreign-keys&gt;&lt;key app="EN" db-id="00pe2awedpxt0nee9f75fxs90p2ssv0vw5x2"&gt;43&lt;/key&gt;&lt;/foreign-keys&gt;&lt;ref-type name="Journal Article"&gt;17&lt;/ref-type&gt;&lt;contributors&gt;&lt;authors&gt;&lt;author&gt;Prasse, Jane E&lt;/author&gt;&lt;author&gt;Kikano, George E&lt;/author&gt;&lt;/authors&gt;&lt;/contributors&gt;&lt;titles&gt;&lt;title&gt;Stuttering: an overview&lt;/title&gt;&lt;secondary-title&gt;American family physician&lt;/secondary-title&gt;&lt;/titles&gt;&lt;periodical&gt;&lt;full-title&gt;American Family Physician&lt;/full-title&gt;&lt;abbr-1&gt;Am. Fam. Physician&lt;/abbr-1&gt;&lt;abbr-2&gt;Am Fam Physician&lt;/abbr-2&gt;&lt;/periodical&gt;&lt;pages&gt;1271-1276&lt;/pages&gt;&lt;volume&gt;77&lt;/volume&gt;&lt;number&gt;9&lt;/number&gt;&lt;dates&gt;&lt;year&gt;2008&lt;/year&gt;&lt;/dates&gt;&lt;isbn&gt;0002-838X&lt;/isbn&gt;&lt;urls&gt;&lt;/urls&gt;&lt;/record&gt;&lt;/Cite&gt;&lt;/EndNote&gt;</w:instrText>
      </w:r>
      <w:r w:rsidR="00016611" w:rsidRPr="002F4A84">
        <w:rPr>
          <w:rFonts w:ascii="Book Antiqua" w:hAnsi="Book Antiqua" w:cstheme="majorBidi"/>
          <w:lang w:bidi="fa-IR"/>
        </w:rPr>
        <w:fldChar w:fldCharType="separate"/>
      </w:r>
      <w:r w:rsidRPr="002F4A84">
        <w:rPr>
          <w:rFonts w:ascii="Book Antiqua" w:hAnsi="Book Antiqua" w:cstheme="majorBidi"/>
          <w:noProof/>
          <w:vertAlign w:val="superscript"/>
          <w:lang w:bidi="fa-IR"/>
        </w:rPr>
        <w:t>[</w:t>
      </w:r>
      <w:hyperlink w:anchor="_ENREF_13" w:tooltip="Prasse, 2008 #43" w:history="1">
        <w:r w:rsidRPr="002F4A84">
          <w:rPr>
            <w:rFonts w:ascii="Book Antiqua" w:hAnsi="Book Antiqua" w:cstheme="majorBidi"/>
            <w:noProof/>
            <w:vertAlign w:val="superscript"/>
            <w:lang w:bidi="fa-IR"/>
          </w:rPr>
          <w:t>13</w:t>
        </w:r>
      </w:hyperlink>
      <w:r w:rsidRPr="002F4A84">
        <w:rPr>
          <w:rFonts w:ascii="Book Antiqua" w:hAnsi="Book Antiqua" w:cstheme="majorBidi"/>
          <w:noProof/>
          <w:vertAlign w:val="superscript"/>
          <w:lang w:bidi="fa-IR"/>
        </w:rPr>
        <w:t>]</w:t>
      </w:r>
      <w:r w:rsidR="00016611" w:rsidRPr="002F4A84">
        <w:rPr>
          <w:rFonts w:ascii="Book Antiqua" w:hAnsi="Book Antiqua" w:cstheme="majorBidi"/>
          <w:lang w:bidi="fa-IR"/>
        </w:rPr>
        <w:fldChar w:fldCharType="end"/>
      </w:r>
      <w:r w:rsidRPr="002F4A84">
        <w:rPr>
          <w:rFonts w:ascii="Book Antiqua" w:hAnsi="Book Antiqua" w:cstheme="majorBidi"/>
          <w:lang w:bidi="fa-IR"/>
        </w:rPr>
        <w:t>.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Furthermore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liev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a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inc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evelopm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of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econdar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require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a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suffici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eriod,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unlikely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a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atient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wit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DI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hav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enough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im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o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present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thes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haviors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because</w:t>
      </w:r>
      <w:r w:rsidR="00976B8B" w:rsidRPr="002F4A84">
        <w:rPr>
          <w:rFonts w:ascii="Book Antiqua" w:hAnsi="Book Antiqua" w:cstheme="majorBidi"/>
          <w:lang w:bidi="fa-IR"/>
        </w:rPr>
        <w:t xml:space="preserve"> </w:t>
      </w:r>
      <w:r w:rsidRPr="002F4A84">
        <w:rPr>
          <w:rFonts w:ascii="Book Antiqua" w:hAnsi="Book Antiqua" w:cstheme="majorBidi"/>
          <w:lang w:bidi="fa-IR"/>
        </w:rPr>
        <w:t>inter</w:t>
      </w:r>
      <w:r w:rsidRPr="00A72ADD">
        <w:rPr>
          <w:rFonts w:ascii="Book Antiqua" w:hAnsi="Book Antiqua" w:cstheme="majorBidi"/>
          <w:lang w:bidi="fa-IR"/>
        </w:rPr>
        <w:t>vention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uch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os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duct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lastRenderedPageBreak/>
        <w:t>discontinuat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ulpri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ru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r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arrie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u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o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possible</w:t>
      </w:r>
      <w:r w:rsidR="004B3C40">
        <w:rPr>
          <w:rFonts w:ascii="Book Antiqua" w:hAnsi="Book Antiqua" w:cstheme="majorBidi"/>
          <w:lang w:bidi="fa-IR"/>
        </w:rPr>
        <w:t>,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which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sul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omplet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lie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ignifica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mproveme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tuttering.</w:t>
      </w:r>
      <w:r w:rsidR="00976B8B">
        <w:rPr>
          <w:rFonts w:ascii="Book Antiqua" w:hAnsi="Book Antiqua" w:cstheme="majorBidi"/>
          <w:lang w:bidi="fa-IR"/>
        </w:rPr>
        <w:t xml:space="preserve"> </w:t>
      </w:r>
    </w:p>
    <w:p w14:paraId="29C82BAD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7F40465D" w14:textId="688DF34E" w:rsidR="00AE2A83" w:rsidRPr="00310E9F" w:rsidRDefault="004B3C40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M</w:t>
      </w:r>
      <w:r w:rsidR="003F0D31">
        <w:rPr>
          <w:rFonts w:ascii="Book Antiqua" w:hAnsi="Book Antiqua" w:cstheme="majorBidi"/>
          <w:b/>
          <w:bCs/>
          <w:iCs/>
          <w:u w:val="single"/>
        </w:rPr>
        <w:t>ANAGEMENT</w:t>
      </w:r>
    </w:p>
    <w:p w14:paraId="5FD858AA" w14:textId="263BC629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Therapeu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asur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ific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ie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draw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48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55.8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8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21%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3.6%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side</w:t>
      </w:r>
      <w:r w:rsidR="004B3C40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ulpr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3.5%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lo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it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2.3%)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o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3.5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ontaneous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mit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p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inu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fen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Cw6RyPC9BdXRob3I+PFllYXI+MjAwNDwvWWVhcj48UmVj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Cw6RyPC9BdXRob3I+PFllYXI+MjAwNDwvWWVhcj48UmVj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6" w:tooltip="Bär, 2004 #46" w:history="1">
        <w:r w:rsidRPr="00087317">
          <w:rPr>
            <w:rFonts w:ascii="Book Antiqua" w:hAnsi="Book Antiqua" w:cstheme="majorBidi"/>
            <w:noProof/>
            <w:vertAlign w:val="superscript"/>
          </w:rPr>
          <w:t>16-1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3.5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o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ZYWRhdjwvQXV0aG9yPjxZZWFyPjIwMTA8L1llYXI+PFJl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ZYWRhdjwvQXV0aG9yPjxZZWFyPjIwMTA8L1llYXI+PFJl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9" w:tooltip="Yadav, 2010 #7" w:history="1">
        <w:r w:rsidRPr="00087317">
          <w:rPr>
            <w:rFonts w:ascii="Book Antiqua" w:hAnsi="Book Antiqua" w:cstheme="majorBidi"/>
            <w:noProof/>
            <w:vertAlign w:val="superscript"/>
          </w:rPr>
          <w:t>19-2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fou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4.6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uth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cri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ak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TaHVzdGVyPC9BdXRob3I+PFllYXI+MjAwNTwvWWVhcj48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TaHVzdGVyPC9BdXRob3I+PFllYXI+MjAwNTwvWWVhcj48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EC5761">
        <w:rPr>
          <w:rFonts w:ascii="Book Antiqua" w:hAnsi="Book Antiqua" w:cstheme="majorBidi"/>
          <w:noProof/>
          <w:vertAlign w:val="superscript"/>
        </w:rPr>
        <w:t>[</w:t>
      </w:r>
      <w:hyperlink w:anchor="_ENREF_22" w:tooltip="Shuster, 2005 #49" w:history="1">
        <w:r w:rsidRPr="00EC5761">
          <w:rPr>
            <w:rFonts w:ascii="Book Antiqua" w:hAnsi="Book Antiqua" w:cstheme="majorBidi"/>
            <w:noProof/>
            <w:vertAlign w:val="superscript"/>
          </w:rPr>
          <w:t>22-25</w:t>
        </w:r>
      </w:hyperlink>
      <w:r w:rsidRPr="00EC5761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2.3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cerb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u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odopa-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iod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odop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continued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BbmRlcnNvbjwvQXV0aG9yPjxZZWFyPjE5OTk8L1llYXI+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BbmRlcnNvbjwvQXV0aG9yPjxZZWFyPjE5OTk8L1llYXI+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6" w:tooltip="Anderson, 1999 #52" w:history="1">
        <w:r w:rsidRPr="00087317">
          <w:rPr>
            <w:rFonts w:ascii="Book Antiqua" w:hAnsi="Book Antiqua" w:cstheme="majorBidi"/>
            <w:noProof/>
            <w:vertAlign w:val="superscript"/>
          </w:rPr>
          <w:t>26</w:t>
        </w:r>
      </w:hyperlink>
      <w:r w:rsidR="0034221D">
        <w:rPr>
          <w:rFonts w:ascii="Book Antiqua" w:hAnsi="Book Antiqua" w:cstheme="majorBidi"/>
          <w:noProof/>
          <w:vertAlign w:val="superscript"/>
        </w:rPr>
        <w:t>,</w:t>
      </w:r>
      <w:hyperlink w:anchor="_ENREF_27" w:tooltip="Burghaus, 2006 #53" w:history="1">
        <w:r w:rsidRPr="00087317">
          <w:rPr>
            <w:rFonts w:ascii="Book Antiqua" w:hAnsi="Book Antiqua" w:cstheme="majorBidi"/>
            <w:noProof/>
            <w:vertAlign w:val="superscript"/>
          </w:rPr>
          <w:t>2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r>
        <w:rPr>
          <w:rFonts w:ascii="Book Antiqua" w:hAnsi="Book Antiqua" w:cstheme="majorBidi"/>
        </w:rPr>
        <w:t>T</w:t>
      </w:r>
      <w:r w:rsidRPr="00A72ADD">
        <w:rPr>
          <w:rFonts w:ascii="Book Antiqua" w:hAnsi="Book Antiqua" w:cstheme="majorBidi"/>
        </w:rPr>
        <w:t>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3).</w:t>
      </w:r>
    </w:p>
    <w:p w14:paraId="09CE6DC5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4F55C348" w14:textId="06E94378" w:rsidR="00AE2A83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P</w:t>
      </w:r>
      <w:r w:rsidR="003F0D31">
        <w:rPr>
          <w:rFonts w:ascii="Book Antiqua" w:hAnsi="Book Antiqua" w:cstheme="majorBidi"/>
          <w:b/>
          <w:bCs/>
          <w:iCs/>
          <w:u w:val="single"/>
        </w:rPr>
        <w:t>ATHOPHYSIOLOGY</w:t>
      </w:r>
    </w:p>
    <w:p w14:paraId="28317B26" w14:textId="51BAE812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ctio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cribed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derly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m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vol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</w:p>
    <w:p w14:paraId="0D4E1A0E" w14:textId="2EC778F8" w:rsidR="00AE2A83" w:rsidRPr="00A72ADD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ofac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ira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ork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l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cort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uctur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s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nglia</w:t>
      </w:r>
      <w:r w:rsidR="00D34AFD">
        <w:rPr>
          <w:rFonts w:ascii="Book Antiqua" w:hAnsi="Book Antiqua" w:cstheme="majorBidi"/>
        </w:rPr>
        <w:t xml:space="preserve"> </w:t>
      </w:r>
      <w:r w:rsidR="00D34AFD" w:rsidRPr="00A72ADD">
        <w:rPr>
          <w:rFonts w:ascii="Book Antiqua" w:hAnsi="Book Antiqua" w:cstheme="majorBidi"/>
        </w:rPr>
        <w:t>(</w:t>
      </w:r>
      <w:bookmarkStart w:id="8" w:name="_Hlk90648674"/>
      <w:r w:rsidR="00D34AFD" w:rsidRPr="00A72ADD">
        <w:rPr>
          <w:rFonts w:ascii="Book Antiqua" w:hAnsi="Book Antiqua" w:cstheme="majorBidi"/>
        </w:rPr>
        <w:t>BG</w:t>
      </w:r>
      <w:bookmarkEnd w:id="8"/>
      <w:r w:rsidR="00D34AFD" w:rsidRPr="00A72ADD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ell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vol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a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fluenc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fun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twork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ngag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m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ne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D34AFD" w:rsidRPr="00D34AFD">
        <w:rPr>
          <w:rFonts w:ascii="Book Antiqua" w:hAnsi="Book Antiqua" w:cstheme="majorBidi"/>
        </w:rPr>
        <w:t>BG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lled</w:t>
      </w:r>
      <w:r w:rsidR="00976B8B">
        <w:rPr>
          <w:rFonts w:ascii="Book Antiqua" w:hAnsi="Book Antiqua" w:cstheme="majorBidi"/>
        </w:rPr>
        <w:t xml:space="preserve"> </w:t>
      </w:r>
      <w:r w:rsidRPr="004771BC">
        <w:rPr>
          <w:rFonts w:ascii="Book Antiqua" w:hAnsi="Book Antiqua" w:cstheme="majorBidi"/>
        </w:rPr>
        <w:t>cortico-</w:t>
      </w:r>
      <w:r w:rsidR="00D34AFD" w:rsidRPr="00D34AFD">
        <w:rPr>
          <w:rFonts w:ascii="Book Antiqua" w:hAnsi="Book Antiqua" w:cstheme="majorBidi"/>
        </w:rPr>
        <w:t>BG</w:t>
      </w:r>
      <w:r w:rsidRPr="004771BC">
        <w:rPr>
          <w:rFonts w:ascii="Book Antiqua" w:hAnsi="Book Antiqua" w:cstheme="majorBidi"/>
        </w:rPr>
        <w:t>-thalamocortical</w:t>
      </w:r>
      <w:r w:rsidR="00976B8B">
        <w:rPr>
          <w:rFonts w:ascii="Book Antiqua" w:hAnsi="Book Antiqua" w:cstheme="majorBidi"/>
        </w:rPr>
        <w:t xml:space="preserve"> </w:t>
      </w:r>
      <w:r w:rsidRPr="004771BC">
        <w:rPr>
          <w:rFonts w:ascii="Book Antiqua" w:hAnsi="Book Antiqua" w:cstheme="majorBidi"/>
        </w:rPr>
        <w:t>circu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CBTC)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, 29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Cite&gt;&lt;Author&gt;Alm&lt;/Author&gt;&lt;Year&gt;2004&lt;/Year&gt;&lt;RecNum&gt;55&lt;/RecNum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="0034221D">
        <w:rPr>
          <w:rFonts w:ascii="Book Antiqua" w:hAnsi="Book Antiqua" w:cstheme="majorBidi"/>
          <w:noProof/>
          <w:vertAlign w:val="superscript"/>
        </w:rPr>
        <w:t>,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/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fun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D34AFD" w:rsidRPr="00D34AF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vol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, 29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Cite&gt;&lt;Author&gt;Alm&lt;/Author&gt;&lt;Year&gt;2004&lt;/Year&gt;&lt;RecNum&gt;55&lt;/RecNum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="0034221D">
        <w:rPr>
          <w:rFonts w:ascii="Book Antiqua" w:hAnsi="Book Antiqua" w:cstheme="majorBidi"/>
          <w:noProof/>
          <w:vertAlign w:val="superscript"/>
        </w:rPr>
        <w:t>,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084A35E0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22017AFD" w14:textId="6D0F0E15" w:rsidR="00AE2A83" w:rsidRPr="00310E9F" w:rsidRDefault="00D34AFD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CBTC</w:t>
      </w:r>
      <w:r w:rsidR="00976B8B" w:rsidRPr="00310E9F">
        <w:rPr>
          <w:rFonts w:ascii="Book Antiqua" w:hAnsi="Book Antiqua" w:cstheme="majorBidi"/>
          <w:b/>
          <w:bCs/>
          <w:iCs/>
          <w:u w:val="single"/>
        </w:rPr>
        <w:t xml:space="preserve"> </w:t>
      </w:r>
      <w:r w:rsidR="003F0D31">
        <w:rPr>
          <w:rFonts w:ascii="Book Antiqua" w:hAnsi="Book Antiqua" w:cstheme="majorBidi"/>
          <w:b/>
          <w:bCs/>
          <w:iCs/>
          <w:u w:val="single"/>
        </w:rPr>
        <w:t>AND STUTTERING</w:t>
      </w:r>
    </w:p>
    <w:p w14:paraId="2DD8009F" w14:textId="6A5A072A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ircu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ngag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c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ircu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ten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BTC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Alm&lt;/Author&gt;&lt;Year&gt;2004&lt;/Year&gt;&lt;RecNum&gt;55&lt;/RecNum&gt;&lt;DisplayText&gt;&lt;style face="superscript"&gt;[28, 29]&lt;/style&gt;&lt;/DisplayText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Cite&gt;&lt;Author&gt;Chang&lt;/Author&gt;&lt;Year&gt;2020&lt;/Year&gt;&lt;RecNum&gt;54&lt;/RecNum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="0034221D">
        <w:rPr>
          <w:rFonts w:ascii="Book Antiqua" w:hAnsi="Book Antiqua" w:cstheme="majorBidi"/>
          <w:noProof/>
          <w:vertAlign w:val="superscript"/>
        </w:rPr>
        <w:t>,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rinsic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.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i</w:t>
      </w:r>
      <w:r w:rsidRPr="00A72ADD">
        <w:rPr>
          <w:rFonts w:ascii="Book Antiqua" w:hAnsi="Book Antiqua" w:cstheme="majorBidi"/>
        </w:rPr>
        <w:t>n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form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special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rins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ces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ck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ima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iginated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utam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d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llectiv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am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rins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ter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g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ob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llid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proofErr w:type="spellStart"/>
      <w:r w:rsidRPr="00A72ADD">
        <w:rPr>
          <w:rFonts w:ascii="Book Antiqua" w:hAnsi="Book Antiqua" w:cstheme="majorBidi"/>
        </w:rPr>
        <w:t>GPe</w:t>
      </w:r>
      <w:proofErr w:type="spellEnd"/>
      <w:r w:rsidRPr="00A72ADD">
        <w:rPr>
          <w:rFonts w:ascii="Book Antiqua" w:hAnsi="Book Antiqua" w:cstheme="majorBidi"/>
        </w:rPr>
        <w:t>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thalam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STN)</w:t>
      </w:r>
      <w:r w:rsidR="0034221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ct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proofErr w:type="spellStart"/>
      <w:r w:rsidRPr="00A72ADD">
        <w:rPr>
          <w:rFonts w:ascii="Book Antiqua" w:hAnsi="Book Antiqua" w:cstheme="majorBidi"/>
        </w:rPr>
        <w:t>SNpc</w:t>
      </w:r>
      <w:proofErr w:type="spellEnd"/>
      <w:r w:rsidRPr="00A72ADD">
        <w:rPr>
          <w:rFonts w:ascii="Book Antiqua" w:hAnsi="Book Antiqua" w:cstheme="majorBidi"/>
        </w:rPr>
        <w:t>)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g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ob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llid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proofErr w:type="spellStart"/>
      <w:r w:rsidRPr="00A72ADD">
        <w:rPr>
          <w:rFonts w:ascii="Book Antiqua" w:hAnsi="Book Antiqua" w:cstheme="majorBidi"/>
        </w:rPr>
        <w:t>GPi</w:t>
      </w:r>
      <w:proofErr w:type="spellEnd"/>
      <w:r w:rsidRPr="00A72ADD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ticulat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proofErr w:type="spellStart"/>
      <w:r w:rsidRPr="00A72ADD">
        <w:rPr>
          <w:rFonts w:ascii="Book Antiqua" w:hAnsi="Book Antiqua" w:cstheme="majorBidi"/>
        </w:rPr>
        <w:t>SNpr</w:t>
      </w:r>
      <w:proofErr w:type="spellEnd"/>
      <w:r w:rsidRPr="00A72ADD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anciego&lt;/Author&gt;&lt;Year&gt;2012&lt;/Year&gt;&lt;RecNum&gt;56&lt;/RecNum&gt;&lt;DisplayText&gt;&lt;style face="superscript"&gt;[30]&lt;/style&gt;&lt;/DisplayText&gt;&lt;record&gt;&lt;rec-number&gt;56&lt;/rec-number&gt;&lt;foreign-keys&gt;&lt;key app="EN" db-id="00pe2awedpxt0nee9f75fxs90p2ssv0vw5x2"&gt;56&lt;/key&gt;&lt;/foreign-keys&gt;&lt;ref-type name="Journal Article"&gt;17&lt;/ref-type&gt;&lt;contributors&gt;&lt;authors&gt;&lt;author&gt;Lanciego, José L&lt;/author&gt;&lt;author&gt;Luquin, Natasha&lt;/author&gt;&lt;author&gt;Obeso, José A&lt;/author&gt;&lt;/authors&gt;&lt;/contributors&gt;&lt;titles&gt;&lt;title&gt;Functional neuroanatomy of the basal ganglia&lt;/title&gt;&lt;secondary-title&gt;Cold Spring Harbor perspectives in medicine&lt;/secondary-title&gt;&lt;/titles&gt;&lt;periodical&gt;&lt;full-title&gt;Cold Spring Harbor Perspectives in Medicine&lt;/full-title&gt;&lt;abbr-1&gt;Cold Spring Harb. Perspect. Med.&lt;/abbr-1&gt;&lt;abbr-2&gt;Cold Spring Harb Perspect Med&lt;/abbr-2&gt;&lt;/periodical&gt;&lt;pages&gt;a009621&lt;/pages&gt;&lt;volume&gt;2&lt;/volume&gt;&lt;number&gt;12&lt;/number&gt;&lt;dates&gt;&lt;year&gt;2012&lt;/year&gt;&lt;/dates&gt;&lt;isbn&gt;2157-1422&lt;/isbn&gt;&lt;urls&gt;&lt;/urls&gt;&lt;electronic-resource-num&gt;10.1101/cshperspect.a0096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0" w:tooltip="Lanciego, 2012 #56" w:history="1">
        <w:r w:rsidRPr="00087317">
          <w:rPr>
            <w:rFonts w:ascii="Book Antiqua" w:hAnsi="Book Antiqua" w:cstheme="majorBidi"/>
            <w:noProof/>
            <w:vertAlign w:val="superscript"/>
          </w:rPr>
          <w:t>3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529C9CE4" w14:textId="105AA24A" w:rsidR="001840A5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  <w:rtl/>
        </w:rPr>
      </w:pP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yp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="00AF4ADC" w:rsidRPr="00AF4ADC">
        <w:rPr>
          <w:rFonts w:ascii="Book Antiqua" w:hAnsi="Book Antiqua" w:cstheme="majorBidi"/>
        </w:rPr>
        <w:t>gamma-aminobutyric acid</w:t>
      </w:r>
      <w:r w:rsidR="00AF4ADC">
        <w:rPr>
          <w:rFonts w:ascii="Book Antiqua" w:hAnsi="Book Antiqua" w:cstheme="majorBidi" w:hint="eastAsia"/>
          <w:lang w:eastAsia="zh-CN"/>
        </w:rPr>
        <w:t>-</w:t>
      </w:r>
      <w:proofErr w:type="spellStart"/>
      <w:r w:rsidR="00AF4ADC" w:rsidRPr="00AF4ADC">
        <w:rPr>
          <w:rFonts w:ascii="Book Antiqua" w:hAnsi="Book Antiqua" w:cstheme="majorBidi" w:hint="eastAsia"/>
        </w:rPr>
        <w:t>ergic</w:t>
      </w:r>
      <w:proofErr w:type="spellEnd"/>
      <w:r w:rsidR="00AF4ADC" w:rsidRPr="00AF4ADC">
        <w:rPr>
          <w:rFonts w:ascii="Book Antiqua" w:hAnsi="Book Antiqua" w:cstheme="majorBidi"/>
        </w:rPr>
        <w:t xml:space="preserve"> </w:t>
      </w:r>
      <w:r w:rsidR="00AF4ADC">
        <w:rPr>
          <w:rFonts w:ascii="Book Antiqua" w:hAnsi="Book Antiqua" w:cstheme="majorBidi"/>
        </w:rPr>
        <w:t>(</w:t>
      </w:r>
      <w:r w:rsidRPr="00A72ADD">
        <w:rPr>
          <w:rFonts w:ascii="Book Antiqua" w:hAnsi="Book Antiqua" w:cstheme="majorBidi"/>
        </w:rPr>
        <w:t>GABAergic</w:t>
      </w:r>
      <w:r w:rsidR="00AF4ADC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dium-siz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i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MSNs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resen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90</w:t>
      </w:r>
      <w:r w:rsidR="00F62F86">
        <w:rPr>
          <w:rFonts w:ascii="Book Antiqua" w:hAnsi="Book Antiqua" w:cstheme="majorBidi"/>
          <w:lang w:eastAsia="zh-CN"/>
        </w:rPr>
        <w:t>%</w:t>
      </w:r>
      <w:r w:rsidRPr="00A72ADD">
        <w:rPr>
          <w:rFonts w:ascii="Book Antiqua" w:hAnsi="Book Antiqua" w:cstheme="majorBidi"/>
        </w:rPr>
        <w:t>-95%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ergic/cholin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neurons.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34221D">
        <w:rPr>
          <w:rFonts w:ascii="Book Antiqua" w:hAnsi="Book Antiqua" w:cstheme="majorBidi"/>
        </w:rPr>
        <w:t>s</w:t>
      </w:r>
      <w:r w:rsidRPr="00A72ADD">
        <w:rPr>
          <w:rFonts w:ascii="Book Antiqua" w:hAnsi="Book Antiqua" w:cstheme="majorBidi"/>
        </w:rPr>
        <w:t>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ita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lementa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SMA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-SM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udi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atosens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c</w:t>
      </w:r>
      <w:proofErr w:type="spellEnd"/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anciego&lt;/Author&gt;&lt;Year&gt;2012&lt;/Year&gt;&lt;RecNum&gt;56&lt;/RecNum&gt;&lt;DisplayText&gt;&lt;style face="superscript"&gt;[30]&lt;/style&gt;&lt;/DisplayText&gt;&lt;record&gt;&lt;rec-number&gt;56&lt;/rec-number&gt;&lt;foreign-keys&gt;&lt;key app="EN" db-id="00pe2awedpxt0nee9f75fxs90p2ssv0vw5x2"&gt;56&lt;/key&gt;&lt;/foreign-keys&gt;&lt;ref-type name="Journal Article"&gt;17&lt;/ref-type&gt;&lt;contributors&gt;&lt;authors&gt;&lt;author&gt;Lanciego, José L&lt;/author&gt;&lt;author&gt;Luquin, Natasha&lt;/author&gt;&lt;author&gt;Obeso, José A&lt;/author&gt;&lt;/authors&gt;&lt;/contributors&gt;&lt;titles&gt;&lt;title&gt;Functional neuroanatomy of the basal ganglia&lt;/title&gt;&lt;secondary-title&gt;Cold Spring Harbor perspectives in medicine&lt;/secondary-title&gt;&lt;/titles&gt;&lt;periodical&gt;&lt;full-title&gt;Cold Spring Harbor Perspectives in Medicine&lt;/full-title&gt;&lt;abbr-1&gt;Cold Spring Harb. Perspect. Med.&lt;/abbr-1&gt;&lt;abbr-2&gt;Cold Spring Harb Perspect Med&lt;/abbr-2&gt;&lt;/periodical&gt;&lt;pages&gt;a009621&lt;/pages&gt;&lt;volume&gt;2&lt;/volume&gt;&lt;number&gt;12&lt;/number&gt;&lt;dates&gt;&lt;year&gt;2012&lt;/year&gt;&lt;/dates&gt;&lt;isbn&gt;2157-1422&lt;/isbn&gt;&lt;urls&gt;&lt;/urls&gt;&lt;electronic-resource-num&gt;10.1101/cshperspect.a0096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0" w:tooltip="Lanciego, 2012 #56" w:history="1">
        <w:r w:rsidRPr="00087317">
          <w:rPr>
            <w:rFonts w:ascii="Book Antiqua" w:hAnsi="Book Antiqua" w:cstheme="majorBidi"/>
            <w:noProof/>
            <w:vertAlign w:val="superscript"/>
          </w:rPr>
          <w:t>3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sory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gni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ex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eisman&lt;/Author&gt;&lt;Year&gt;2014&lt;/Year&gt;&lt;RecNum&gt;57&lt;/RecNum&gt;&lt;DisplayText&gt;&lt;style face="superscript"&gt;[31]&lt;/style&gt;&lt;/DisplayText&gt;&lt;record&gt;&lt;rec-number&gt;57&lt;/rec-number&gt;&lt;foreign-keys&gt;&lt;key app="EN" db-id="00pe2awedpxt0nee9f75fxs90p2ssv0vw5x2"&gt;57&lt;/key&gt;&lt;/foreign-keys&gt;&lt;ref-type name="Journal Article"&gt;17&lt;/ref-type&gt;&lt;contributors&gt;&lt;authors&gt;&lt;author&gt;Leisman, Gerry&lt;/author&gt;&lt;author&gt;Braun-Benjamin, Orit&lt;/author&gt;&lt;author&gt;Melillo, Robert&lt;/author&gt;&lt;/authors&gt;&lt;/contributors&gt;&lt;titles&gt;&lt;title&gt;Cognitive-motor interactions of the basal ganglia in development&lt;/title&gt;&lt;secondary-title&gt;Frontiers in systems neuroscience&lt;/secondary-title&gt;&lt;/titles&gt;&lt;periodical&gt;&lt;full-title&gt;Frontiers in Systems Neuroscience&lt;/full-title&gt;&lt;abbr-1&gt;Front. Syst. Neurosci.&lt;/abbr-1&gt;&lt;abbr-2&gt;Front Syst Neurosci&lt;/abbr-2&gt;&lt;/periodical&gt;&lt;pages&gt;16&lt;/pages&gt;&lt;volume&gt;8&lt;/volume&gt;&lt;dates&gt;&lt;year&gt;2014&lt;/year&gt;&lt;/dates&gt;&lt;isbn&gt;1662-5137&lt;/isbn&gt;&lt;urls&gt;&lt;/urls&gt;&lt;electronic-resource-num&gt;https://doi.org/10.3389/fnsys.2014.0001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1" w:tooltip="Leisman, 2014 #57" w:history="1">
        <w:r w:rsidRPr="00087317">
          <w:rPr>
            <w:rFonts w:ascii="Book Antiqua" w:hAnsi="Book Antiqua" w:cstheme="majorBidi"/>
            <w:noProof/>
            <w:vertAlign w:val="superscript"/>
          </w:rPr>
          <w:t>3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.g.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ermin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vio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one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x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one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ak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Mink&lt;/Author&gt;&lt;Year&gt;2003&lt;/Year&gt;&lt;RecNum&gt;58&lt;/RecNum&gt;&lt;DisplayText&gt;&lt;style face="superscript"&gt;[32]&lt;/style&gt;&lt;/DisplayText&gt;&lt;record&gt;&lt;rec-number&gt;58&lt;/rec-number&gt;&lt;foreign-keys&gt;&lt;key app="EN" db-id="00pe2awedpxt0nee9f75fxs90p2ssv0vw5x2"&gt;58&lt;/key&gt;&lt;/foreign-keys&gt;&lt;ref-type name="Journal Article"&gt;17&lt;/ref-type&gt;&lt;contributors&gt;&lt;authors&gt;&lt;author&gt;Mink, Jonathan W&lt;/author&gt;&lt;/authors&gt;&lt;/contributors&gt;&lt;titles&gt;&lt;title&gt;The basal ganglia and involuntary movements: impaired inhibition of competing motor patterns&lt;/title&gt;&lt;secondary-title&gt;Archives of neurology&lt;/secondary-title&gt;&lt;/titles&gt;&lt;periodical&gt;&lt;full-title&gt;Archives of Neurology&lt;/full-title&gt;&lt;abbr-1&gt;Arch. Neurol.&lt;/abbr-1&gt;&lt;abbr-2&gt;Arch Neurol&lt;/abbr-2&gt;&lt;/periodical&gt;&lt;pages&gt;1365-1368&lt;/pages&gt;&lt;volume&gt;60&lt;/volume&gt;&lt;number&gt;10&lt;/number&gt;&lt;dates&gt;&lt;year&gt;2003&lt;/year&gt;&lt;/dates&gt;&lt;isbn&gt;0003-9942&lt;/isbn&gt;&lt;urls&gt;&lt;/urls&gt;&lt;electronic-resource-num&gt;10.1001/archneur.60.10.1365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2" w:tooltip="Mink, 2003 #58" w:history="1">
        <w:r w:rsidRPr="00087317">
          <w:rPr>
            <w:rFonts w:ascii="Book Antiqua" w:hAnsi="Book Antiqua" w:cstheme="majorBidi"/>
            <w:noProof/>
            <w:vertAlign w:val="superscript"/>
          </w:rPr>
          <w:t>3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nd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icobulb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ofac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ira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aryn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aryn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ps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ngue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onnally&lt;/Author&gt;&lt;Year&gt;2014&lt;/Year&gt;&lt;RecNum&gt;59&lt;/RecNum&gt;&lt;DisplayText&gt;&lt;style face="superscript"&gt;[33]&lt;/style&gt;&lt;/DisplayText&gt;&lt;record&gt;&lt;rec-number&gt;59&lt;/rec-number&gt;&lt;foreign-keys&gt;&lt;key app="EN" db-id="00pe2awedpxt0nee9f75fxs90p2ssv0vw5x2"&gt;59&lt;/key&gt;&lt;/foreign-keys&gt;&lt;ref-type name="Journal Article"&gt;17&lt;/ref-type&gt;&lt;contributors&gt;&lt;authors&gt;&lt;author&gt;Connally, Emily L&lt;/author&gt;&lt;author&gt;Ward, David&lt;/author&gt;&lt;author&gt;Howell, Peter&lt;/author&gt;&lt;author&gt;Watkins, Kate E&lt;/author&gt;&lt;/authors&gt;&lt;/contributors&gt;&lt;titles&gt;&lt;title&gt;Disrupted white matter in language and motor tracts in developmental stuttering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5-35&lt;/pages&gt;&lt;volume&gt;131&lt;/volume&gt;&lt;dates&gt;&lt;year&gt;2014&lt;/year&gt;&lt;/dates&gt;&lt;isbn&gt;0093-934X&lt;/isbn&gt;&lt;urls&gt;&lt;/urls&gt;&lt;electronic-resource-num&gt;https://doi.org/10.1016/j.bandl.2013.05.013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3" w:tooltip="Connally, 2014 #59" w:history="1">
        <w:r w:rsidRPr="00087317">
          <w:rPr>
            <w:rFonts w:ascii="Book Antiqua" w:hAnsi="Book Antiqua" w:cstheme="majorBidi"/>
            <w:noProof/>
            <w:vertAlign w:val="superscript"/>
          </w:rPr>
          <w:t>3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roup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wh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fer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.</w:t>
      </w:r>
    </w:p>
    <w:p w14:paraId="5D3BBB75" w14:textId="52E3B755" w:rsidR="001840A5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lastRenderedPageBreak/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i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nsmitted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v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: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D</w:t>
      </w:r>
      <w:r w:rsidRPr="00A72ADD">
        <w:rPr>
          <w:rFonts w:ascii="Book Antiqua" w:hAnsi="Book Antiqua" w:cstheme="majorBidi"/>
        </w:rPr>
        <w:t>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raig-McQuaide&lt;/Author&gt;&lt;Year&gt;2014&lt;/Year&gt;&lt;RecNum&gt;32&lt;/RecNum&gt;&lt;DisplayText&gt;&lt;style face="superscript"&gt;[2, 28]&lt;/style&gt;&lt;/DisplayText&gt;&lt;record&gt;&lt;rec-number&gt;32&lt;/rec-number&gt;&lt;foreign-keys&gt;&lt;key app="EN" db-id="00pe2awedpxt0nee9f75fxs90p2ssv0vw5x2"&gt;32&lt;/key&gt;&lt;/foreign-keys&gt;&lt;ref-type name="Journal Article"&gt;17&lt;/ref-type&gt;&lt;contributors&gt;&lt;authors&gt;&lt;author&gt;Craig-McQuaide, Anna&lt;/author&gt;&lt;author&gt;Akram, Harith&lt;/author&gt;&lt;author&gt;Zrinzo, Ludvic&lt;/author&gt;&lt;author&gt;Tripoliti, Elina&lt;/author&gt;&lt;/authors&gt;&lt;/contributors&gt;&lt;titles&gt;&lt;title&gt;A review of brain circuitries involved in stuttering&lt;/title&gt;&lt;secondary-title&gt;Frontiers in human neuroscience&lt;/secondary-title&gt;&lt;/titles&gt;&lt;periodical&gt;&lt;full-title&gt;Frontiers in Human Neuroscience&lt;/full-title&gt;&lt;abbr-1&gt;Front. Hum. Neurosci.&lt;/abbr-1&gt;&lt;abbr-2&gt;Front Hum Neurosci&lt;/abbr-2&gt;&lt;/periodical&gt;&lt;pages&gt;884&lt;/pages&gt;&lt;volume&gt;8&lt;/volume&gt;&lt;dates&gt;&lt;year&gt;2014&lt;/year&gt;&lt;/dates&gt;&lt;isbn&gt;1662-5161&lt;/isbn&gt;&lt;urls&gt;&lt;/urls&gt;&lt;electronic-resource-num&gt;https://doi.org/10.3389/fnhum.2014.00884&lt;/electronic-resource-num&gt;&lt;/record&gt;&lt;/Cite&gt;&lt;Cite&gt;&lt;Author&gt;Chang&lt;/Author&gt;&lt;Year&gt;2020&lt;/Year&gt;&lt;RecNum&gt;54&lt;/RecNum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" w:tooltip="Craig-McQuaide, 2014 #32" w:history="1">
        <w:r w:rsidRPr="00087317">
          <w:rPr>
            <w:rFonts w:ascii="Book Antiqua" w:hAnsi="Book Antiqua" w:cstheme="majorBidi"/>
            <w:noProof/>
            <w:vertAlign w:val="superscript"/>
          </w:rPr>
          <w:t>2</w:t>
        </w:r>
      </w:hyperlink>
      <w:r w:rsidR="001840A5">
        <w:rPr>
          <w:rFonts w:ascii="Book Antiqua" w:hAnsi="Book Antiqua" w:cstheme="majorBidi"/>
          <w:noProof/>
          <w:vertAlign w:val="superscript"/>
        </w:rPr>
        <w:t>,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57934F2B" w14:textId="3D1B58FF" w:rsidR="001840A5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-methyl-D-aspart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NMDA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enos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arin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mma-aminobutyr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GABA)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</w:t>
      </w:r>
      <w:r w:rsidR="001840A5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norphin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lvan&lt;/Author&gt;&lt;Year&gt;2006&lt;/Year&gt;&lt;RecNum&gt;61&lt;/RecNum&gt;&lt;DisplayText&gt;&lt;style face="superscript"&gt;[35]&lt;/style&gt;&lt;/DisplayText&gt;&lt;record&gt;&lt;rec-number&gt;61&lt;/rec-number&gt;&lt;foreign-keys&gt;&lt;key app="EN" db-id="00pe2awedpxt0nee9f75fxs90p2ssv0vw5x2"&gt;61&lt;/key&gt;&lt;/foreign-keys&gt;&lt;ref-type name="Journal Article"&gt;17&lt;/ref-type&gt;&lt;contributors&gt;&lt;authors&gt;&lt;author&gt;Galvan, Adriana&lt;/author&gt;&lt;author&gt;Kuwajima, Masaaki&lt;/author&gt;&lt;author&gt;Smith, Yoland&lt;/author&gt;&lt;/authors&gt;&lt;/contributors&gt;&lt;titles&gt;&lt;title&gt;Glutamate and GABA receptors and transporters in the basal ganglia: what does their subsynaptic localization reveal about their function?&lt;/title&gt;&lt;secondary-title&gt;Neuroscience&lt;/secondary-title&gt;&lt;/titles&gt;&lt;periodical&gt;&lt;full-title&gt;Neuroscience&lt;/full-title&gt;&lt;abbr-1&gt;Neuroscience&lt;/abbr-1&gt;&lt;abbr-2&gt;Neuroscience&lt;/abbr-2&gt;&lt;/periodical&gt;&lt;pages&gt;351-375&lt;/pages&gt;&lt;volume&gt;143&lt;/volume&gt;&lt;number&gt;2&lt;/number&gt;&lt;dates&gt;&lt;year&gt;2006&lt;/year&gt;&lt;/dates&gt;&lt;isbn&gt;0306-4522&lt;/isbn&gt;&lt;urls&gt;&lt;/urls&gt;&lt;electronic-resource-num&gt;https://doi.org/10.1016/j.neuroscience.2006.09.01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5" w:tooltip="Galvan, 2006 #61" w:history="1">
        <w:r w:rsidRPr="00087317">
          <w:rPr>
            <w:rFonts w:ascii="Book Antiqua" w:hAnsi="Book Antiqua" w:cstheme="majorBidi"/>
            <w:noProof/>
            <w:vertAlign w:val="superscript"/>
          </w:rPr>
          <w:t>3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j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r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GPi</w:t>
      </w:r>
      <w:proofErr w:type="spellEnd"/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="001840A5"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je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je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ltimat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co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lvan&lt;/Author&gt;&lt;Year&gt;2006&lt;/Year&gt;&lt;RecNum&gt;61&lt;/RecNum&gt;&lt;DisplayText&gt;&lt;style face="superscript"&gt;[35]&lt;/style&gt;&lt;/DisplayText&gt;&lt;record&gt;&lt;rec-number&gt;61&lt;/rec-number&gt;&lt;foreign-keys&gt;&lt;key app="EN" db-id="00pe2awedpxt0nee9f75fxs90p2ssv0vw5x2"&gt;61&lt;/key&gt;&lt;/foreign-keys&gt;&lt;ref-type name="Journal Article"&gt;17&lt;/ref-type&gt;&lt;contributors&gt;&lt;authors&gt;&lt;author&gt;Galvan, Adriana&lt;/author&gt;&lt;author&gt;Kuwajima, Masaaki&lt;/author&gt;&lt;author&gt;Smith, Yoland&lt;/author&gt;&lt;/authors&gt;&lt;/contributors&gt;&lt;titles&gt;&lt;title&gt;Glutamate and GABA receptors and transporters in the basal ganglia: what does their subsynaptic localization reveal about their function?&lt;/title&gt;&lt;secondary-title&gt;Neuroscience&lt;/secondary-title&gt;&lt;/titles&gt;&lt;periodical&gt;&lt;full-title&gt;Neuroscience&lt;/full-title&gt;&lt;abbr-1&gt;Neuroscience&lt;/abbr-1&gt;&lt;abbr-2&gt;Neuroscience&lt;/abbr-2&gt;&lt;/periodical&gt;&lt;pages&gt;351-375&lt;/pages&gt;&lt;volume&gt;143&lt;/volume&gt;&lt;number&gt;2&lt;/number&gt;&lt;dates&gt;&lt;year&gt;2006&lt;/year&gt;&lt;/dates&gt;&lt;isbn&gt;0306-4522&lt;/isbn&gt;&lt;urls&gt;&lt;/urls&gt;&lt;electronic-resource-num&gt;https://doi.org/10.1016/j.neuroscience.2006.09.01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5" w:tooltip="Galvan, 2006 #61" w:history="1">
        <w:r w:rsidRPr="00087317">
          <w:rPr>
            <w:rFonts w:ascii="Book Antiqua" w:hAnsi="Book Antiqua" w:cstheme="majorBidi"/>
            <w:noProof/>
            <w:vertAlign w:val="superscript"/>
          </w:rPr>
          <w:t>3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r>
        <w:rPr>
          <w:rFonts w:ascii="Book Antiqua" w:hAnsi="Book Antiqua" w:cstheme="majorBidi"/>
        </w:rPr>
        <w:t>F</w:t>
      </w:r>
      <w:r w:rsidRPr="00A72ADD">
        <w:rPr>
          <w:rFonts w:ascii="Book Antiqua" w:hAnsi="Book Antiqua" w:cstheme="majorBidi"/>
        </w:rPr>
        <w:t>ig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).</w:t>
      </w:r>
      <w:r w:rsidR="00976B8B">
        <w:rPr>
          <w:rFonts w:ascii="Book Antiqua" w:hAnsi="Book Antiqua" w:cstheme="majorBidi"/>
        </w:rPr>
        <w:t xml:space="preserve"> </w:t>
      </w:r>
    </w:p>
    <w:p w14:paraId="49511264" w14:textId="7D1E53FD" w:rsidR="00AE2A83" w:rsidRPr="00A72ADD" w:rsidRDefault="00AE2A83" w:rsidP="002A6E72">
      <w:pPr>
        <w:spacing w:line="360" w:lineRule="auto"/>
        <w:ind w:firstLineChars="177" w:firstLine="425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MD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2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enos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arin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nkephali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j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ough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GP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.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GP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</w:t>
      </w:r>
      <w:r w:rsidR="001840A5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ll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GP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inhibits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="001840A5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p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cleu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F40907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co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>
        <w:rPr>
          <w:rFonts w:ascii="Book Antiqua" w:hAnsi="Book Antiqua" w:cstheme="majorBidi"/>
        </w:rPr>
        <w:t>(F</w:t>
      </w:r>
      <w:r w:rsidRPr="00A72ADD">
        <w:rPr>
          <w:rFonts w:ascii="Book Antiqua" w:hAnsi="Book Antiqua" w:cstheme="majorBidi"/>
        </w:rPr>
        <w:t>ig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)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a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a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g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u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le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qu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ecu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alabresi&lt;/Author&gt;&lt;Year&gt;2014&lt;/Year&gt;&lt;RecNum&gt;62&lt;/RecNum&gt;&lt;DisplayText&gt;&lt;style face="superscript"&gt;[36, 37]&lt;/style&gt;&lt;/DisplayText&gt;&lt;record&gt;&lt;rec-number&gt;62&lt;/rec-number&gt;&lt;foreign-keys&gt;&lt;key app="EN" db-id="00pe2awedpxt0nee9f75fxs90p2ssv0vw5x2"&gt;62&lt;/key&gt;&lt;/foreign-keys&gt;&lt;ref-type name="Journal Article"&gt;17&lt;/ref-type&gt;&lt;contributors&gt;&lt;authors&gt;&lt;author&gt;Calabresi, Paolo&lt;/author&gt;&lt;author&gt;Picconi, Barbara&lt;/author&gt;&lt;author&gt;Tozzi, Alessandro&lt;/author&gt;&lt;author&gt;Ghiglieri, Veronica&lt;/author&gt;&lt;author&gt;Di Filippo, Massimiliano&lt;/author&gt;&lt;/authors&gt;&lt;/contributors&gt;&lt;titles&gt;&lt;title&gt;Direct and indirect pathways of basal ganglia: a critical reappraisal&lt;/title&gt;&lt;secondary-title&gt;Nature neuroscience&lt;/secondary-title&gt;&lt;/titles&gt;&lt;periodical&gt;&lt;full-title&gt;Nature Neuroscience&lt;/full-title&gt;&lt;abbr-1&gt;Nat. Neurosci.&lt;/abbr-1&gt;&lt;abbr-2&gt;Nat Neurosci&lt;/abbr-2&gt;&lt;/periodical&gt;&lt;pages&gt;1022-1030&lt;/pages&gt;&lt;volume&gt;17&lt;/volume&gt;&lt;number&gt;8&lt;/number&gt;&lt;dates&gt;&lt;year&gt;2014&lt;/year&gt;&lt;/dates&gt;&lt;isbn&gt;1546-1726&lt;/isbn&gt;&lt;urls&gt;&lt;/urls&gt;&lt;electronic-resource-num&gt;https://doi.org/10.1038/nn.3743&lt;/electronic-resource-num&gt;&lt;/record&gt;&lt;/Cite&gt;&lt;Cite&gt;&lt;Author&gt;Conn&lt;/Author&gt;&lt;Year&gt;2005&lt;/Year&gt;&lt;RecNum&gt;63&lt;/RecNum&gt;&lt;record&gt;&lt;rec-number&gt;63&lt;/rec-number&gt;&lt;foreign-keys&gt;&lt;key app="EN" db-id="00pe2awedpxt0nee9f75fxs90p2ssv0vw5x2"&gt;63&lt;/key&gt;&lt;/foreign-keys&gt;&lt;ref-type name="Journal Article"&gt;17&lt;/ref-type&gt;&lt;contributors&gt;&lt;authors&gt;&lt;author&gt;Conn, P Jeffrey&lt;/author&gt;&lt;author&gt;Battaglia, Giuseppe&lt;/author&gt;&lt;author&gt;Marino, Michael J&lt;/author&gt;&lt;author&gt;Nicoletti, Ferdinando&lt;/author&gt;&lt;/authors&gt;&lt;/contributors&gt;&lt;titles&gt;&lt;title&gt;Metabotropic glutamate receptors in the basal ganglia motor circuit&lt;/title&gt;&lt;secondary-title&gt;Nature Reviews Neuroscience&lt;/secondary-title&gt;&lt;/titles&gt;&lt;periodical&gt;&lt;full-title&gt;Nature Reviews Neuroscience&lt;/full-title&gt;&lt;/periodical&gt;&lt;pages&gt;787-798&lt;/pages&gt;&lt;volume&gt;6&lt;/volume&gt;&lt;number&gt;10&lt;/number&gt;&lt;dates&gt;&lt;year&gt;2005&lt;/year&gt;&lt;/dates&gt;&lt;isbn&gt;1471-0048&lt;/isbn&gt;&lt;urls&gt;&lt;/urls&gt;&lt;electronic-resource-num&gt;https://doi.org/10.1038/nrn1763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6" w:tooltip="Calabresi, 2014 #62" w:history="1">
        <w:r w:rsidRPr="00087317">
          <w:rPr>
            <w:rFonts w:ascii="Book Antiqua" w:hAnsi="Book Antiqua" w:cstheme="majorBidi"/>
            <w:noProof/>
            <w:vertAlign w:val="superscript"/>
          </w:rPr>
          <w:t>36</w:t>
        </w:r>
      </w:hyperlink>
      <w:r w:rsidR="00F40907">
        <w:rPr>
          <w:rFonts w:ascii="Book Antiqua" w:hAnsi="Book Antiqua" w:cstheme="majorBidi"/>
          <w:noProof/>
          <w:vertAlign w:val="superscript"/>
        </w:rPr>
        <w:t>,</w:t>
      </w:r>
      <w:hyperlink w:anchor="_ENREF_37" w:tooltip="Conn, 2005 #63" w:history="1">
        <w:r w:rsidRPr="00087317">
          <w:rPr>
            <w:rFonts w:ascii="Book Antiqua" w:hAnsi="Book Antiqua" w:cstheme="majorBidi"/>
            <w:noProof/>
            <w:vertAlign w:val="superscript"/>
          </w:rPr>
          <w:t>3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463B6423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6F7D7C70" w14:textId="49CA9348" w:rsidR="00AE2A83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R</w:t>
      </w:r>
      <w:r w:rsidR="003F0D31">
        <w:rPr>
          <w:rFonts w:ascii="Book Antiqua" w:hAnsi="Book Antiqua" w:cstheme="majorBidi"/>
          <w:b/>
          <w:bCs/>
          <w:iCs/>
          <w:u w:val="single"/>
        </w:rPr>
        <w:t>OLE OF DOPAMINE IN THE BG MOTOR CIRCUIT</w:t>
      </w:r>
    </w:p>
    <w:p w14:paraId="3C1BB9D7" w14:textId="558276F0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lastRenderedPageBreak/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ntio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ov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1</w:t>
      </w:r>
      <w:r w:rsidR="001A7AC0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localiz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acilit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2A</w:t>
      </w:r>
      <w:r w:rsidR="001A7AC0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ilkis&lt;/Author&gt;&lt;Year&gt;2001&lt;/Year&gt;&lt;RecNum&gt;60&lt;/RecNum&gt;&lt;DisplayText&gt;&lt;style face="superscript"&gt;[34]&lt;/style&gt;&lt;/DisplayText&gt;&lt;record&gt;&lt;rec-number&gt;60&lt;/rec-number&gt;&lt;foreign-keys&gt;&lt;key app="EN" db-id="00pe2awedpxt0nee9f75fxs90p2ssv0vw5x2"&gt;60&lt;/key&gt;&lt;/foreign-keys&gt;&lt;ref-type name="Journal Article"&gt;17&lt;/ref-type&gt;&lt;contributors&gt;&lt;authors&gt;&lt;author&gt;Silkis, Isabella&lt;/author&gt;&lt;/authors&gt;&lt;/contributors&gt;&lt;titles&gt;&lt;title&gt;The cortico-basal ganglia-thalamocortical circuit with synaptic plasticity. II. Mechanism of synergistic modulation of thalamic activity via the direct and indirect pathways through the basal ganglia&lt;/title&gt;&lt;secondary-title&gt;Biosystems&lt;/secondary-title&gt;&lt;/titles&gt;&lt;periodical&gt;&lt;full-title&gt;Biosystems&lt;/full-title&gt;&lt;abbr-1&gt;Biosystems&lt;/abbr-1&gt;&lt;abbr-2&gt;Biosystems&lt;/abbr-2&gt;&lt;/periodical&gt;&lt;pages&gt;7-14&lt;/pages&gt;&lt;volume&gt;59&lt;/volume&gt;&lt;number&gt;1&lt;/number&gt;&lt;dates&gt;&lt;year&gt;2001&lt;/year&gt;&lt;/dates&gt;&lt;isbn&gt;0303-2647&lt;/isbn&gt;&lt;urls&gt;&lt;/urls&gt;&lt;electronic-resource-num&gt;https://doi.org/10.1016/S0303-2647(00)00135-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4" w:tooltip="Silkis, 2001 #60" w:history="1">
        <w:r w:rsidRPr="00087317">
          <w:rPr>
            <w:rFonts w:ascii="Book Antiqua" w:hAnsi="Book Antiqua" w:cstheme="majorBidi"/>
            <w:noProof/>
            <w:vertAlign w:val="superscript"/>
          </w:rPr>
          <w:t>3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2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</w:t>
      </w:r>
      <w:r w:rsidR="001A7AC0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r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ro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alk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turb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toni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kinesia</w:t>
      </w:r>
      <w:r w:rsidR="001A7AC0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1A7AC0">
        <w:rPr>
          <w:rFonts w:ascii="Book Antiqua" w:hAnsi="Book Antiqua" w:cstheme="majorBidi"/>
        </w:rPr>
        <w:t>s</w:t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0EB54F57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5CB1751A" w14:textId="2CFBD463" w:rsidR="00AE2A83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W</w:t>
      </w:r>
      <w:r w:rsidR="003F0D31">
        <w:rPr>
          <w:rFonts w:ascii="Book Antiqua" w:hAnsi="Book Antiqua" w:cstheme="majorBidi"/>
          <w:b/>
          <w:bCs/>
          <w:iCs/>
          <w:u w:val="single"/>
        </w:rPr>
        <w:t>HITE MATTER FIBER TRACTS AND STUTTERING</w:t>
      </w:r>
    </w:p>
    <w:p w14:paraId="1EE63EA3" w14:textId="3F07571F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g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ne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vol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o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ct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nd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yel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xon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munic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utt&lt;/Author&gt;&lt;Year&gt;2014&lt;/Year&gt;&lt;RecNum&gt;64&lt;/RecNum&gt;&lt;DisplayText&gt;&lt;style face="superscript"&gt;[38]&lt;/style&gt;&lt;/DisplayText&gt;&lt;record&gt;&lt;rec-number&gt;64&lt;/rec-number&gt;&lt;foreign-keys&gt;&lt;key app="EN" db-id="00pe2awedpxt0nee9f75fxs90p2ssv0vw5x2"&gt;64&lt;/key&gt;&lt;/foreign-keys&gt;&lt;ref-type name="Journal Article"&gt;17&lt;/ref-type&gt;&lt;contributors&gt;&lt;authors&gt;&lt;author&gt;Butt, Arthur M&lt;/author&gt;&lt;author&gt;Fern, Robert F&lt;/author&gt;&lt;author&gt;Matute, Carlos&lt;/author&gt;&lt;/authors&gt;&lt;/contributors&gt;&lt;titles&gt;&lt;title&gt;Neurotransmitter signaling in white matter&lt;/title&gt;&lt;secondary-title&gt;Glia&lt;/secondary-title&gt;&lt;/titles&gt;&lt;periodical&gt;&lt;full-title&gt;Glia&lt;/full-title&gt;&lt;abbr-1&gt;Glia&lt;/abbr-1&gt;&lt;abbr-2&gt;Glia&lt;/abbr-2&gt;&lt;/periodical&gt;&lt;pages&gt;1762-1779&lt;/pages&gt;&lt;volume&gt;62&lt;/volume&gt;&lt;number&gt;11&lt;/number&gt;&lt;dates&gt;&lt;year&gt;2014&lt;/year&gt;&lt;/dates&gt;&lt;isbn&gt;0894-1491&lt;/isbn&gt;&lt;urls&gt;&lt;/urls&gt;&lt;electronic-resource-num&gt; https://doi.org/10.1002/glia.2267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8" w:tooltip="Butt, 2014 #64" w:history="1">
        <w:r w:rsidRPr="00087317">
          <w:rPr>
            <w:rFonts w:ascii="Book Antiqua" w:hAnsi="Book Antiqua" w:cstheme="majorBidi"/>
            <w:noProof/>
            <w:vertAlign w:val="superscript"/>
          </w:rPr>
          <w:t>3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in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vitr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i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m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umb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um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u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ltip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enos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yc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i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ety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ol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st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epinephrine</w:t>
      </w:r>
      <w:r w:rsidR="005703B3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ur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min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ing;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e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quir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i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tain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gr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e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xo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utt&lt;/Author&gt;&lt;Year&gt;2014&lt;/Year&gt;&lt;RecNum&gt;64&lt;/RecNum&gt;&lt;DisplayText&gt;&lt;style face="superscript"&gt;[38]&lt;/style&gt;&lt;/DisplayText&gt;&lt;record&gt;&lt;rec-number&gt;64&lt;/rec-number&gt;&lt;foreign-keys&gt;&lt;key app="EN" db-id="00pe2awedpxt0nee9f75fxs90p2ssv0vw5x2"&gt;64&lt;/key&gt;&lt;/foreign-keys&gt;&lt;ref-type name="Journal Article"&gt;17&lt;/ref-type&gt;&lt;contributors&gt;&lt;authors&gt;&lt;author&gt;Butt, Arthur M&lt;/author&gt;&lt;author&gt;Fern, Robert F&lt;/author&gt;&lt;author&gt;Matute, Carlos&lt;/author&gt;&lt;/authors&gt;&lt;/contributors&gt;&lt;titles&gt;&lt;title&gt;Neurotransmitter signaling in white matter&lt;/title&gt;&lt;secondary-title&gt;Glia&lt;/secondary-title&gt;&lt;/titles&gt;&lt;periodical&gt;&lt;full-title&gt;Glia&lt;/full-title&gt;&lt;abbr-1&gt;Glia&lt;/abbr-1&gt;&lt;abbr-2&gt;Glia&lt;/abbr-2&gt;&lt;/periodical&gt;&lt;pages&gt;1762-1779&lt;/pages&gt;&lt;volume&gt;62&lt;/volume&gt;&lt;number&gt;11&lt;/number&gt;&lt;dates&gt;&lt;year&gt;2014&lt;/year&gt;&lt;/dates&gt;&lt;isbn&gt;0894-1491&lt;/isbn&gt;&lt;urls&gt;&lt;/urls&gt;&lt;electronic-resource-num&gt; https://doi.org/10.1002/glia.2267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8" w:tooltip="Butt, 2014 #64" w:history="1">
        <w:r w:rsidRPr="00087317">
          <w:rPr>
            <w:rFonts w:ascii="Book Antiqua" w:hAnsi="Book Antiqua" w:cstheme="majorBidi"/>
            <w:noProof/>
            <w:vertAlign w:val="superscript"/>
          </w:rPr>
          <w:t>3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ult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onnally&lt;/Author&gt;&lt;Year&gt;2014&lt;/Year&gt;&lt;RecNum&gt;59&lt;/RecNum&gt;&lt;DisplayText&gt;&lt;style face="superscript"&gt;[33, 39]&lt;/style&gt;&lt;/DisplayText&gt;&lt;record&gt;&lt;rec-number&gt;59&lt;/rec-number&gt;&lt;foreign-keys&gt;&lt;key app="EN" db-id="00pe2awedpxt0nee9f75fxs90p2ssv0vw5x2"&gt;59&lt;/key&gt;&lt;/foreign-keys&gt;&lt;ref-type name="Journal Article"&gt;17&lt;/ref-type&gt;&lt;contributors&gt;&lt;authors&gt;&lt;author&gt;Connally, Emily L&lt;/author&gt;&lt;author&gt;Ward, David&lt;/author&gt;&lt;author&gt;Howell, Peter&lt;/author&gt;&lt;author&gt;Watkins, Kate E&lt;/author&gt;&lt;/authors&gt;&lt;/contributors&gt;&lt;titles&gt;&lt;title&gt;Disrupted white matter in language and motor tracts in developmental stuttering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5-35&lt;/pages&gt;&lt;volume&gt;131&lt;/volume&gt;&lt;dates&gt;&lt;year&gt;2014&lt;/year&gt;&lt;/dates&gt;&lt;isbn&gt;0093-934X&lt;/isbn&gt;&lt;urls&gt;&lt;/urls&gt;&lt;electronic-resource-num&gt;https://doi.org/10.1016/j.bandl.2013.05.013&lt;/electronic-resource-num&gt;&lt;/record&gt;&lt;/Cite&gt;&lt;Cite&gt;&lt;Author&gt;Kronfeld-Duenias&lt;/Author&gt;&lt;Year&gt;2016&lt;/Year&gt;&lt;RecNum&gt;65&lt;/RecNum&gt;&lt;record&gt;&lt;rec-number&gt;65&lt;/rec-number&gt;&lt;foreign-keys&gt;&lt;key app="EN" db-id="00pe2awedpxt0nee9f75fxs90p2ssv0vw5x2"&gt;65&lt;/key&gt;&lt;/foreign-keys&gt;&lt;ref-type name="Journal Article"&gt;17&lt;/ref-type&gt;&lt;contributors&gt;&lt;authors&gt;&lt;author&gt;Kronfeld-Duenias, Vered&lt;/author&gt;&lt;author&gt;Amir, Ofer&lt;/author&gt;&lt;author&gt;Ezrati-Vinacour, Ruth&lt;/author&gt;&lt;author&gt;Civier, Oren&lt;/author&gt;&lt;author&gt;Ben-Shachar, Michal&lt;/author&gt;&lt;/authors&gt;&lt;/contributors&gt;&lt;titles&gt;&lt;title&gt;The frontal aslant tract underlies speech fluency in persistent developmental stuttering&lt;/title&gt;&lt;secondary-title&gt;Brain Structure and Function&lt;/secondary-title&gt;&lt;/titles&gt;&lt;periodical&gt;&lt;full-title&gt;Brain Structure and Function&lt;/full-title&gt;&lt;/periodical&gt;&lt;pages&gt;365-381&lt;/pages&gt;&lt;volume&gt;221&lt;/volume&gt;&lt;number&gt;1&lt;/number&gt;&lt;dates&gt;&lt;year&gt;2016&lt;/year&gt;&lt;/dates&gt;&lt;isbn&gt;1863-2653&lt;/isbn&gt;&lt;urls&gt;&lt;/urls&gt;&lt;electronic-resource-num&gt; 10.1007/s00429-014-0912-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33" w:tooltip="Connally, 2014 #59" w:history="1">
        <w:r w:rsidRPr="00087317">
          <w:rPr>
            <w:rFonts w:ascii="Book Antiqua" w:hAnsi="Book Antiqua" w:cstheme="majorBidi"/>
            <w:noProof/>
            <w:vertAlign w:val="superscript"/>
          </w:rPr>
          <w:t>33</w:t>
        </w:r>
      </w:hyperlink>
      <w:r w:rsidR="005703B3">
        <w:rPr>
          <w:rFonts w:ascii="Book Antiqua" w:hAnsi="Book Antiqua" w:cstheme="majorBidi"/>
          <w:noProof/>
          <w:vertAlign w:val="superscript"/>
        </w:rPr>
        <w:t>,</w:t>
      </w:r>
      <w:hyperlink w:anchor="_ENREF_39" w:tooltip="Kronfeld-Duenias, 2016 #65" w:history="1">
        <w:r w:rsidRPr="00087317">
          <w:rPr>
            <w:rFonts w:ascii="Book Antiqua" w:hAnsi="Book Antiqua" w:cstheme="majorBidi"/>
            <w:noProof/>
            <w:vertAlign w:val="superscript"/>
          </w:rPr>
          <w:t>3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olesc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you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ople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Watkins&lt;/Author&gt;&lt;Year&gt;2008&lt;/Year&gt;&lt;RecNum&gt;66&lt;/RecNum&gt;&lt;DisplayText&gt;&lt;style face="superscript"&gt;[40]&lt;/style&gt;&lt;/DisplayText&gt;&lt;record&gt;&lt;rec-number&gt;66&lt;/rec-number&gt;&lt;foreign-keys&gt;&lt;key app="EN" db-id="00pe2awedpxt0nee9f75fxs90p2ssv0vw5x2"&gt;66&lt;/key&gt;&lt;/foreign-keys&gt;&lt;ref-type name="Journal Article"&gt;17&lt;/ref-type&gt;&lt;contributors&gt;&lt;authors&gt;&lt;author&gt;Watkins, Kate E&lt;/author&gt;&lt;author&gt;Smith, Stephen M&lt;/author&gt;&lt;author&gt;Davis, Steve&lt;/author&gt;&lt;author&gt;Howell, Peter&lt;/author&gt;&lt;/authors&gt;&lt;/contributors&gt;&lt;titles&gt;&lt;title&gt;Structural and functional abnormalities of the motor system in developmental stuttering&lt;/title&gt;&lt;secondary-title&gt;Brain&lt;/secondary-title&gt;&lt;/titles&gt;&lt;periodical&gt;&lt;full-title&gt;Brain&lt;/full-title&gt;&lt;abbr-1&gt;Brain&lt;/abbr-1&gt;&lt;abbr-2&gt;Brain&lt;/abbr-2&gt;&lt;/periodical&gt;&lt;pages&gt;50-59&lt;/pages&gt;&lt;volume&gt;131&lt;/volume&gt;&lt;number&gt;1&lt;/number&gt;&lt;dates&gt;&lt;year&gt;2008&lt;/year&gt;&lt;/dates&gt;&lt;isbn&gt;1460-2156&lt;/isbn&gt;&lt;urls&gt;&lt;/urls&gt;&lt;electronic-resource-num&gt;https://doi.org/10.1093/brain/awm24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0" w:tooltip="Watkins, 2008 #66" w:history="1">
        <w:r w:rsidRPr="00087317">
          <w:rPr>
            <w:rFonts w:ascii="Book Antiqua" w:hAnsi="Book Antiqua" w:cstheme="majorBidi"/>
            <w:noProof/>
            <w:vertAlign w:val="superscript"/>
          </w:rPr>
          <w:t>4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monstr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gr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b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ct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whit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atte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ay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mpai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igna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ransmiss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betwee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lastRenderedPageBreak/>
        <w:t>differe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re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bra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engage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peech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ot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ontro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n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sul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tuttering.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</w:rPr>
        <w:t>Moreo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sychiatr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chizophren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ipo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log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din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yel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ruption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Haroutunian&lt;/Author&gt;&lt;Year&gt;2014&lt;/Year&gt;&lt;RecNum&gt;67&lt;/RecNum&gt;&lt;DisplayText&gt;&lt;style face="superscript"&gt;[41]&lt;/style&gt;&lt;/DisplayText&gt;&lt;record&gt;&lt;rec-number&gt;67&lt;/rec-number&gt;&lt;foreign-keys&gt;&lt;key app="EN" db-id="00pe2awedpxt0nee9f75fxs90p2ssv0vw5x2"&gt;67&lt;/key&gt;&lt;/foreign-keys&gt;&lt;ref-type name="Journal Article"&gt;17&lt;/ref-type&gt;&lt;contributors&gt;&lt;authors&gt;&lt;author&gt;Haroutunian, V&lt;/author&gt;&lt;author&gt;Katsel, P&lt;/author&gt;&lt;author&gt;Roussos, P&lt;/author&gt;&lt;author&gt;Davis, KL&lt;/author&gt;&lt;author&gt;Altshuler, LL&lt;/author&gt;&lt;author&gt;Bartzokis, G&lt;/author&gt;&lt;/authors&gt;&lt;/contributors&gt;&lt;titles&gt;&lt;title&gt;Myelination, oligodendrocytes, and serious mental illness&lt;/title&gt;&lt;secondary-title&gt;Glia&lt;/secondary-title&gt;&lt;/titles&gt;&lt;periodical&gt;&lt;full-title&gt;Glia&lt;/full-title&gt;&lt;abbr-1&gt;Glia&lt;/abbr-1&gt;&lt;abbr-2&gt;Glia&lt;/abbr-2&gt;&lt;/periodical&gt;&lt;pages&gt;1856-1877&lt;/pages&gt;&lt;volume&gt;62&lt;/volume&gt;&lt;number&gt;11&lt;/number&gt;&lt;dates&gt;&lt;year&gt;2014&lt;/year&gt;&lt;/dates&gt;&lt;isbn&gt;0894-1491&lt;/isbn&gt;&lt;urls&gt;&lt;/urls&gt;&lt;electronic-resource-num&gt;https://doi.org/10.1002/glia.2271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1" w:tooltip="Haroutunian, 2014 #67" w:history="1">
        <w:r w:rsidRPr="00087317">
          <w:rPr>
            <w:rFonts w:ascii="Book Antiqua" w:hAnsi="Book Antiqua" w:cstheme="majorBidi"/>
            <w:noProof/>
            <w:vertAlign w:val="superscript"/>
          </w:rPr>
          <w:t>4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included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="002C622D">
        <w:rPr>
          <w:rFonts w:ascii="Book Antiqua" w:hAnsi="Book Antiqua" w:cstheme="majorBidi"/>
        </w:rPr>
        <w:t>review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25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6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chizophreni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chizoaffec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ipo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ectivel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rup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rea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derly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cerb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function.</w:t>
      </w:r>
      <w:r w:rsidR="00976B8B">
        <w:rPr>
          <w:rFonts w:ascii="Book Antiqua" w:hAnsi="Book Antiqua" w:cstheme="majorBidi"/>
        </w:rPr>
        <w:t xml:space="preserve"> </w:t>
      </w:r>
    </w:p>
    <w:p w14:paraId="01FDC50A" w14:textId="77777777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</w:p>
    <w:p w14:paraId="7F7CD198" w14:textId="455938CE" w:rsidR="00AE2A83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S</w:t>
      </w:r>
      <w:r w:rsidR="003F0D31">
        <w:rPr>
          <w:rFonts w:ascii="Book Antiqua" w:hAnsi="Book Antiqua" w:cstheme="majorBidi"/>
          <w:b/>
          <w:bCs/>
          <w:iCs/>
          <w:u w:val="single"/>
        </w:rPr>
        <w:t>TUTTERING INDUCED BY DRUGS AFFECTING DOPAMINE NEUROTRANSMISSION</w:t>
      </w:r>
    </w:p>
    <w:p w14:paraId="04282F4D" w14:textId="14AB5ED6" w:rsidR="00310E9F" w:rsidRPr="00310E9F" w:rsidRDefault="00AE2A83" w:rsidP="005C4AEB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Increased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dopamine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neurotransmission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in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BG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and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stuttering</w:t>
      </w:r>
      <w:r w:rsidR="00976B8B" w:rsidRPr="00310E9F">
        <w:rPr>
          <w:rFonts w:ascii="Book Antiqua" w:hAnsi="Book Antiqua" w:cstheme="majorBidi" w:hint="eastAsia"/>
          <w:b/>
          <w:bCs/>
          <w:i/>
          <w:iCs/>
          <w:lang w:eastAsia="zh-CN"/>
        </w:rPr>
        <w:t xml:space="preserve"> </w:t>
      </w:r>
    </w:p>
    <w:p w14:paraId="7281A091" w14:textId="6FEA2206" w:rsidR="00AE2A83" w:rsidRPr="005C4AEB" w:rsidRDefault="00AE2A83" w:rsidP="005C4AEB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Evide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ort</w:t>
      </w:r>
      <w:r w:rsidR="005703B3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o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physiolog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e</w:t>
      </w:r>
      <w:r w:rsidR="005703B3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loperidol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ipiprazol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asenapine</w:t>
      </w:r>
      <w:proofErr w:type="spellEnd"/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Maguire&lt;/Author&gt;&lt;Year&gt;2012&lt;/Year&gt;&lt;RecNum&gt;68&lt;/RecNum&gt;&lt;DisplayText&gt;&lt;style face="superscript"&gt;[42]&lt;/style&gt;&lt;/DisplayText&gt;&lt;record&gt;&lt;rec-number&gt;68&lt;/rec-number&gt;&lt;foreign-keys&gt;&lt;key app="EN" db-id="00pe2awedpxt0nee9f75fxs90p2ssv0vw5x2"&gt;68&lt;/key&gt;&lt;/foreign-keys&gt;&lt;ref-type name="Journal Article"&gt;17&lt;/ref-type&gt;&lt;contributors&gt;&lt;authors&gt;&lt;author&gt;Maguire, Gerald A&lt;/author&gt;&lt;author&gt;Yeh, Christopher Y&lt;/author&gt;&lt;author&gt;Ito, Brandon S&lt;/author&gt;&lt;/authors&gt;&lt;/contributors&gt;&lt;titles&gt;&lt;title&gt;Overview of the diagnosis and treatment of stuttering&lt;/title&gt;&lt;secondary-title&gt;Journal of Experimental &amp;amp; Clinical Medicine&lt;/secondary-title&gt;&lt;/titles&gt;&lt;periodical&gt;&lt;full-title&gt;Journal of Experimental &amp;amp; Clinical Medicine&lt;/full-title&gt;&lt;/periodical&gt;&lt;pages&gt;92-97&lt;/pages&gt;&lt;volume&gt;4&lt;/volume&gt;&lt;number&gt;2&lt;/number&gt;&lt;dates&gt;&lt;year&gt;2012&lt;/year&gt;&lt;/dates&gt;&lt;isbn&gt;1878-3317&lt;/isbn&gt;&lt;urls&gt;&lt;/urls&gt;&lt;electronic-resource-num&gt;https://doi.org/10.1016/j.jecm.2012.02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2" w:tooltip="Maguire, 2012 #68" w:history="1">
        <w:r w:rsidRPr="00087317">
          <w:rPr>
            <w:rFonts w:ascii="Book Antiqua" w:hAnsi="Book Antiqua" w:cstheme="majorBidi"/>
            <w:noProof/>
            <w:vertAlign w:val="superscript"/>
          </w:rPr>
          <w:t>4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u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Wu&lt;/Author&gt;&lt;Year&gt;1997&lt;/Year&gt;&lt;RecNum&gt;69&lt;/RecNum&gt;&lt;DisplayText&gt;&lt;style face="superscript"&gt;[43]&lt;/style&gt;&lt;/DisplayText&gt;&lt;record&gt;&lt;rec-number&gt;69&lt;/rec-number&gt;&lt;foreign-keys&gt;&lt;key app="EN" db-id="00pe2awedpxt0nee9f75fxs90p2ssv0vw5x2"&gt;69&lt;/key&gt;&lt;/foreign-keys&gt;&lt;ref-type name="Journal Article"&gt;17&lt;/ref-type&gt;&lt;contributors&gt;&lt;authors&gt;&lt;author&gt;Wu, Joseph C&lt;/author&gt;&lt;author&gt;Maguire, Gerald&lt;/author&gt;&lt;author&gt;Riley, Glyndon&lt;/author&gt;&lt;author&gt;Lee, Angie&lt;/author&gt;&lt;author&gt;Keator, David&lt;/author&gt;&lt;author&gt;Tang, Cheuk&lt;/author&gt;&lt;author&gt;Fallon, James&lt;/author&gt;&lt;author&gt;Najafi, Ahmad&lt;/author&gt;&lt;/authors&gt;&lt;/contributors&gt;&lt;titles&gt;&lt;title&gt;Increased dopamine activity associated with stuttering&lt;/title&gt;&lt;secondary-title&gt;Neuroreport&lt;/secondary-title&gt;&lt;/titles&gt;&lt;periodical&gt;&lt;full-title&gt;Neuroreport&lt;/full-title&gt;&lt;abbr-1&gt;Neuroreport&lt;/abbr-1&gt;&lt;abbr-2&gt;Neuroreport&lt;/abbr-2&gt;&lt;/periodical&gt;&lt;pages&gt;767-770&lt;/pages&gt;&lt;volume&gt;8&lt;/volume&gt;&lt;number&gt;3&lt;/number&gt;&lt;dates&gt;&lt;year&gt;1997&lt;/year&gt;&lt;/dates&gt;&lt;isbn&gt;0959-4965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3" w:tooltip="Wu, 1997 #69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43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ss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pta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5C4AEB" w:rsidRPr="005C4AEB">
        <w:rPr>
          <w:rFonts w:ascii="Book Antiqua" w:hAnsi="Book Antiqua" w:cstheme="majorBidi"/>
        </w:rPr>
        <w:t>fluoro-l-3, 4-dihydroxy-phenylalanine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curs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</w:t>
      </w:r>
      <w:r w:rsidR="005703B3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ris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ealth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ols</w:t>
      </w:r>
      <w:r w:rsidR="005703B3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utatio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del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Civier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ivier&lt;/Author&gt;&lt;Year&gt;2013&lt;/Year&gt;&lt;RecNum&gt;70&lt;/RecNum&gt;&lt;DisplayText&gt;&lt;style face="superscript"&gt;[44]&lt;/style&gt;&lt;/DisplayText&gt;&lt;record&gt;&lt;rec-number&gt;70&lt;/rec-number&gt;&lt;foreign-keys&gt;&lt;key app="EN" db-id="00pe2awedpxt0nee9f75fxs90p2ssv0vw5x2"&gt;70&lt;/key&gt;&lt;/foreign-keys&gt;&lt;ref-type name="Journal Article"&gt;17&lt;/ref-type&gt;&lt;contributors&gt;&lt;authors&gt;&lt;author&gt;Civier, Oren&lt;/author&gt;&lt;author&gt;Bullock, Daniel&lt;/author&gt;&lt;author&gt;Max, Ludo&lt;/author&gt;&lt;author&gt;Guenther, Frank H&lt;/author&gt;&lt;/authors&gt;&lt;/contributors&gt;&lt;titles&gt;&lt;title&gt;Computational modeling of stuttering caused by impairments in a basal ganglia thalamo-cortical circuit involved in syllable selection and initiation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63-278&lt;/pages&gt;&lt;volume&gt;126&lt;/volume&gt;&lt;number&gt;3&lt;/number&gt;&lt;dates&gt;&lt;year&gt;2013&lt;/year&gt;&lt;/dates&gt;&lt;isbn&gt;0093-934X&lt;/isbn&gt;&lt;urls&gt;&lt;/urls&gt;&lt;electronic-resource-num&gt;https://doi.org/10.1016/j.bandl.2013.05.01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4" w:tooltip="Civier, 2013 #70" w:history="1">
        <w:r w:rsidRPr="00087317">
          <w:rPr>
            <w:rFonts w:ascii="Book Antiqua" w:hAnsi="Book Antiqua" w:cstheme="majorBidi"/>
            <w:noProof/>
            <w:vertAlign w:val="superscript"/>
          </w:rPr>
          <w:t>4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r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e</w:t>
      </w:r>
      <w:r w:rsidR="005703B3">
        <w:rPr>
          <w:rFonts w:ascii="Book Antiqua" w:hAnsi="Book Antiqua" w:cstheme="majorBidi"/>
        </w:rPr>
        <w:t>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2.5-3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yea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se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re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ns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/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ns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ris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d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re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loperidol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gh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lec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/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side</w:t>
      </w:r>
      <w:r w:rsidR="005703B3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ove-mentio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cerb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odop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Mb3VpczwvQXV0aG9yPjxZZWFyPjIwMDE8L1llYXI+PFJl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Mb3VpczwvQXV0aG9yPjxZZWFyPjIwMDE8L1llYXI+PFJl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3" w:tooltip="Louis, 2001 #50" w:history="1">
        <w:r w:rsidRPr="00087317">
          <w:rPr>
            <w:rFonts w:ascii="Book Antiqua" w:hAnsi="Book Antiqua" w:cstheme="majorBidi"/>
            <w:noProof/>
            <w:vertAlign w:val="superscript"/>
          </w:rPr>
          <w:t>23</w:t>
        </w:r>
      </w:hyperlink>
      <w:r w:rsidR="005703B3">
        <w:rPr>
          <w:rFonts w:ascii="Book Antiqua" w:hAnsi="Book Antiqua" w:cstheme="majorBidi"/>
          <w:noProof/>
          <w:vertAlign w:val="superscript"/>
        </w:rPr>
        <w:t>,</w:t>
      </w:r>
      <w:hyperlink w:anchor="_ENREF_26" w:tooltip="Anderson, 1999 #52" w:history="1">
        <w:r w:rsidRPr="00087317">
          <w:rPr>
            <w:rFonts w:ascii="Book Antiqua" w:hAnsi="Book Antiqua" w:cstheme="majorBidi"/>
            <w:noProof/>
            <w:vertAlign w:val="superscript"/>
          </w:rPr>
          <w:t>26</w:t>
        </w:r>
      </w:hyperlink>
      <w:r w:rsidR="005703B3">
        <w:rPr>
          <w:rFonts w:ascii="Book Antiqua" w:hAnsi="Book Antiqua" w:cstheme="majorBidi"/>
          <w:noProof/>
          <w:vertAlign w:val="superscript"/>
        </w:rPr>
        <w:t>,</w:t>
      </w:r>
      <w:hyperlink w:anchor="_ENREF_27" w:tooltip="Burghaus, 2006 #53" w:history="1">
        <w:r w:rsidRPr="00087317">
          <w:rPr>
            <w:rFonts w:ascii="Book Antiqua" w:hAnsi="Book Antiqua" w:cstheme="majorBidi"/>
            <w:noProof/>
            <w:vertAlign w:val="superscript"/>
          </w:rPr>
          <w:t>2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o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ogen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2B4769" w:rsidRPr="002B4769">
        <w:rPr>
          <w:rFonts w:ascii="Book Antiqua" w:hAnsi="Book Antiqua" w:cstheme="majorBidi"/>
        </w:rPr>
        <w:t>NS</w:t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g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="005703B3"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="005703B3"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res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oo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v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or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om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icult</w:t>
      </w:r>
      <w:r w:rsidR="005703B3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ul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ltimat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l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del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u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longa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tuatio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ig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ff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mat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ermin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etition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71F9BE41" w14:textId="544AC84D" w:rsidR="00AE2A83" w:rsidRPr="00A72ADD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lusio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odop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curs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thylphenid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tracellu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ymaster&lt;/Author&gt;&lt;Year&gt;2002&lt;/Year&gt;&lt;RecNum&gt;71&lt;/RecNum&gt;&lt;DisplayText&gt;&lt;style face="superscript"&gt;[45]&lt;/style&gt;&lt;/DisplayText&gt;&lt;record&gt;&lt;rec-number&gt;71&lt;/rec-number&gt;&lt;foreign-keys&gt;&lt;key app="EN" db-id="00pe2awedpxt0nee9f75fxs90p2ssv0vw5x2"&gt;71&lt;/key&gt;&lt;/foreign-keys&gt;&lt;ref-type name="Journal Article"&gt;17&lt;/ref-type&gt;&lt;contributors&gt;&lt;authors&gt;&lt;author&gt;Bymaster, Frank P&lt;/author&gt;&lt;author&gt;Katner, Jason S&lt;/author&gt;&lt;author&gt;Nelson, David L&lt;/author&gt;&lt;author&gt;Hemrick-Luecke, Susan K&lt;/author&gt;&lt;author&gt;Threlkeld, Penny G&lt;/author&gt;&lt;author&gt;Heiligenstein, John H&lt;/author&gt;&lt;author&gt;Morin, S Michelle&lt;/author&gt;&lt;author&gt;Gehlert, Donald R&lt;/author&gt;&lt;author&gt;Perry, Kenneth W&lt;/author&gt;&lt;/authors&gt;&lt;/contributors&gt;&lt;titles&gt;&lt;title&gt;Atomoxetine increases extracellular levels of norepinephrine and dopamine in prefrontal cortex of rat: a potential mechanism for efficacy in attention deficit/hyperactivity disorder&lt;/title&gt;&lt;secondary-title&gt;Neuropsychopharmacology&lt;/secondary-title&gt;&lt;/titles&gt;&lt;periodical&gt;&lt;full-title&gt;Neuropsychopharmacology&lt;/full-title&gt;&lt;abbr-1&gt;Neuropsychopharmacology&lt;/abbr-1&gt;&lt;abbr-2&gt;Neuropsychopharmacology&lt;/abbr-2&gt;&lt;/periodical&gt;&lt;pages&gt;699-711&lt;/pages&gt;&lt;volume&gt;27&lt;/volume&gt;&lt;number&gt;5&lt;/number&gt;&lt;dates&gt;&lt;year&gt;2002&lt;/year&gt;&lt;/dates&gt;&lt;isbn&gt;0893-133X&lt;/isbn&gt;&lt;urls&gt;&lt;/urls&gt;&lt;electronic-resource-num&gt;https://doi.org/10.1016/S0893-133X(02)00346-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5" w:tooltip="Bymaster, 2002 #71" w:history="1">
        <w:r w:rsidRPr="00087317">
          <w:rPr>
            <w:rFonts w:ascii="Book Antiqua" w:hAnsi="Book Antiqua" w:cstheme="majorBidi"/>
            <w:noProof/>
            <w:vertAlign w:val="superscript"/>
          </w:rPr>
          <w:t>4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mphetamin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techolamin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5C4AEB" w:rsidRPr="005C4AEB">
        <w:rPr>
          <w:rFonts w:ascii="Book Antiqua" w:hAnsi="Book Antiqua" w:cstheme="majorBidi"/>
        </w:rPr>
        <w:t xml:space="preserve">nerve-end particles </w:t>
      </w:r>
      <w:r w:rsidR="005C4AEB">
        <w:rPr>
          <w:rFonts w:ascii="Book Antiqua" w:hAnsi="Book Antiqua" w:cstheme="majorBidi"/>
        </w:rPr>
        <w:t>(</w:t>
      </w:r>
      <w:r w:rsidRPr="00A72ADD">
        <w:rPr>
          <w:rFonts w:ascii="Book Antiqua" w:hAnsi="Book Antiqua" w:cstheme="majorBidi"/>
        </w:rPr>
        <w:t>NEP</w:t>
      </w:r>
      <w:r w:rsidR="005C4AEB">
        <w:rPr>
          <w:rFonts w:ascii="Book Antiqua" w:hAnsi="Book Antiqua" w:cstheme="majorBidi"/>
        </w:rPr>
        <w:t>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synap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rv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reuptake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NEP</w:t>
      </w:r>
      <w:r w:rsidR="00976B8B">
        <w:rPr>
          <w:rFonts w:ascii="Book Antiqua" w:hAnsi="Book Antiqua" w:cstheme="majorBidi"/>
        </w:rPr>
        <w:t xml:space="preserve"> </w:t>
      </w:r>
      <w:r w:rsidR="005703B3">
        <w:rPr>
          <w:rFonts w:ascii="Book Antiqua" w:hAnsi="Book Antiqua" w:cstheme="majorBidi"/>
        </w:rPr>
        <w:t>in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synap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Fleckenstein&lt;/Author&gt;&lt;Year&gt;2007&lt;/Year&gt;&lt;RecNum&gt;72&lt;/RecNum&gt;&lt;DisplayText&gt;&lt;style face="superscript"&gt;[46]&lt;/style&gt;&lt;/DisplayText&gt;&lt;record&gt;&lt;rec-number&gt;72&lt;/rec-number&gt;&lt;foreign-keys&gt;&lt;key app="EN" db-id="00pe2awedpxt0nee9f75fxs90p2ssv0vw5x2"&gt;72&lt;/key&gt;&lt;/foreign-keys&gt;&lt;ref-type name="Journal Article"&gt;17&lt;/ref-type&gt;&lt;contributors&gt;&lt;authors&gt;&lt;author&gt;Fleckenstein, Annette E&lt;/author&gt;&lt;author&gt;Volz, Trent J&lt;/author&gt;&lt;author&gt;Riddle, Evan L&lt;/author&gt;&lt;author&gt;Gibb, James W&lt;/author&gt;&lt;author&gt;Hanson, Glen R&lt;/author&gt;&lt;/authors&gt;&lt;/contributors&gt;&lt;titles&gt;&lt;title&gt;New insights into the mechanism of action of amphetamines&lt;/title&gt;&lt;secondary-title&gt;Annu. Rev. Pharmacol. Toxicol.&lt;/secondary-title&gt;&lt;/titles&gt;&lt;periodical&gt;&lt;full-title&gt;Annual Review of Pharmacology and Toxicology&lt;/full-title&gt;&lt;abbr-1&gt;Annu. Rev. Pharmacol. Toxicol.&lt;/abbr-1&gt;&lt;abbr-2&gt;Annu Rev Pharmacol Toxicol&lt;/abbr-2&gt;&lt;abbr-3&gt;Annual Review of Pharmacology &amp;amp; Toxicology&lt;/abbr-3&gt;&lt;/periodical&gt;&lt;pages&gt;681-698&lt;/pages&gt;&lt;volume&gt;47&lt;/volume&gt;&lt;dates&gt;&lt;year&gt;2007&lt;/year&gt;&lt;/dates&gt;&lt;isbn&gt;0362-1642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6" w:tooltip="Fleckenstein, 2007 #72" w:history="1">
        <w:r w:rsidRPr="00087317">
          <w:rPr>
            <w:rFonts w:ascii="Book Antiqua" w:hAnsi="Book Antiqua" w:cstheme="majorBidi"/>
            <w:noProof/>
            <w:vertAlign w:val="superscript"/>
          </w:rPr>
          <w:t>46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enyto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nhanc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cia-Ramos&lt;/Author&gt;&lt;Year&gt;2013&lt;/Year&gt;&lt;RecNum&gt;73&lt;/RecNum&gt;&lt;DisplayText&gt;&lt;style face="superscript"&gt;[47, 48]&lt;/style&gt;&lt;/DisplayText&gt;&lt;record&gt;&lt;rec-number&gt;73&lt;/rec-number&gt;&lt;foreign-keys&gt;&lt;key app="EN" db-id="00pe2awedpxt0nee9f75fxs90p2ssv0vw5x2"&gt;73&lt;/key&gt;&lt;/foreign-keys&gt;&lt;ref-type name="Journal Article"&gt;17&lt;/ref-type&gt;&lt;contributors&gt;&lt;authors&gt;&lt;author&gt;Garcia-Ramos, R&lt;/author&gt;&lt;author&gt;Ramos, T Moreno&lt;/author&gt;&lt;author&gt;Galende, A Villarejo&lt;/author&gt;&lt;author&gt;Etessam, J Porta&lt;/author&gt;&lt;/authors&gt;&lt;/contributors&gt;&lt;titles&gt;&lt;title&gt;Phenytoin-induced acute orofacial dyskinesia&lt;/title&gt;&lt;secondary-title&gt;Neurologia (Barcelona, Spain)&lt;/secondary-title&gt;&lt;/titles&gt;&lt;periodical&gt;&lt;full-title&gt;Neurologia (Barcelona, Spain)&lt;/full-title&gt;&lt;/periodical&gt;&lt;pages&gt;193-194&lt;/pages&gt;&lt;volume&gt;28&lt;/volume&gt;&lt;number&gt;3&lt;/number&gt;&lt;dates&gt;&lt;year&gt;2013&lt;/year&gt;&lt;/dates&gt;&lt;isbn&gt;1578-1968&lt;/isbn&gt;&lt;urls&gt;&lt;/urls&gt;&lt;/record&gt;&lt;/Cite&gt;&lt;Cite&gt;&lt;Author&gt;Zaatreh&lt;/Author&gt;&lt;Year&gt;2001&lt;/Year&gt;&lt;RecNum&gt;74&lt;/RecNum&gt;&lt;record&gt;&lt;rec-number&gt;74&lt;/rec-number&gt;&lt;foreign-keys&gt;&lt;key app="EN" db-id="00pe2awedpxt0nee9f75fxs90p2ssv0vw5x2"&gt;74&lt;/key&gt;&lt;/foreign-keys&gt;&lt;ref-type name="Journal Article"&gt;17&lt;/ref-type&gt;&lt;contributors&gt;&lt;authors&gt;&lt;author&gt;Zaatreh, Megdad&lt;/author&gt;&lt;author&gt;Tennison, Michael&lt;/author&gt;&lt;author&gt;O&amp;apos;Neill, D&amp;apos;Cruz&lt;/author&gt;&lt;author&gt;Beach, Robert L&lt;/author&gt;&lt;/authors&gt;&lt;/contributors&gt;&lt;titles&gt;&lt;title&gt;Anticonvulsants-induced chorea: a role for pharmacodynamic drug interaction?&lt;/title&gt;&lt;secondary-title&gt;Seizure&lt;/secondary-title&gt;&lt;/titles&gt;&lt;periodical&gt;&lt;full-title&gt;Seizure&lt;/full-title&gt;&lt;abbr-1&gt;Seizure&lt;/abbr-1&gt;&lt;abbr-2&gt;Seizure&lt;/abbr-2&gt;&lt;/periodical&gt;&lt;pages&gt;596-599&lt;/pages&gt;&lt;volume&gt;10&lt;/volume&gt;&lt;number&gt;8&lt;/number&gt;&lt;dates&gt;&lt;year&gt;2001&lt;/year&gt;&lt;/dates&gt;&lt;isbn&gt;1059-1311&lt;/isbn&gt;&lt;urls&gt;&lt;/urls&gt;&lt;electronic-resource-num&gt;:10.1053/seiz.2001.0555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7" w:tooltip="Garcia-Ramos, 2013 #73" w:history="1">
        <w:r w:rsidRPr="00087317">
          <w:rPr>
            <w:rFonts w:ascii="Book Antiqua" w:hAnsi="Book Antiqua" w:cstheme="majorBidi"/>
            <w:noProof/>
            <w:vertAlign w:val="superscript"/>
          </w:rPr>
          <w:t>47</w:t>
        </w:r>
      </w:hyperlink>
      <w:r w:rsidR="005703B3">
        <w:rPr>
          <w:rFonts w:ascii="Book Antiqua" w:hAnsi="Book Antiqua" w:cstheme="majorBidi"/>
          <w:noProof/>
          <w:vertAlign w:val="superscript"/>
        </w:rPr>
        <w:t>,</w:t>
      </w:r>
      <w:hyperlink w:anchor="_ENREF_48" w:tooltip="Zaatreh, 2001 #74" w:history="1">
        <w:r w:rsidRPr="00087317">
          <w:rPr>
            <w:rFonts w:ascii="Book Antiqua" w:hAnsi="Book Antiqua" w:cstheme="majorBidi"/>
            <w:noProof/>
            <w:vertAlign w:val="superscript"/>
          </w:rPr>
          <w:t>4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1504ACE4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0458092E" w14:textId="4064CCC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Decreased</w:t>
      </w:r>
      <w:r w:rsidR="00976B8B" w:rsidRPr="00310E9F">
        <w:rPr>
          <w:rFonts w:ascii="Book Antiqua" w:hAnsi="Book Antiqua" w:cstheme="majorBidi"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dopamine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neurotransmission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in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BG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and</w:t>
      </w:r>
      <w:r w:rsidR="00976B8B" w:rsidRPr="00310E9F">
        <w:rPr>
          <w:rFonts w:ascii="Book Antiqua" w:hAnsi="Book Antiqua" w:cstheme="majorBidi"/>
          <w:b/>
          <w:bCs/>
          <w:i/>
          <w:iCs/>
        </w:rPr>
        <w:t xml:space="preserve"> </w:t>
      </w:r>
      <w:r w:rsidRPr="00310E9F">
        <w:rPr>
          <w:rFonts w:ascii="Book Antiqua" w:hAnsi="Book Antiqua" w:cstheme="majorBidi"/>
          <w:b/>
          <w:bCs/>
          <w:i/>
          <w:iCs/>
        </w:rPr>
        <w:t>stuttering</w:t>
      </w:r>
      <w:r w:rsidR="00976B8B" w:rsidRPr="00310E9F">
        <w:rPr>
          <w:rFonts w:ascii="Book Antiqua" w:hAnsi="Book Antiqua" w:cstheme="majorBidi" w:hint="eastAsia"/>
          <w:b/>
          <w:bCs/>
          <w:i/>
          <w:iCs/>
          <w:lang w:eastAsia="zh-CN"/>
        </w:rPr>
        <w:t xml:space="preserve"> </w:t>
      </w:r>
    </w:p>
    <w:p w14:paraId="6F69623E" w14:textId="0D62049F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Re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mpl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racteriz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ple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w-onset</w:t>
      </w:r>
      <w:r w:rsidR="00976B8B">
        <w:rPr>
          <w:rFonts w:ascii="Book Antiqua" w:hAnsi="Book Antiqua" w:cstheme="majorBidi"/>
        </w:rPr>
        <w:t xml:space="preserve"> </w:t>
      </w:r>
      <w:r w:rsidR="002B4769" w:rsidRPr="002B4769">
        <w:rPr>
          <w:rFonts w:ascii="Book Antiqua" w:hAnsi="Book Antiqua" w:cstheme="majorBidi"/>
        </w:rPr>
        <w:t>N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Toft&lt;/Author&gt;&lt;Year&gt;2011&lt;/Year&gt;&lt;RecNum&gt;75&lt;/RecNum&gt;&lt;DisplayText&gt;&lt;style face="superscript"&gt;[49]&lt;/style&gt;&lt;/DisplayText&gt;&lt;record&gt;&lt;rec-number&gt;75&lt;/rec-number&gt;&lt;foreign-keys&gt;&lt;key app="EN" db-id="00pe2awedpxt0nee9f75fxs90p2ssv0vw5x2"&gt;75&lt;/key&gt;&lt;/foreign-keys&gt;&lt;ref-type name="Journal Article"&gt;17&lt;/ref-type&gt;&lt;contributors&gt;&lt;authors&gt;&lt;author&gt;Toft, Mathias&lt;/author&gt;&lt;author&gt;Dietrichs, Espen&lt;/author&gt;&lt;/authors&gt;&lt;/contributors&gt;&lt;titles&gt;&lt;title&gt;Aggravated stuttering following subthalamic deep brain stimulation in Parkinson&amp;apos;s disease-two cases&lt;/title&gt;&lt;secondary-title&gt;BMC neurology&lt;/secondary-title&gt;&lt;/titles&gt;&lt;periodical&gt;&lt;full-title&gt;BMC Neurology&lt;/full-title&gt;&lt;abbr-1&gt;BMC Neurol.&lt;/abbr-1&gt;&lt;abbr-2&gt;BMC Neurol&lt;/abbr-2&gt;&lt;/periodical&gt;&lt;pages&gt;1-4&lt;/pages&gt;&lt;volume&gt;11&lt;/volume&gt;&lt;number&gt;1&lt;/number&gt;&lt;dates&gt;&lt;year&gt;2011&lt;/year&gt;&lt;/dates&gt;&lt;isbn&gt;1471-2377&lt;/isbn&gt;&lt;urls&gt;&lt;/urls&gt;&lt;electronic-resource-num&gt;https://doi.org/10.1186/1471-2377-11-4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9" w:tooltip="Toft, 2011 #75" w:history="1">
        <w:r w:rsidRPr="00087317">
          <w:rPr>
            <w:rFonts w:ascii="Book Antiqua" w:hAnsi="Book Antiqua" w:cstheme="majorBidi"/>
            <w:noProof/>
            <w:vertAlign w:val="superscript"/>
          </w:rPr>
          <w:t>4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cerb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CdXJnaGF1czwvQXV0aG9yPjxZZWFyPjIwMDY8L1llYXI+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CdXJnaGF1czwvQXV0aG9yPjxZZWFyPjIwMDY8L1llYXI+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6" w:tooltip="Anderson, 1999 #52" w:history="1">
        <w:r w:rsidRPr="00087317">
          <w:rPr>
            <w:rFonts w:ascii="Book Antiqua" w:hAnsi="Book Antiqua" w:cstheme="majorBidi"/>
            <w:noProof/>
            <w:vertAlign w:val="superscript"/>
          </w:rPr>
          <w:t>26</w:t>
        </w:r>
      </w:hyperlink>
      <w:r w:rsidR="00DE6876">
        <w:rPr>
          <w:rFonts w:ascii="Book Antiqua" w:hAnsi="Book Antiqua" w:cstheme="majorBidi"/>
          <w:noProof/>
          <w:vertAlign w:val="superscript"/>
        </w:rPr>
        <w:t>,</w:t>
      </w:r>
      <w:hyperlink w:anchor="_ENREF_27" w:tooltip="Burghaus, 2006 #53" w:history="1">
        <w:r w:rsidRPr="00087317">
          <w:rPr>
            <w:rFonts w:ascii="Book Antiqua" w:hAnsi="Book Antiqua" w:cstheme="majorBidi"/>
            <w:noProof/>
            <w:vertAlign w:val="superscript"/>
          </w:rPr>
          <w:t>2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DE6876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-emerge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Shahed&lt;/Author&gt;&lt;Year&gt;2001&lt;/Year&gt;&lt;RecNum&gt;76&lt;/RecNum&gt;&lt;DisplayText&gt;&lt;style face="superscript"&gt;[50]&lt;/style&gt;&lt;/DisplayText&gt;&lt;record&gt;&lt;rec-number&gt;76&lt;/rec-number&gt;&lt;foreign-keys&gt;&lt;key app="EN" db-id="00pe2awedpxt0nee9f75fxs90p2ssv0vw5x2"&gt;76&lt;/key&gt;&lt;/foreign-keys&gt;&lt;ref-type name="Journal Article"&gt;17&lt;/ref-type&gt;&lt;contributors&gt;&lt;authors&gt;&lt;author&gt;Shahed, Joohi&lt;/author&gt;&lt;author&gt;Jankovic, Joseph&lt;/author&gt;&lt;/authors&gt;&lt;/contributors&gt;&lt;titles&gt;&lt;title&gt;Re</w:instrText>
      </w:r>
      <w:r>
        <w:rPr>
          <w:rFonts w:ascii="Cambria Math" w:hAnsi="Cambria Math" w:cs="Cambria Math"/>
        </w:rPr>
        <w:instrText>‐</w:instrText>
      </w:r>
      <w:r>
        <w:rPr>
          <w:rFonts w:ascii="Book Antiqua" w:hAnsi="Book Antiqua" w:cs="Book Antiqua"/>
        </w:rPr>
        <w:instrText>emergence of childhood stuttering in Parkinson&amp;apos;s disease: A hypothesis&lt;/title&gt;&lt;secondary-title&gt;Movement disorder</w:instrText>
      </w:r>
      <w:r>
        <w:rPr>
          <w:rFonts w:ascii="Book Antiqua" w:hAnsi="Book Antiqua" w:cstheme="majorBidi"/>
        </w:rPr>
        <w:instrText>s: official journal of the Movement Disorder Society&lt;/secondary-title&gt;&lt;/titles&gt;&lt;periodical&gt;&lt;full-title&gt;Movement disorders: official journal of the Movement Disorder Society&lt;/full-title&gt;&lt;/periodical&gt;&lt;pages&gt;114-118&lt;/pages&gt;&lt;volume&gt;16&lt;/volume&gt;&lt;number&gt;1&lt;/number&gt;&lt;dates&gt;&lt;year&gt;2001&lt;/year&gt;&lt;/dates&gt;&lt;isbn&gt;0885-3185&lt;/isbn&gt;&lt;urls&gt;&lt;/urls&gt;&lt;electronic-resource-num&gt;https://doi.org/10.1002/1531-8257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0" w:tooltip="Shahed, 2001 #76" w:history="1">
        <w:r w:rsidRPr="00087317">
          <w:rPr>
            <w:rFonts w:ascii="Book Antiqua" w:hAnsi="Book Antiqua" w:cstheme="majorBidi"/>
            <w:noProof/>
            <w:vertAlign w:val="superscript"/>
          </w:rPr>
          <w:t>5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g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Chang&lt;/Author&gt;&lt;Year&gt;2020&lt;/Year&gt;&lt;RecNum&gt;54&lt;/RecNum&gt;&lt;DisplayText&gt;&lt;style face="superscript"&gt;[28]&lt;/style&gt;&lt;/DisplayText&gt;&lt;record&gt;&lt;rec-number&gt;54&lt;/rec-number&gt;&lt;foreign-keys&gt;&lt;key app="EN" db-id="00pe2awedpxt0nee9f75fxs90p2ssv0vw5x2"&gt;54&lt;/key&gt;&lt;/foreign-keys&gt;&lt;ref-type name="Journal Article"&gt;17&lt;/ref-type&gt;&lt;contributors&gt;&lt;authors&gt;&lt;author&gt;Chang, Soo-Eun&lt;/author&gt;&lt;author&gt;Guenther, Frank H&lt;/author&gt;&lt;/authors&gt;&lt;/contributors&gt;&lt;titles&gt;&lt;title&gt;Involvement of the cortico-basal ganglia-thalamocortical loop in developmental stuttering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3088&lt;/pages&gt;&lt;volume&gt;10&lt;/volume&gt;&lt;dates&gt;&lt;year&gt;2020&lt;/year&gt;&lt;/dates&gt;&lt;isbn&gt;1664-1078&lt;/isbn&gt;&lt;urls&gt;&lt;/urls&gt;&lt;electronic-resource-num&gt; https://doi.org/10.3389/fpsyg.2019.03088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8" w:tooltip="Chang, 2020 #54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28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at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it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il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st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lay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a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.</w:t>
      </w:r>
      <w:r w:rsidR="00976B8B">
        <w:rPr>
          <w:rFonts w:ascii="Book Antiqua" w:hAnsi="Book Antiqua" w:cstheme="majorBidi"/>
        </w:rPr>
        <w:t xml:space="preserve"> </w:t>
      </w:r>
    </w:p>
    <w:p w14:paraId="38EAE64D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2691E287" w14:textId="0F3307E9" w:rsidR="00AE2A83" w:rsidRPr="00310E9F" w:rsidRDefault="00786B6C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ANTIPSYCHOTICS-INDUCED STUTTERING</w:t>
      </w:r>
    </w:p>
    <w:p w14:paraId="7805977D" w14:textId="40757BED" w:rsidR="00AE2A83" w:rsidRPr="00BE2F22" w:rsidRDefault="00AE2A83" w:rsidP="00662429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ica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eat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Maguire&lt;/Author&gt;&lt;Year&gt;2012&lt;/Year&gt;&lt;RecNum&gt;68&lt;/RecNum&gt;&lt;DisplayText&gt;&lt;style face="superscript"&gt;[42]&lt;/style&gt;&lt;/DisplayText&gt;&lt;record&gt;&lt;rec-number&gt;68&lt;/rec-number&gt;&lt;foreign-keys&gt;&lt;key app="EN" db-id="00pe2awedpxt0nee9f75fxs90p2ssv0vw5x2"&gt;68&lt;/key&gt;&lt;/foreign-keys&gt;&lt;ref-type name="Journal Article"&gt;17&lt;/ref-type&gt;&lt;contributors&gt;&lt;authors&gt;&lt;author&gt;Maguire, Gerald A&lt;/author&gt;&lt;author&gt;Yeh, Christopher Y&lt;/author&gt;&lt;author&gt;Ito, Brandon S&lt;/author&gt;&lt;/authors&gt;&lt;/contributors&gt;&lt;titles&gt;&lt;title&gt;Overview of the diagnosis and treatment of stuttering&lt;/title&gt;&lt;secondary-title&gt;Journal of Experimental &amp;amp; Clinical Medicine&lt;/secondary-title&gt;&lt;/titles&gt;&lt;periodical&gt;&lt;full-title&gt;Journal of Experimental &amp;amp; Clinical Medicine&lt;/full-title&gt;&lt;/periodical&gt;&lt;pages&gt;92-97&lt;/pages&gt;&lt;volume&gt;4&lt;/volume&gt;&lt;number&gt;2&lt;/number&gt;&lt;dates&gt;&lt;year&gt;2012&lt;/year&gt;&lt;/dates&gt;&lt;isbn&gt;1878-3317&lt;/isbn&gt;&lt;urls&gt;&lt;/urls&gt;&lt;electronic-resource-num&gt;https://doi.org/10.1016/j.jecm.2012.02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2" w:tooltip="Maguire, 2012 #68" w:history="1">
        <w:r w:rsidRPr="00087317">
          <w:rPr>
            <w:rFonts w:ascii="Book Antiqua" w:hAnsi="Book Antiqua" w:cstheme="majorBidi"/>
            <w:noProof/>
            <w:vertAlign w:val="superscript"/>
          </w:rPr>
          <w:t>4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ica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DS.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antipsychotics-induced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psychotic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disorder,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schizophrenia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majority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them.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levate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level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xcessiv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lastRenderedPageBreak/>
        <w:t>developmental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/>
      </w:r>
      <w:r w:rsidR="00662429">
        <w:rPr>
          <w:rFonts w:ascii="Book Antiqua" w:hAnsi="Book Antiqua" w:cstheme="majorBidi"/>
        </w:rPr>
        <w:instrText xml:space="preserve"> ADDIN EN.CITE &lt;EndNote&gt;&lt;Cite&gt;&lt;Author&gt;Civier&lt;/Author&gt;&lt;Year&gt;2013&lt;/Year&gt;&lt;RecNum&gt;255&lt;/RecNum&gt;&lt;DisplayText&gt;&lt;style face="superscript"&gt;[42, 43]&lt;/style&gt;&lt;/DisplayText&gt;&lt;record&gt;&lt;rec-number&gt;255&lt;/rec-number&gt;&lt;foreign-keys&gt;&lt;key app="EN" db-id="r20wt9p5fzt0tgeewaxv0fejvs59t9zrpvxd"&gt;255&lt;/key&gt;&lt;/foreign-keys&gt;&lt;ref-type name="Journal Article"&gt;17&lt;/ref-type&gt;&lt;contributors&gt;&lt;authors&gt;&lt;author&gt;Civier, Oren&lt;/author&gt;&lt;author&gt;Bullock, Daniel&lt;/author&gt;&lt;author&gt;Max, Ludo&lt;/author&gt;&lt;author&gt;Guenther, Frank H&lt;/author&gt;&lt;/authors&gt;&lt;/contributors&gt;&lt;titles&gt;&lt;title&gt;Computational modeling of stuttering caused by impairments in a basal ganglia thalamo-cortical circuit involved in syllable selection and initiation&lt;/title&gt;&lt;secondary-title&gt;Brain and language&lt;/secondary-title&gt;&lt;/titles&gt;&lt;periodical&gt;&lt;full-title&gt;Brain and language&lt;/full-title&gt;&lt;/periodical&gt;&lt;pages&gt;263-278&lt;/pages&gt;&lt;volume&gt;126&lt;/volume&gt;&lt;number&gt;3&lt;/number&gt;&lt;dates&gt;&lt;year&gt;2013&lt;/year&gt;&lt;/dates&gt;&lt;isbn&gt;0093-934X&lt;/isbn&gt;&lt;urls&gt;&lt;/urls&gt;&lt;electronic-resource-num&gt;https://doi.org/10.1016/j.bandl.2013.05.016&lt;/electronic-resource-num&gt;&lt;/record&gt;&lt;/Cite&gt;&lt;Cite&gt;&lt;Author&gt;Wu&lt;/Author&gt;&lt;Year&gt;1997&lt;/Year&gt;&lt;RecNum&gt;253&lt;/RecNum&gt;&lt;record&gt;&lt;rec-number&gt;253&lt;/rec-number&gt;&lt;foreign-keys&gt;&lt;key app="EN" db-id="r20wt9p5fzt0tgeewaxv0fejvs59t9zrpvxd"&gt;253&lt;/key&gt;&lt;/foreign-keys&gt;&lt;ref-type name="Journal Article"&gt;17&lt;/ref-type&gt;&lt;contributors&gt;&lt;authors&gt;&lt;author&gt;Wu, Joseph C&lt;/author&gt;&lt;author&gt;Maguire, Gerald&lt;/author&gt;&lt;author&gt;Riley, Glyndon&lt;/author&gt;&lt;author&gt;Lee, Angie&lt;/author&gt;&lt;author&gt;Keator, David&lt;/author&gt;&lt;author&gt;Tang, Cheuk&lt;/author&gt;&lt;author&gt;Fallon, James&lt;/author&gt;&lt;author&gt;Najafi, Ahmad&lt;/author&gt;&lt;/authors&gt;&lt;/contributors&gt;&lt;titles&gt;&lt;title&gt;Increased dopamine activity associated with stuttering&lt;/title&gt;&lt;secondary-title&gt;Neuroreport&lt;/secondary-title&gt;&lt;/titles&gt;&lt;periodical&gt;&lt;full-title&gt;Neuroreport&lt;/full-title&gt;&lt;/periodical&gt;&lt;pages&gt;767-770&lt;/pages&gt;&lt;volume&gt;8&lt;/volume&gt;&lt;number&gt;3&lt;/number&gt;&lt;dates&gt;&lt;year&gt;1997&lt;/year&gt;&lt;/dates&gt;&lt;isbn&gt;0959-4965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662429" w:rsidRPr="0087716E">
        <w:rPr>
          <w:rFonts w:ascii="Book Antiqua" w:hAnsi="Book Antiqua" w:cstheme="majorBidi"/>
          <w:noProof/>
          <w:vertAlign w:val="superscript"/>
        </w:rPr>
        <w:t>[</w:t>
      </w:r>
      <w:hyperlink w:anchor="_ENREF_42" w:tooltip="Wu, 1997 #253" w:history="1">
        <w:r w:rsidR="00662429" w:rsidRPr="0087716E">
          <w:rPr>
            <w:rFonts w:ascii="Book Antiqua" w:hAnsi="Book Antiqua" w:cstheme="majorBidi"/>
            <w:noProof/>
            <w:vertAlign w:val="superscript"/>
          </w:rPr>
          <w:t>42</w:t>
        </w:r>
      </w:hyperlink>
      <w:r w:rsidR="00662429" w:rsidRPr="0087716E">
        <w:rPr>
          <w:rFonts w:ascii="Book Antiqua" w:hAnsi="Book Antiqua" w:cstheme="majorBidi"/>
          <w:noProof/>
          <w:vertAlign w:val="superscript"/>
        </w:rPr>
        <w:t>,</w:t>
      </w:r>
      <w:hyperlink w:anchor="_ENREF_43" w:tooltip="Civier, 2013 #255" w:history="1">
        <w:r w:rsidR="00662429" w:rsidRPr="0087716E">
          <w:rPr>
            <w:rFonts w:ascii="Book Antiqua" w:hAnsi="Book Antiqua" w:cstheme="majorBidi"/>
            <w:noProof/>
            <w:vertAlign w:val="superscript"/>
          </w:rPr>
          <w:t>43</w:t>
        </w:r>
      </w:hyperlink>
      <w:r w:rsidR="00662429" w:rsidRPr="0087716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chizophrenia.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pposit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locker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isorders,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mprov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aus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D408B9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chizophrenia,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dicat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ar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responsibl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="00D408B9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effect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speech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mot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="00662429">
        <w:rPr>
          <w:rFonts w:ascii="Book Antiqua" w:hAnsi="Book Antiqua" w:cstheme="majorBidi"/>
          <w:lang w:bidi="fa-IR"/>
        </w:rPr>
        <w:t>control.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sychotic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extensiv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omparabl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differences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="00D408B9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justif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why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blocker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therapeutic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option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PDS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="00662429">
        <w:rPr>
          <w:rFonts w:ascii="Book Antiqua" w:hAnsi="Book Antiqua" w:cstheme="majorBidi"/>
        </w:rPr>
        <w:t>caus</w:t>
      </w:r>
      <w:r w:rsidR="00D408B9">
        <w:rPr>
          <w:rFonts w:ascii="Book Antiqua" w:hAnsi="Book Antiqua" w:cstheme="majorBidi"/>
        </w:rPr>
        <w:t>ative</w:t>
      </w:r>
      <w:r w:rsidR="00976B8B">
        <w:rPr>
          <w:rFonts w:ascii="Book Antiqua" w:hAnsi="Book Antiqua" w:cstheme="majorBidi"/>
        </w:rPr>
        <w:t xml:space="preserve"> </w:t>
      </w:r>
      <w:r w:rsidR="00D408B9">
        <w:rPr>
          <w:rFonts w:ascii="Book Antiqua" w:hAnsi="Book Antiqua" w:cstheme="majorBidi"/>
        </w:rPr>
        <w:t>agent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psychotic</w:t>
      </w:r>
      <w:r w:rsidR="00976B8B">
        <w:rPr>
          <w:rFonts w:ascii="Book Antiqua" w:hAnsi="Book Antiqua" w:cstheme="majorBidi"/>
        </w:rPr>
        <w:t xml:space="preserve"> </w:t>
      </w:r>
      <w:r w:rsidR="00662429" w:rsidRPr="00A72ADD">
        <w:rPr>
          <w:rFonts w:ascii="Book Antiqua" w:hAnsi="Book Antiqua" w:cstheme="majorBidi"/>
        </w:rPr>
        <w:t>disorders</w:t>
      </w:r>
      <w:r w:rsidR="00662429">
        <w:rPr>
          <w:rFonts w:ascii="Book Antiqua" w:hAnsi="Book Antiqua" w:cstheme="majorBidi"/>
        </w:rPr>
        <w:t>.</w:t>
      </w:r>
    </w:p>
    <w:p w14:paraId="09918B4D" w14:textId="6967D3CF" w:rsidR="00DE6876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ul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sh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Fish&lt;/Author&gt;&lt;Year&gt;1965&lt;/Year&gt;&lt;RecNum&gt;77&lt;/RecNum&gt;&lt;DisplayText&gt;&lt;style face="superscript"&gt;[51, 52]&lt;/style&gt;&lt;/DisplayText&gt;&lt;record&gt;&lt;rec-number&gt;77&lt;/rec-number&gt;&lt;foreign-keys&gt;&lt;key app="EN" db-id="00pe2awedpxt0nee9f75fxs90p2ssv0vw5x2"&gt;77&lt;/key&gt;&lt;/foreign-keys&gt;&lt;ref-type name="Journal Article"&gt;17&lt;/ref-type&gt;&lt;contributors&gt;&lt;authors&gt;&lt;author&gt;Fish, Charles H&lt;/author&gt;&lt;author&gt;Bowling, Evelyn&lt;/author&gt;&lt;/authors&gt;&lt;/contributors&gt;&lt;titles&gt;&lt;title&gt;Stuttering—The Effect of Treatment with D-Amphetamine and a Tranquilizing Agent, Trifluoperazine; A Preliminary Report on an Uncontrolled Study&lt;/title&gt;&lt;secondary-title&gt;California medicine&lt;/secondary-title&gt;&lt;/titles&gt;&lt;periodical&gt;&lt;full-title&gt;California Medicine&lt;/full-title&gt;&lt;abbr-1&gt;Calif. Med.&lt;/abbr-1&gt;&lt;abbr-2&gt;Calif Med&lt;/abbr-2&gt;&lt;/periodical&gt;&lt;pages&gt;337&lt;/pages&gt;&lt;volume&gt;103&lt;/volume&gt;&lt;number&gt;5&lt;/number&gt;&lt;dates&gt;&lt;year&gt;1965&lt;/year&gt;&lt;/dates&gt;&lt;urls&gt;&lt;/urls&gt;&lt;/record&gt;&lt;/Cite&gt;&lt;Cite&gt;&lt;Author&gt;Langova&lt;/Author&gt;&lt;Year&gt;1964&lt;/Year&gt;&lt;RecNum&gt;78&lt;/RecNum&gt;&lt;record&gt;&lt;rec-number&gt;78&lt;/rec-number&gt;&lt;foreign-keys&gt;&lt;key app="EN" db-id="00pe2awedpxt0nee9f75fxs90p2ssv0vw5x2"&gt;78&lt;/key&gt;&lt;/foreign-keys&gt;&lt;ref-type name="Journal Article"&gt;17&lt;/ref-type&gt;&lt;contributors&gt;&lt;authors&gt;&lt;author&gt;Langova, J&lt;/author&gt;&lt;author&gt;Moravek, M&lt;/author&gt;&lt;/authors&gt;&lt;/contributors&gt;&lt;titles&gt;&lt;title&gt;Some results of experimental examinations among stutterers and clutterers&lt;/title&gt;&lt;secondary-title&gt;Folia Phoniatrica et Logopaedica&lt;/secondary-title&gt;&lt;/titles&gt;&lt;periodical&gt;&lt;full-title&gt;Folia Phoniatrica et Logopaedica&lt;/full-title&gt;&lt;/periodical&gt;&lt;pages&gt;290-296&lt;/pages&gt;&lt;volume&gt;16&lt;/volume&gt;&lt;number&gt;4&lt;/number&gt;&lt;dates&gt;&lt;year&gt;1964&lt;/year&gt;&lt;/dates&gt;&lt;isbn&gt;1021-7762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1" w:tooltip="Fish, 1965 #77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1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Langova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Fish&lt;/Author&gt;&lt;Year&gt;1965&lt;/Year&gt;&lt;RecNum&gt;77&lt;/RecNum&gt;&lt;DisplayText&gt;&lt;style face="superscript"&gt;[51, 52]&lt;/style&gt;&lt;/DisplayText&gt;&lt;record&gt;&lt;rec-number&gt;77&lt;/rec-number&gt;&lt;foreign-keys&gt;&lt;key app="EN" db-id="00pe2awedpxt0nee9f75fxs90p2ssv0vw5x2"&gt;77&lt;/key&gt;&lt;/foreign-keys&gt;&lt;ref-type name="Journal Article"&gt;17&lt;/ref-type&gt;&lt;contributors&gt;&lt;authors&gt;&lt;author&gt;Fish, Charles H&lt;/author&gt;&lt;author&gt;Bowling, Evelyn&lt;/author&gt;&lt;/authors&gt;&lt;/contributors&gt;&lt;titles&gt;&lt;title&gt;Stuttering—The Effect of Treatment with D-Amphetamine and a Tranquilizing Agent, Trifluoperazine; A Preliminary Report on an Uncontrolled Study&lt;/title&gt;&lt;secondary-title&gt;California medicine&lt;/secondary-title&gt;&lt;/titles&gt;&lt;periodical&gt;&lt;full-title&gt;California Medicine&lt;/full-title&gt;&lt;abbr-1&gt;Calif. Med.&lt;/abbr-1&gt;&lt;abbr-2&gt;Calif Med&lt;/abbr-2&gt;&lt;/periodical&gt;&lt;pages&gt;337&lt;/pages&gt;&lt;volume&gt;103&lt;/volume&gt;&lt;number&gt;5&lt;/number&gt;&lt;dates&gt;&lt;year&gt;1965&lt;/year&gt;&lt;/dates&gt;&lt;urls&gt;&lt;/urls&gt;&lt;/record&gt;&lt;/Cite&gt;&lt;Cite&gt;&lt;Author&gt;Langova&lt;/Author&gt;&lt;Year&gt;1964&lt;/Year&gt;&lt;RecNum&gt;78&lt;/RecNum&gt;&lt;record&gt;&lt;rec-number&gt;78&lt;/rec-number&gt;&lt;foreign-keys&gt;&lt;key app="EN" db-id="00pe2awedpxt0nee9f75fxs90p2ssv0vw5x2"&gt;78&lt;/key&gt;&lt;/foreign-keys&gt;&lt;ref-type name="Journal Article"&gt;17&lt;/ref-type&gt;&lt;contributors&gt;&lt;authors&gt;&lt;author&gt;Langova, J&lt;/author&gt;&lt;author&gt;Moravek, M&lt;/author&gt;&lt;/authors&gt;&lt;/contributors&gt;&lt;titles&gt;&lt;title&gt;Some results of experimental examinations among stutterers and clutterers&lt;/title&gt;&lt;secondary-title&gt;Folia Phoniatrica et Logopaedica&lt;/secondary-title&gt;&lt;/titles&gt;&lt;periodical&gt;&lt;full-title&gt;Folia Phoniatrica et Logopaedica&lt;/full-title&gt;&lt;/periodical&gt;&lt;pages&gt;290-296&lt;/pages&gt;&lt;volume&gt;16&lt;/volume&gt;&lt;number&gt;4&lt;/number&gt;&lt;dates&gt;&lt;year&gt;1964&lt;/year&gt;&lt;/dates&gt;&lt;isbn&gt;1021-7762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1" w:tooltip="Fish, 1965 #77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</w:t>
        </w:r>
        <w:r w:rsidR="002E3EE3">
          <w:rPr>
            <w:rFonts w:ascii="Book Antiqua" w:hAnsi="Book Antiqua" w:cstheme="majorBidi"/>
            <w:noProof/>
            <w:vertAlign w:val="superscript"/>
          </w:rPr>
          <w:t>2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monstr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o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sh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Fish&lt;/Author&gt;&lt;Year&gt;1965&lt;/Year&gt;&lt;RecNum&gt;77&lt;/RecNum&gt;&lt;DisplayText&gt;&lt;style face="superscript"&gt;[51]&lt;/style&gt;&lt;/DisplayText&gt;&lt;record&gt;&lt;rec-number&gt;77&lt;/rec-number&gt;&lt;foreign-keys&gt;&lt;key app="EN" db-id="00pe2awedpxt0nee9f75fxs90p2ssv0vw5x2"&gt;77&lt;/key&gt;&lt;/foreign-keys&gt;&lt;ref-type name="Journal Article"&gt;17&lt;/ref-type&gt;&lt;contributors&gt;&lt;authors&gt;&lt;author&gt;Fish, Charles H&lt;/author&gt;&lt;author&gt;Bowling, Evelyn&lt;/author&gt;&lt;/authors&gt;&lt;/contributors&gt;&lt;titles&gt;&lt;title&gt;Stuttering—The Effect of Treatment with D-Amphetamine and a Tranquilizing Agent, Trifluoperazine; A Preliminary Report on an Uncontrolled Study&lt;/title&gt;&lt;secondary-title&gt;California medicine&lt;/secondary-title&gt;&lt;/titles&gt;&lt;periodical&gt;&lt;full-title&gt;California Medicine&lt;/full-title&gt;&lt;abbr-1&gt;Calif. Med.&lt;/abbr-1&gt;&lt;abbr-2&gt;Calif Med&lt;/abbr-2&gt;&lt;/periodical&gt;&lt;pages&gt;337&lt;/pages&gt;&lt;volume&gt;103&lt;/volume&gt;&lt;number&gt;5&lt;/number&gt;&lt;dates&gt;&lt;year&gt;1965&lt;/year&gt;&lt;/dates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1" w:tooltip="Fish, 1965 #77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1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4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28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</w:t>
      </w:r>
      <w:r w:rsidR="00DE6876">
        <w:rPr>
          <w:rFonts w:ascii="Book Antiqua" w:hAnsi="Book Antiqua" w:cstheme="majorBidi"/>
        </w:rPr>
        <w:t>ed</w:t>
      </w:r>
      <w:r w:rsidR="00976B8B">
        <w:rPr>
          <w:rFonts w:ascii="Book Antiqua" w:hAnsi="Book Antiqua" w:cstheme="majorBidi"/>
        </w:rPr>
        <w:t xml:space="preserve"> </w:t>
      </w:r>
      <w:r w:rsidR="000F77C2" w:rsidRPr="000F77C2">
        <w:rPr>
          <w:rFonts w:ascii="Book Antiqua" w:hAnsi="Book Antiqua" w:cstheme="majorBidi"/>
        </w:rPr>
        <w:t xml:space="preserve">Prader-Willi syndrome </w:t>
      </w:r>
      <w:r w:rsidRPr="00A72ADD">
        <w:rPr>
          <w:rFonts w:ascii="Book Antiqua" w:hAnsi="Book Antiqua" w:cstheme="majorBidi"/>
        </w:rPr>
        <w:t>(PWS)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mphet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ors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W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mphetamine,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e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ifluoperaz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u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icipa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i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a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dic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bina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milarl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Langova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Langova&lt;/Author&gt;&lt;Year&gt;1964&lt;/Year&gt;&lt;RecNum&gt;78&lt;/RecNum&gt;&lt;DisplayText&gt;&lt;style face="superscript"&gt;[52]&lt;/style&gt;&lt;/DisplayText&gt;&lt;record&gt;&lt;rec-number&gt;78&lt;/rec-number&gt;&lt;foreign-keys&gt;&lt;key app="EN" db-id="00pe2awedpxt0nee9f75fxs90p2ssv0vw5x2"&gt;78&lt;/key&gt;&lt;/foreign-keys&gt;&lt;ref-type name="Journal Article"&gt;17&lt;/ref-type&gt;&lt;contributors&gt;&lt;authors&gt;&lt;author&gt;Langova, J&lt;/author&gt;&lt;author&gt;Moravek, M&lt;/author&gt;&lt;/authors&gt;&lt;/contributors&gt;&lt;titles&gt;&lt;title&gt;Some results of experimental examinations among stutterers and clutterers&lt;/title&gt;&lt;secondary-title&gt;Folia Phoniatrica et Logopaedica&lt;/secondary-title&gt;&lt;/titles&gt;&lt;periodical&gt;&lt;full-title&gt;Folia Phoniatrica et Logopaedica&lt;/full-title&gt;&lt;/periodical&gt;&lt;pages&gt;290-296&lt;/pages&gt;&lt;volume&gt;16&lt;/volume&gt;&lt;number&gt;4&lt;/number&gt;&lt;dates&gt;&lt;year&gt;1964&lt;/year&gt;&lt;/dates&gt;&lt;isbn&gt;1021-7762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2" w:tooltip="Langova, 1964 #78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2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DE6876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88%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PWS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got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better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="00DE6876">
        <w:rPr>
          <w:rFonts w:ascii="Book Antiqua" w:hAnsi="Book Antiqua" w:cstheme="majorBidi"/>
        </w:rPr>
        <w:t>phenmetrazine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n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67%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terior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din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ypothe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ers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assifi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-respons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nt-responsive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Alm&lt;/Author&gt;&lt;Year&gt;2004&lt;/Year&gt;&lt;RecNum&gt;55&lt;/RecNum&gt;&lt;DisplayText&gt;&lt;style face="superscript"&gt;[29]&lt;/style&gt;&lt;/DisplayText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DE6876" w:rsidRPr="00A72ADD">
        <w:rPr>
          <w:rFonts w:ascii="Book Antiqua" w:hAnsi="Book Antiqua" w:cstheme="majorBidi"/>
        </w:rPr>
        <w:t>.</w:t>
      </w:r>
    </w:p>
    <w:p w14:paraId="2F99CA3D" w14:textId="1438F59A" w:rsidR="00D439F4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  <w:rtl/>
        </w:rPr>
      </w:pP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4E092B" w:rsidRPr="00A72ADD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="004E092B" w:rsidRPr="00A72ADD">
        <w:rPr>
          <w:rFonts w:ascii="Book Antiqua" w:hAnsi="Book Antiqua" w:cstheme="majorBidi"/>
        </w:rPr>
        <w:t>review</w:t>
      </w:r>
      <w:r w:rsidR="00976B8B">
        <w:rPr>
          <w:rFonts w:ascii="Book Antiqua" w:hAnsi="Book Antiqua" w:cstheme="majorBidi"/>
        </w:rPr>
        <w:t xml:space="preserve"> </w:t>
      </w:r>
      <w:r w:rsidR="004E092B"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duc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Trenqu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Trenque&lt;/Author&gt;&lt;Year&gt;2021&lt;/Year&gt;&lt;RecNum&gt;36&lt;/RecNum&gt;&lt;DisplayText&gt;&lt;style face="superscript"&gt;[6]&lt;/style&gt;&lt;/DisplayText&gt;&lt;record&gt;&lt;rec-number&gt;36&lt;/rec-number&gt;&lt;foreign-keys&gt;&lt;key app="EN" db-id="00pe2awedpxt0nee9f75fxs90p2ssv0vw5x2"&gt;36&lt;/key&gt;&lt;/foreign-keys&gt;&lt;ref-type name="Journal Article"&gt;17&lt;/ref-type&gt;&lt;contributors&gt;&lt;authors&gt;&lt;author&gt;Trenque, Thierry&lt;/author&gt;&lt;author&gt;Morel, Aurore&lt;/author&gt;&lt;author&gt;Trenque, Agathe&lt;/author&gt;&lt;author&gt;Azzouz, Brahim&lt;/author&gt;&lt;/authors&gt;&lt;/contributors&gt;&lt;titles&gt;&lt;title&gt;Drug induced stuttering: pharmacovigilance data&lt;/title&gt;&lt;secondary-title&gt;Expert Opinion on Drug Safety&lt;/secondary-title&gt;&lt;/titles&gt;&lt;periodical&gt;&lt;full-title&gt;Expert Opinion on Drug Safety&lt;/full-title&gt;&lt;/periodical&gt;&lt;dates&gt;&lt;year&gt;2021&lt;/year&gt;&lt;/dates&gt;&lt;isbn&gt;1474-0338&lt;/isbn&gt;&lt;urls&gt;&lt;/urls&gt;&lt;electronic-resource-num&gt;https://doi.org/10.1080/14740338.2021.18671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243EDE">
        <w:rPr>
          <w:rFonts w:ascii="Book Antiqua" w:hAnsi="Book Antiqua" w:cstheme="majorBidi"/>
          <w:noProof/>
          <w:vertAlign w:val="superscript"/>
        </w:rPr>
        <w:t>[</w:t>
      </w:r>
      <w:hyperlink w:anchor="_ENREF_6" w:tooltip="Trenque, 2021 #36" w:history="1">
        <w:r w:rsidRPr="00243EDE">
          <w:rPr>
            <w:rFonts w:ascii="Book Antiqua" w:hAnsi="Book Antiqua" w:cstheme="majorBidi"/>
            <w:noProof/>
            <w:vertAlign w:val="superscript"/>
          </w:rPr>
          <w:t>6</w:t>
        </w:r>
      </w:hyperlink>
      <w:r w:rsidRPr="00243ED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jor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gar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cep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ziprasidone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asenapin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g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in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ziprasidone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asenapin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qual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asenapin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w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in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ris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ziprasidone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Rampino&lt;/Author&gt;&lt;Year&gt;2019&lt;/Year&gt;&lt;RecNum&gt;79&lt;/RecNum&gt;&lt;DisplayText&gt;&lt;style face="superscript"&gt;[53]&lt;/style&gt;&lt;/DisplayText&gt;&lt;record&gt;&lt;rec-number&gt;79&lt;/rec-number&gt;&lt;foreign-keys&gt;&lt;key app="EN" db-id="00pe2awedpxt0nee9f75fxs90p2ssv0vw5x2"&gt;79&lt;/key&gt;&lt;/foreign-keys&gt;&lt;ref-type name="Journal Article"&gt;17&lt;/ref-type&gt;&lt;contributors&gt;&lt;authors&gt;&lt;author&gt;Rampino, Antonio&lt;/author&gt;&lt;author&gt;Marakhovskaia, Aleksandra&lt;/author&gt;&lt;author&gt;Soares-Silva, Tiago&lt;/author&gt;&lt;author&gt;Torretta, Silvia&lt;/author&gt;&lt;author&gt;Veneziani, Federica&lt;/author&gt;&lt;author&gt;Beaulieu, Jean Martin&lt;/author&gt;&lt;/authors&gt;&lt;/contributors&gt;&lt;titles&gt;&lt;title&gt;Antipsychotic drug responsiveness and dopamine receptor signaling; old players and new prospects&lt;/title&gt;&lt;secondary-title&gt;Frontiers in psychiatry&lt;/secondary-title&gt;&lt;/titles&gt;&lt;periodical&gt;&lt;full-title&gt;Frontiers in psychiatry&lt;/full-title&gt;&lt;/periodical&gt;&lt;pages&gt;702&lt;/pages&gt;&lt;volume&gt;9&lt;/volume&gt;&lt;dates&gt;&lt;year&gt;2019&lt;/year&gt;&lt;/dates&gt;&lt;isbn&gt;1664-0640&lt;/isbn&gt;&lt;urls&gt;&lt;/urls&gt;&lt;electronic-resource-num&gt; https://doi.org/10.3389/fpsyt.2018.0070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3" w:tooltip="Rampino, 2019 #79" w:history="1">
        <w:r w:rsidRPr="00087317">
          <w:rPr>
            <w:rFonts w:ascii="Book Antiqua" w:hAnsi="Book Antiqua" w:cstheme="majorBidi"/>
            <w:noProof/>
            <w:vertAlign w:val="superscript"/>
          </w:rPr>
          <w:t>5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Essali&lt;/Author&gt;&lt;Year&gt;2009&lt;/Year&gt;&lt;RecNum&gt;80&lt;/RecNum&gt;&lt;DisplayText&gt;&lt;style face="superscript"&gt;[54]&lt;/style&gt;&lt;/DisplayText&gt;&lt;record&gt;&lt;rec-number&gt;80&lt;/rec-number&gt;&lt;foreign-keys&gt;&lt;key app="EN" db-id="00pe2awedpxt0nee9f75fxs90p2ssv0vw5x2"&gt;80&lt;/key&gt;&lt;/foreign-keys&gt;&lt;ref-type name="Journal Article"&gt;17&lt;/ref-type&gt;&lt;contributors&gt;&lt;authors&gt;&lt;author&gt;Essali, Adib&lt;/author&gt;&lt;author&gt;Haasan, Nahla Al</w:instrText>
      </w:r>
      <w:r>
        <w:rPr>
          <w:rFonts w:ascii="Cambria Math" w:hAnsi="Cambria Math" w:cs="Cambria Math"/>
        </w:rPr>
        <w:instrText>‐</w:instrText>
      </w:r>
      <w:r>
        <w:rPr>
          <w:rFonts w:ascii="Book Antiqua" w:hAnsi="Book Antiqua" w:cs="Book Antiqua"/>
        </w:rPr>
        <w:instrText>Haj&lt;/author&gt;&lt;author&gt;Li, Chunbo&lt;/author&gt;&lt;author&gt;Rathbone, John&lt;/author&gt;&lt;/authors&gt;&lt;/contributors&gt;&lt;tit</w:instrText>
      </w:r>
      <w:r>
        <w:rPr>
          <w:rFonts w:ascii="Book Antiqua" w:hAnsi="Book Antiqua" w:cstheme="majorBidi"/>
        </w:rPr>
        <w:instrText>les&gt;&lt;title&gt;Clozapine versus typical neuroleptic medication for schizophrenia&lt;/title&gt;&lt;secondary-title&gt;Cochrane Database of Systematic Reviews&lt;/secondary-title&gt;&lt;/titles&gt;&lt;periodical&gt;&lt;full-title&gt;Cochrane Database of Systematic Reviews&lt;/full-title&gt;&lt;/periodical&gt;&lt;number&gt;1&lt;/number&gt;&lt;dates&gt;&lt;year&gt;2009&lt;/year&gt;&lt;/dates&gt;&lt;isbn&gt;1465-1858&lt;/isbn&gt;&lt;urls&gt;&lt;/urls&gt;&lt;electronic-resource-num&gt;https://doi.org/10.1002/14651858.CD000059.pub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4" w:tooltip="Essali, 2009 #80" w:history="1">
        <w:r w:rsidRPr="00087317">
          <w:rPr>
            <w:rFonts w:ascii="Book Antiqua" w:hAnsi="Book Antiqua" w:cstheme="majorBidi"/>
            <w:noProof/>
            <w:vertAlign w:val="superscript"/>
          </w:rPr>
          <w:t>5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;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io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d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ranulocytosi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,</w:t>
      </w:r>
      <w:r w:rsidR="00976B8B">
        <w:rPr>
          <w:rFonts w:ascii="Book Antiqua" w:hAnsi="Book Antiqua" w:cstheme="majorBidi"/>
        </w:rPr>
        <w:t xml:space="preserve"> </w:t>
      </w:r>
      <w:r w:rsidR="00D439F4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rdiovascu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ver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de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a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p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eat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chizophren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i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ng</w:t>
      </w:r>
      <w:r w:rsidR="00D439F4">
        <w:rPr>
          <w:rFonts w:ascii="Book Antiqua" w:hAnsi="Book Antiqua" w:cstheme="majorBidi"/>
        </w:rPr>
        <w:t>-</w:t>
      </w:r>
      <w:r w:rsidRPr="00A72ADD">
        <w:rPr>
          <w:rFonts w:ascii="Book Antiqua" w:hAnsi="Book Antiqua" w:cstheme="majorBidi"/>
        </w:rPr>
        <w:t>ter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a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upersensitivity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Yin&lt;/Author&gt;&lt;Year&gt;2017&lt;/Year&gt;&lt;RecNum&gt;82&lt;/RecNum&gt;&lt;DisplayText&gt;&lt;style face="superscript"&gt;[56]&lt;/style&gt;&lt;/DisplayText&gt;&lt;record&gt;&lt;rec-number&gt;82&lt;/rec-number&gt;&lt;foreign-keys&gt;&lt;key app="EN" db-id="00pe2awedpxt0nee9f75fxs90p2ssv0vw5x2"&gt;82&lt;/key&gt;&lt;/foreign-keys&gt;&lt;ref-type name="Journal Article"&gt;17&lt;/ref-type&gt;&lt;contributors&gt;&lt;authors&gt;&lt;author&gt;Yin, John&lt;/author&gt;&lt;author&gt;M Barr, Alasdair&lt;/author&gt;&lt;author&gt;Ramos-Miguel, Alfredo&lt;/author&gt;&lt;author&gt;M Procyshyn, Ric&lt;/author&gt;&lt;/authors&gt;&lt;/contributors&gt;&lt;titles&gt;&lt;title&gt;Antipsychotic induced dopamine supersensitivity psychosis: a comprehensive review&lt;/title&gt;&lt;secondary-title&gt;Current neuropharmacology&lt;/secondary-title&gt;&lt;/titles&gt;&lt;periodical&gt;&lt;full-title&gt;Current Neuropharmacology&lt;/full-title&gt;&lt;abbr-1&gt;Curr. Neuropharmacol.&lt;/abbr-1&gt;&lt;abbr-2&gt;Curr Neuropharmacol&lt;/abbr-2&gt;&lt;/periodical&gt;&lt;pages&gt;174-183&lt;/pages&gt;&lt;volume&gt;15&lt;/volume&gt;&lt;number&gt;1&lt;/number&gt;&lt;dates&gt;&lt;year&gt;2017&lt;/year&gt;&lt;/dates&gt;&lt;isbn&gt;1570-159X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6" w:tooltip="Yin, 2017 #82" w:history="1">
        <w:r w:rsidRPr="00087317">
          <w:rPr>
            <w:rFonts w:ascii="Book Antiqua" w:hAnsi="Book Antiqua" w:cstheme="majorBidi"/>
            <w:noProof/>
            <w:vertAlign w:val="superscript"/>
          </w:rPr>
          <w:t>56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in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w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Rampino&lt;/Author&gt;&lt;Year&gt;2019&lt;/Year&gt;&lt;RecNum&gt;79&lt;/RecNum&gt;&lt;DisplayText&gt;&lt;style face="superscript"&gt;[53]&lt;/style&gt;&lt;/DisplayText&gt;&lt;record&gt;&lt;rec-number&gt;79&lt;/rec-number&gt;&lt;foreign-keys&gt;&lt;key app="EN" db-id="00pe2awedpxt0nee9f75fxs90p2ssv0vw5x2"&gt;79&lt;/key&gt;&lt;/foreign-keys&gt;&lt;ref-type name="Journal Article"&gt;17&lt;/ref-type&gt;&lt;contributors&gt;&lt;authors&gt;&lt;author&gt;Rampino, Antonio&lt;/author&gt;&lt;author&gt;Marakhovskaia, Aleksandra&lt;/author&gt;&lt;author&gt;Soares-Silva, Tiago&lt;/author&gt;&lt;author&gt;Torretta, Silvia&lt;/author&gt;&lt;author&gt;Veneziani, Federica&lt;/author&gt;&lt;author&gt;Beaulieu, Jean Martin&lt;/author&gt;&lt;/authors&gt;&lt;/contributors&gt;&lt;titles&gt;&lt;title&gt;Antipsychotic drug responsiveness and dopamine receptor signaling; old players and new prospects&lt;/title&gt;&lt;secondary-title&gt;Frontiers in psychiatry&lt;/secondary-title&gt;&lt;/titles&gt;&lt;periodical&gt;&lt;full-title&gt;Frontiers in psychiatry&lt;/full-title&gt;&lt;/periodical&gt;&lt;pages&gt;702&lt;/pages&gt;&lt;volume&gt;9&lt;/volume&gt;&lt;dates&gt;&lt;year&gt;2019&lt;/year&gt;&lt;/dates&gt;&lt;isbn&gt;1664-0640&lt;/isbn&gt;&lt;urls&gt;&lt;/urls&gt;&lt;electronic-resource-num&gt; https://doi.org/10.3389/fpsyt.2018.00702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3" w:tooltip="Rampino, 2019 #79" w:history="1">
        <w:r w:rsidRPr="00087317">
          <w:rPr>
            <w:rFonts w:ascii="Book Antiqua" w:hAnsi="Book Antiqua" w:cstheme="majorBidi"/>
            <w:noProof/>
            <w:vertAlign w:val="superscript"/>
          </w:rPr>
          <w:t>5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bi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upersensitivity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reate</w:t>
      </w:r>
      <w:r w:rsidR="00D439F4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al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n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z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ppre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e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sid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co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icul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x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g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que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ak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a</w:t>
      </w:r>
      <w:r w:rsidR="00976B8B">
        <w:rPr>
          <w:rFonts w:ascii="Book Antiqua" w:hAnsi="Book Antiqua" w:cstheme="majorBidi"/>
          <w:vertAlign w:val="subscript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c</w:t>
      </w:r>
      <w:r w:rsidR="00976B8B">
        <w:rPr>
          <w:rFonts w:ascii="Book Antiqua" w:hAnsi="Book Antiqua" w:cstheme="majorBidi"/>
          <w:vertAlign w:val="subscript"/>
        </w:rPr>
        <w:t xml:space="preserve"> </w:t>
      </w:r>
      <w:r w:rsidRPr="00A72ADD">
        <w:rPr>
          <w:rFonts w:ascii="Book Antiqua" w:hAnsi="Book Antiqua" w:cstheme="majorBidi"/>
        </w:rPr>
        <w:t>recep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er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fro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acilitat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n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z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ove-mentio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ol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o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g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in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etylcholine,</w:t>
      </w:r>
      <w:r w:rsidR="00976B8B">
        <w:rPr>
          <w:rFonts w:ascii="Book Antiqua" w:hAnsi="Book Antiqua" w:cstheme="majorBidi"/>
        </w:rPr>
        <w:t xml:space="preserve"> </w:t>
      </w:r>
      <w:r w:rsidR="00A7791E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epinephr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α</w:t>
      </w:r>
      <w:r w:rsidRPr="006552DB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stam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</w:t>
      </w:r>
      <w:r w:rsidRPr="006552DB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turb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</w:p>
    <w:p w14:paraId="39F041A7" w14:textId="3F5909F6" w:rsidR="00D439F4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="00D439F4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vi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ipiprazol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phenazine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ifluoperaz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e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mi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gar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fin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A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C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</w:t>
      </w:r>
      <w:r w:rsidRPr="000F77C2">
        <w:rPr>
          <w:rFonts w:ascii="Book Antiqua" w:hAnsi="Book Antiqua" w:cstheme="majorBidi"/>
        </w:rPr>
        <w:t>1</w:t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bookmarkStart w:id="9" w:name="_Hlk90651132"/>
      <w:r w:rsidRPr="00A72ADD">
        <w:rPr>
          <w:rFonts w:ascii="Book Antiqua" w:hAnsi="Book Antiqua" w:cstheme="majorBidi"/>
        </w:rPr>
        <w:t>α</w:t>
      </w:r>
      <w:bookmarkEnd w:id="9"/>
      <w:r w:rsidRPr="006552DB">
        <w:rPr>
          <w:rFonts w:ascii="Book Antiqua" w:hAnsi="Book Antiqua" w:cstheme="majorBidi"/>
        </w:rPr>
        <w:t>1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</w:t>
      </w:r>
      <w:r w:rsidRPr="006552DB">
        <w:rPr>
          <w:rFonts w:ascii="Book Antiqua" w:hAnsi="Book Antiqua" w:cstheme="majorBidi"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K&lt;/Author&gt;&lt;Year&gt;2013&lt;/Year&gt;&lt;RecNum&gt;83&lt;/RecNum&gt;&lt;DisplayText&gt;&lt;style face="superscript"&gt;[57]&lt;/style&gt;&lt;/DisplayText&gt;&lt;record&gt;&lt;rec-number&gt;83&lt;/rec-number&gt;&lt;foreign-keys&gt;&lt;key app="EN" db-id="00pe2awedpxt0nee9f75fxs90p2ssv0vw5x2"&gt;83&lt;/key&gt;&lt;/foreign-keys&gt;&lt;ref-type name="Book"&gt;6&lt;/ref-type&gt;&lt;contributors&gt;&lt;authors&gt;&lt;author&gt;Alldredge BK&lt;/author&gt;&lt;author&gt;Corelli RL&lt;/author&gt;&lt;author&gt;Ernst ME&lt;/author&gt;&lt;author&gt;Guglielmo BJ&lt;/author&gt;&lt;author&gt;Jacobson PA&lt;/author&gt;&lt;author&gt;Kradjan WA&lt;/author&gt;&lt;author&gt;Williams BR&lt;/author&gt;&lt;/authors&gt;&lt;/contributors&gt;&lt;titles&gt;&lt;title&gt;Koda-kimble and Young&amp;apos;s applied therapeutics: the clinical use of drugs&lt;/title&gt;&lt;/titles&gt;&lt;edition&gt;10th &lt;/edition&gt;&lt;section&gt;1931-1932&lt;/section&gt;&lt;dates&gt;&lt;year&gt;2013&lt;/year&gt;&lt;/dates&gt;&lt;pub-location&gt;Philadelphia, USA&lt;/pub-location&gt;&lt;publisher&gt;Wolters Kluwer Health Adis (ESP)&lt;/publisher&gt;&lt;isbn&gt;1451175760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7" w:tooltip="BK, 2013 #83" w:history="1">
        <w:r w:rsidRPr="00087317">
          <w:rPr>
            <w:rFonts w:ascii="Book Antiqua" w:hAnsi="Book Antiqua" w:cstheme="majorBidi"/>
            <w:noProof/>
            <w:vertAlign w:val="superscript"/>
          </w:rPr>
          <w:t>5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phenaz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der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phenaz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der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1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ica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isperid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z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ar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lan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ica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lorpromazin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luphenazine</w:t>
      </w:r>
      <w:r w:rsidR="00D439F4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ifluoperaz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ipiprazo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rt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gon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2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1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agoni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HT</w:t>
      </w:r>
      <w:r w:rsidRPr="00A72ADD">
        <w:rPr>
          <w:rFonts w:ascii="Book Antiqua" w:hAnsi="Book Antiqua" w:cstheme="majorBidi"/>
          <w:vertAlign w:val="subscript"/>
        </w:rPr>
        <w:t>2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K&lt;/Author&gt;&lt;Year&gt;2013&lt;/Year&gt;&lt;RecNum&gt;83&lt;/RecNum&gt;&lt;DisplayText&gt;&lt;style face="superscript"&gt;[57]&lt;/style&gt;&lt;/DisplayText&gt;&lt;record&gt;&lt;rec-number&gt;83&lt;/rec-number&gt;&lt;foreign-keys&gt;&lt;key app="EN" db-id="00pe2awedpxt0nee9f75fxs90p2ssv0vw5x2"&gt;83&lt;/key&gt;&lt;/foreign-keys&gt;&lt;ref-type name="Book"&gt;6&lt;/ref-type&gt;&lt;contributors&gt;&lt;authors&gt;&lt;author&gt;Alldredge BK&lt;/author&gt;&lt;author&gt;Corelli RL&lt;/author&gt;&lt;author&gt;Ernst ME&lt;/author&gt;&lt;author&gt;Guglielmo BJ&lt;/author&gt;&lt;author&gt;Jacobson PA&lt;/author&gt;&lt;author&gt;Kradjan WA&lt;/author&gt;&lt;author&gt;Williams BR&lt;/author&gt;&lt;/authors&gt;&lt;/contributors&gt;&lt;titles&gt;&lt;title&gt;Koda-kimble and Young&amp;apos;s applied therapeutics: the clinical use of drugs&lt;/title&gt;&lt;/titles&gt;&lt;edition&gt;10th &lt;/edition&gt;&lt;section&gt;1931-1932&lt;/section&gt;&lt;dates&gt;&lt;year&gt;2013&lt;/year&gt;&lt;/dates&gt;&lt;pub-location&gt;Philadelphia, USA&lt;/pub-location&gt;&lt;publisher&gt;Wolters Kluwer Health Adis (ESP)&lt;/publisher&gt;&lt;isbn&gt;1451175760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7" w:tooltip="BK, 2013 #83" w:history="1">
        <w:r w:rsidRPr="00087317">
          <w:rPr>
            <w:rFonts w:ascii="Book Antiqua" w:hAnsi="Book Antiqua" w:cstheme="majorBidi"/>
            <w:noProof/>
            <w:vertAlign w:val="superscript"/>
          </w:rPr>
          <w:t>57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trapyramid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d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1D5521">
        <w:rPr>
          <w:rFonts w:ascii="Book Antiqua" w:hAnsi="Book Antiqua" w:cstheme="majorBidi"/>
        </w:rPr>
        <w:t xml:space="preserve"> </w:t>
      </w:r>
      <w:r w:rsidR="001D5521" w:rsidRPr="001D5521">
        <w:rPr>
          <w:rFonts w:ascii="Book Antiqua" w:hAnsi="Book Antiqua" w:cstheme="majorBidi"/>
        </w:rPr>
        <w:t>(EPS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ife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ordin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fro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turb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’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derly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s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</w:p>
    <w:p w14:paraId="5113860C" w14:textId="01C69259" w:rsidR="00AE2A83" w:rsidRPr="00A72ADD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llow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cu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val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.</w:t>
      </w:r>
    </w:p>
    <w:p w14:paraId="750A6727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2B24397B" w14:textId="1ECB1B9F" w:rsidR="00AE2A83" w:rsidRPr="00310E9F" w:rsidRDefault="00786B6C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CLOZAPINE-INDUCED STUTTERING</w:t>
      </w:r>
    </w:p>
    <w:p w14:paraId="27BDF655" w14:textId="40E5B377" w:rsidR="00AE2A83" w:rsidRPr="00A72ADD" w:rsidRDefault="00AE2A83" w:rsidP="00AE2A83">
      <w:pPr>
        <w:spacing w:line="360" w:lineRule="auto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sod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orsen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-exis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s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vie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alys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rri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Trenque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Trenque&lt;/Author&gt;&lt;Year&gt;2021&lt;/Year&gt;&lt;RecNum&gt;36&lt;/RecNum&gt;&lt;DisplayText&gt;&lt;style face="superscript"&gt;[6]&lt;/style&gt;&lt;/DisplayText&gt;&lt;record&gt;&lt;rec-number&gt;36&lt;/rec-number&gt;&lt;foreign-keys&gt;&lt;key app="EN" db-id="00pe2awedpxt0nee9f75fxs90p2ssv0vw5x2"&gt;36&lt;/key&gt;&lt;/foreign-keys&gt;&lt;ref-type name="Journal Article"&gt;17&lt;/ref-type&gt;&lt;contributors&gt;&lt;authors&gt;&lt;author&gt;Trenque, Thierry&lt;/author&gt;&lt;author&gt;Morel, Aurore&lt;/author&gt;&lt;author&gt;Trenque, Agathe&lt;/author&gt;&lt;author&gt;Azzouz, Brahim&lt;/author&gt;&lt;/authors&gt;&lt;/contributors&gt;&lt;titles&gt;&lt;title&gt;Drug induced stuttering: pharmacovigilance data&lt;/title&gt;&lt;secondary-title&gt;Expert Opinion on Drug Safety&lt;/secondary-title&gt;&lt;/titles&gt;&lt;periodical&gt;&lt;full-title&gt;Expert Opinion on Drug Safety&lt;/full-title&gt;&lt;/periodical&gt;&lt;dates&gt;&lt;year&gt;2021&lt;/year&gt;&lt;/dates&gt;&lt;isbn&gt;1474-0338&lt;/isbn&gt;&lt;urls&gt;&lt;/urls&gt;&lt;electronic-resource-num&gt;https://doi.org/10.1080/14740338.2021.1867101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243EDE">
        <w:rPr>
          <w:rFonts w:ascii="Book Antiqua" w:hAnsi="Book Antiqua" w:cstheme="majorBidi"/>
          <w:noProof/>
          <w:vertAlign w:val="superscript"/>
        </w:rPr>
        <w:t>[</w:t>
      </w:r>
      <w:hyperlink w:anchor="_ENREF_6" w:tooltip="Trenque, 2021 #36" w:history="1">
        <w:r w:rsidRPr="00243EDE">
          <w:rPr>
            <w:rFonts w:ascii="Book Antiqua" w:hAnsi="Book Antiqua" w:cstheme="majorBidi"/>
            <w:noProof/>
            <w:vertAlign w:val="superscript"/>
          </w:rPr>
          <w:t>6</w:t>
        </w:r>
      </w:hyperlink>
      <w:r w:rsidRPr="00243ED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lud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view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d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rie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ag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ang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5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g/d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yall&lt;/Author&gt;&lt;Year&gt;2007&lt;/Year&gt;&lt;RecNum&gt;40&lt;/RecNum&gt;&lt;DisplayText&gt;&lt;style face="superscript"&gt;[10]&lt;/style&gt;&lt;/DisplayText&gt;&lt;record&gt;&lt;rec-number&gt;40&lt;/rec-number&gt;&lt;foreign-keys&gt;&lt;key app="EN" db-id="00pe2awedpxt0nee9f75fxs90p2ssv0vw5x2"&gt;40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243EDE">
        <w:rPr>
          <w:rFonts w:ascii="Book Antiqua" w:hAnsi="Book Antiqua" w:cstheme="majorBidi"/>
          <w:noProof/>
          <w:vertAlign w:val="superscript"/>
        </w:rPr>
        <w:t>[</w:t>
      </w:r>
      <w:hyperlink w:anchor="_ENREF_10" w:tooltip="Lyall, 2007 #40" w:history="1">
        <w:r w:rsidRPr="00243EDE">
          <w:rPr>
            <w:rFonts w:ascii="Book Antiqua" w:hAnsi="Book Antiqua" w:cstheme="majorBidi"/>
            <w:noProof/>
            <w:vertAlign w:val="superscript"/>
          </w:rPr>
          <w:t>10</w:t>
        </w:r>
      </w:hyperlink>
      <w:r w:rsidRPr="00243ED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70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g/d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Hallahan&lt;/Author&gt;&lt;Year&gt;2007&lt;/Year&gt;&lt;RecNum&gt;84&lt;/RecNum&gt;&lt;DisplayText&gt;&lt;style face="superscript"&gt;[58, 59]&lt;/style&gt;&lt;/DisplayText&gt;&lt;record&gt;&lt;rec-number&gt;84&lt;/rec-number&gt;&lt;foreign-keys&gt;&lt;key app="EN" db-id="00pe2awedpxt0nee9f75fxs90p2ssv0vw5x2"&gt;84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abbr-1&gt;Ir. J. Psychol. Med.&lt;/abbr-1&gt;&lt;abbr-2&gt;Ir J Psychol Med&lt;/abbr-2&gt;&lt;/periodical&gt;&lt;pages&gt;121&lt;/pages&gt;&lt;volume&gt;24&lt;/volume&gt;&lt;number&gt;3&lt;/number&gt;&lt;dates&gt;&lt;year&gt;2007&lt;/year&gt;&lt;/dates&gt;&lt;isbn&gt;0790-9667&lt;/isbn&gt;&lt;urls&gt;&lt;/urls&gt;&lt;/record&gt;&lt;/Cite&gt;&lt;Cite&gt;&lt;Author&gt;Supprian&lt;/Author&gt;&lt;Year&gt;1999&lt;/Year&gt;&lt;RecNum&gt;85&lt;/RecNum&gt;&lt;record&gt;&lt;rec-number&gt;85&lt;/rec-number&gt;&lt;foreign-keys&gt;&lt;key app="EN" db-id="00pe2awedpxt0nee9f75fxs90p2ssv0vw5x2"&gt;85&lt;/key&gt;&lt;/foreign-keys&gt;&lt;ref-type name="Journal Article"&gt;17&lt;/ref-type&gt;&lt;contributors&gt;&lt;authors&gt;&lt;author&gt;Supprian, Tillmann&lt;/author&gt;&lt;author&gt;Retz, Wolfgang&lt;/author&gt;&lt;author&gt;DECKERT, JÜRGEN&lt;/author&gt;&lt;/authors&gt;&lt;/contributors&gt;&lt;titles&gt;&lt;title&gt;Clozapine-induced stuttering: epileptic brain activity?&lt;/title&gt;&lt;secondary-title&gt;American Journal of Psychiatry&lt;/secondary-title&gt;&lt;/titles&gt;&lt;periodical&gt;&lt;full-title&gt;American Journal of Psychiatry&lt;/full-title&gt;&lt;abbr-1&gt;Am. J. Psychiatry&lt;/abbr-1&gt;&lt;abbr-2&gt;Am J Psychiatry&lt;/abbr-2&gt;&lt;/periodical&gt;&lt;pages&gt;1663-1663&lt;/pages&gt;&lt;volume&gt;156&lt;/volume&gt;&lt;number&gt;10&lt;/number&gt;&lt;dates&gt;&lt;year&gt;1999&lt;/year&gt;&lt;/dates&gt;&lt;isbn&gt;0002-953X&lt;/isbn&gt;&lt;urls&gt;&lt;/urls&gt;&lt;electronic-resource-num&gt;https://doi.org/10.1176/ajp.156.10.1663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8" w:tooltip="Hallahan, 2007 #84" w:history="1">
        <w:r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="00D439F4">
        <w:rPr>
          <w:rFonts w:ascii="Book Antiqua" w:hAnsi="Book Antiqua" w:cstheme="majorBidi"/>
          <w:noProof/>
          <w:vertAlign w:val="superscript"/>
        </w:rPr>
        <w:t>,</w:t>
      </w:r>
      <w:hyperlink w:anchor="_ENREF_59" w:tooltip="Supprian, 1999 #85" w:history="1">
        <w:r w:rsidRPr="00087317">
          <w:rPr>
            <w:rFonts w:ascii="Book Antiqua" w:hAnsi="Book Antiqua" w:cstheme="majorBidi"/>
            <w:noProof/>
            <w:vertAlign w:val="superscript"/>
          </w:rPr>
          <w:t>59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ai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25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45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e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-depend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ver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13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43.3%)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ificant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nish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llow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(</w:t>
      </w:r>
      <w:r>
        <w:rPr>
          <w:rFonts w:ascii="Book Antiqua" w:hAnsi="Book Antiqua" w:cstheme="majorBidi"/>
        </w:rPr>
        <w:t>T</w:t>
      </w:r>
      <w:r w:rsidRPr="00A72ADD">
        <w:rPr>
          <w:rFonts w:ascii="Book Antiqua" w:hAnsi="Book Antiqua" w:cstheme="majorBidi"/>
        </w:rPr>
        <w:t>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3).</w:t>
      </w:r>
      <w:r w:rsidR="00976B8B">
        <w:rPr>
          <w:rFonts w:ascii="Book Antiqua" w:hAnsi="Book Antiqua" w:cstheme="majorBidi"/>
        </w:rPr>
        <w:t xml:space="preserve"> </w:t>
      </w:r>
    </w:p>
    <w:p w14:paraId="3D9FDBC4" w14:textId="6624DA73" w:rsidR="00A0515C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="00D439F4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vio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ct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rtherm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omit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ympto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ifest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g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ton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ofac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kathisi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yskinesia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DaG9jaG9sPC9BdXRob3I+PFllYXI+MjAxOTwvWWVhcj48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DaG9jaG9sPC9BdXRob3I+PFllYXI+MjAxOTwvWWVhcj48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0" w:tooltip="Lyall, 2007 #40" w:history="1">
        <w:r w:rsidRPr="00087317">
          <w:rPr>
            <w:rFonts w:ascii="Book Antiqua" w:hAnsi="Book Antiqua" w:cstheme="majorBidi"/>
            <w:noProof/>
            <w:vertAlign w:val="superscript"/>
          </w:rPr>
          <w:t>1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21" w:tooltip="Murphy, 2015 #48" w:history="1">
        <w:r w:rsidRPr="00087317">
          <w:rPr>
            <w:rFonts w:ascii="Book Antiqua" w:hAnsi="Book Antiqua" w:cstheme="majorBidi"/>
            <w:noProof/>
            <w:vertAlign w:val="superscript"/>
          </w:rPr>
          <w:t>21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58" w:tooltip="Hallahan, 2007 #84" w:history="1">
        <w:r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-6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.</w:t>
      </w:r>
      <w:r w:rsidR="00976B8B">
        <w:rPr>
          <w:rFonts w:ascii="Book Antiqua" w:hAnsi="Book Antiqua" w:cstheme="majorBidi"/>
        </w:rPr>
        <w:t xml:space="preserve"> </w:t>
      </w:r>
    </w:p>
    <w:p w14:paraId="38BED395" w14:textId="145E6871" w:rsidR="00A0515C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psycho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w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ing</w:t>
      </w:r>
      <w:r w:rsidR="00976B8B">
        <w:rPr>
          <w:rFonts w:ascii="Book Antiqua" w:hAnsi="Book Antiqua" w:cstheme="majorBidi"/>
        </w:rPr>
        <w:t xml:space="preserve"> </w:t>
      </w:r>
      <w:r w:rsidR="001D5521" w:rsidRPr="001D5521">
        <w:rPr>
          <w:rFonts w:ascii="Book Antiqua" w:hAnsi="Book Antiqua" w:cstheme="majorBidi"/>
        </w:rPr>
        <w:t>EP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Gardner&lt;/Author&gt;&lt;Year&gt;2005&lt;/Year&gt;&lt;RecNum&gt;81&lt;/RecNum&gt;&lt;DisplayText&gt;&lt;style face="superscript"&gt;[55]&lt;/style&gt;&lt;/DisplayText&gt;&lt;record&gt;&lt;rec-number&gt;81&lt;/rec-number&gt;&lt;foreign-keys&gt;&lt;key app="EN" db-id="00pe2awedpxt0nee9f75fxs90p2ssv0vw5x2"&gt;81&lt;/key&gt;&lt;/foreign-keys&gt;&lt;ref-type name="Journal Article"&gt;17&lt;/ref-type&gt;&lt;contributors&gt;&lt;authors&gt;&lt;author&gt;Gardner, David M&lt;/author&gt;&lt;author&gt;Baldessarini, Ross J&lt;/author&gt;&lt;author&gt;Waraich, Paul&lt;/author&gt;&lt;/authors&gt;&lt;/contributors&gt;&lt;titles&gt;&lt;title&gt;Modern antipsychotic drugs: a critical overview&lt;/title&gt;&lt;secondary-title&gt;Cmaj&lt;/secondary-title&gt;&lt;/titles&gt;&lt;periodical&gt;&lt;full-title&gt;CMAJ: Canadian Medical Association Journal&lt;/full-title&gt;&lt;abbr-1&gt;CMAJ&lt;/abbr-1&gt;&lt;abbr-2&gt;CMAJ&lt;/abbr-2&gt;&lt;/periodical&gt;&lt;pages&gt;1703-1711&lt;/pages&gt;&lt;volume&gt;172&lt;/volume&gt;&lt;number&gt;13&lt;/number&gt;&lt;dates&gt;&lt;year&gt;2005&lt;/year&gt;&lt;/dates&gt;&lt;isbn&gt;0820-3946&lt;/isbn&gt;&lt;urls&gt;&lt;/urls&gt;&lt;electronic-resource-num&gt;https://doi.org/10.1503/cmaj.1041064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5" w:tooltip="Gardner, 2005 #81" w:history="1">
        <w:r w:rsidRPr="00087317">
          <w:rPr>
            <w:rFonts w:ascii="Book Antiqua" w:hAnsi="Book Antiqua" w:cstheme="majorBidi"/>
            <w:noProof/>
            <w:vertAlign w:val="superscript"/>
          </w:rPr>
          <w:t>5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3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yp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omit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IYWxsYWhhbjwvQXV0aG9yPjxZZWFyPjIwMDc8L1llYXI+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IYWxsYWhhbjwvQXV0aG9yPjxZZWFyPjIwMDc8L1llYXI+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0" w:tooltip="Lyall, 2007 #40" w:history="1">
        <w:r w:rsidRPr="00087317">
          <w:rPr>
            <w:rFonts w:ascii="Book Antiqua" w:hAnsi="Book Antiqua" w:cstheme="majorBidi"/>
            <w:noProof/>
            <w:vertAlign w:val="superscript"/>
          </w:rPr>
          <w:t>1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21" w:tooltip="Murphy, 2015 #48" w:history="1">
        <w:r w:rsidRPr="00087317">
          <w:rPr>
            <w:rFonts w:ascii="Book Antiqua" w:hAnsi="Book Antiqua" w:cstheme="majorBidi"/>
            <w:noProof/>
            <w:vertAlign w:val="superscript"/>
          </w:rPr>
          <w:t>21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58" w:tooltip="Hallahan, 2007 #84" w:history="1">
        <w:r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rover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Grover&lt;/Author&gt;&lt;Year&gt;2012&lt;/Year&gt;&lt;RecNum&gt;87&lt;/RecNum&gt;&lt;DisplayText&gt;&lt;style face="superscript"&gt;[61]&lt;/style&gt;&lt;/DisplayText&gt;&lt;record&gt;&lt;rec-number&gt;87&lt;/rec-number&gt;&lt;foreign-keys&gt;&lt;key app="EN" db-id="00pe2awedpxt0nee9f75fxs90p2ssv0vw5x2"&gt;87&lt;/key&gt;&lt;/foreign-keys&gt;&lt;ref-type name="Journal Article"&gt;17&lt;/ref-type&gt;&lt;contributors&gt;&lt;authors&gt;&lt;author&gt;Grover, Sandeep&lt;/author&gt;&lt;author&gt;Verma, Anant Kumar&lt;/author&gt;&lt;author&gt;Nebhinani, Naresh&lt;/author&gt;&lt;/authors&gt;&lt;/contributors&gt;&lt;titles&gt;&lt;title&gt;Clozapine-induced stuttering: a case report and analysis of similar case reports in the literature&lt;/title&gt;&lt;secondary-title&gt;General hospital psychiatry&lt;/secondary-title&gt;&lt;/titles&gt;&lt;periodical&gt;&lt;full-title&gt;General Hospital Psychiatry&lt;/full-title&gt;&lt;abbr-1&gt;Gen. Hosp. Psychiatry&lt;/abbr-1&gt;&lt;abbr-2&gt;Gen Hosp Psychiatry&lt;/abbr-2&gt;&lt;/periodical&gt;&lt;pages&gt;703. e1-703. e3&lt;/pages&gt;&lt;volume&gt;34&lt;/volume&gt;&lt;number&gt;6&lt;/number&gt;&lt;dates&gt;&lt;year&gt;2012&lt;/year&gt;&lt;/dates&gt;&lt;isbn&gt;0163-8343&lt;/isbn&gt;&lt;urls&gt;&lt;/urls&gt;&lt;electronic-resource-num&gt;https://doi.org/10.1016/j.genhosppsych.2012.02.01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61" w:tooltip="Grover, 2012 #87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61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who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5178FE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is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bookmarkStart w:id="10" w:name="_Hlk90650796"/>
      <w:r w:rsidRPr="00A72ADD">
        <w:rPr>
          <w:rFonts w:ascii="Book Antiqua" w:hAnsi="Book Antiqua" w:cstheme="majorBidi"/>
        </w:rPr>
        <w:t>EPS</w:t>
      </w:r>
      <w:bookmarkEnd w:id="10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soci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antipsychotics.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ifesta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igh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ympto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.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Concerning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management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="00457CC2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draw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ific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ie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w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Hallahan&lt;/Author&gt;&lt;Year&gt;2007&lt;/Year&gt;&lt;RecNum&gt;84&lt;/RecNum&gt;&lt;DisplayText&gt;&lt;style face="superscript"&gt;[58]&lt;/style&gt;&lt;/DisplayText&gt;&lt;record&gt;&lt;rec-number&gt;84&lt;/rec-number&gt;&lt;foreign-keys&gt;&lt;key app="EN" db-id="00pe2awedpxt0nee9f75fxs90p2ssv0vw5x2"&gt;84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abbr-1&gt;Ir. J. Psychol. Med.&lt;/abbr-1&gt;&lt;abbr-2&gt;Ir J Psychol Med&lt;/abbr-2&gt;&lt;/periodical&gt;&lt;pages&gt;121&lt;/pages&gt;&lt;volume&gt;24&lt;/volume&gt;&lt;number&gt;3&lt;/number&gt;&lt;dates&gt;&lt;year&gt;2007&lt;/year&gt;&lt;/dates&gt;&lt;isbn&gt;0790-9667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8" w:tooltip="Hallahan, 2007 #84" w:history="1">
        <w:r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as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yall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  <w:color w:val="000000"/>
        </w:rPr>
        <w:fldChar w:fldCharType="begin"/>
      </w:r>
      <w:r w:rsidR="002E3EE3">
        <w:rPr>
          <w:rFonts w:ascii="Book Antiqua" w:hAnsi="Book Antiqua" w:cstheme="majorBidi"/>
          <w:color w:val="000000"/>
        </w:rPr>
        <w:instrText xml:space="preserve"> ADDIN EN.CITE &lt;EndNote&gt;&lt;Cite&gt;&lt;Author&gt;Lyall&lt;/Author&gt;&lt;Year&gt;2007&lt;/Year&gt;&lt;RecNum&gt;40&lt;/RecNum&gt;&lt;DisplayText&gt;&lt;style face="superscript"&gt;[10]&lt;/style&gt;&lt;/DisplayText&gt;&lt;record&gt;&lt;rec-number&gt;40&lt;/rec-number&gt;&lt;foreign-keys&gt;&lt;key app="EN" db-id="00pe2awedpxt0nee9f75fxs90p2ssv0vw5x2"&gt;40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000000"/>
        </w:rPr>
        <w:fldChar w:fldCharType="separate"/>
      </w:r>
      <w:r w:rsidR="002E3EE3" w:rsidRPr="00243EDE">
        <w:rPr>
          <w:rFonts w:ascii="Book Antiqua" w:hAnsi="Book Antiqua" w:cstheme="majorBidi"/>
          <w:noProof/>
          <w:color w:val="000000"/>
          <w:vertAlign w:val="superscript"/>
        </w:rPr>
        <w:t>[</w:t>
      </w:r>
      <w:hyperlink w:anchor="_ENREF_10" w:tooltip="Lyall, 2007 #40" w:history="1">
        <w:r w:rsidR="002E3EE3" w:rsidRPr="00243EDE">
          <w:rPr>
            <w:rFonts w:ascii="Book Antiqua" w:hAnsi="Book Antiqua" w:cstheme="majorBidi"/>
            <w:noProof/>
            <w:color w:val="000000"/>
            <w:vertAlign w:val="superscript"/>
          </w:rPr>
          <w:t>10</w:t>
        </w:r>
      </w:hyperlink>
      <w:r w:rsidR="002E3EE3" w:rsidRPr="00243EDE">
        <w:rPr>
          <w:rFonts w:ascii="Book Antiqua" w:hAnsi="Book Antiqua" w:cstheme="majorBidi"/>
          <w:noProof/>
          <w:color w:val="000000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000000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itu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zuclopenthixol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decanoat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lieved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stuttering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but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not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dyskinetic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movements,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and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starting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clozapin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sulted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in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occurrenc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of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stuttering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which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responded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to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sodium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valproat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despite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no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electroencephalogram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(EEG)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  <w:color w:val="000000"/>
        </w:rPr>
        <w:t>abnormality.</w:t>
      </w:r>
      <w:r w:rsidR="00976B8B">
        <w:rPr>
          <w:rFonts w:ascii="Book Antiqua" w:hAnsi="Book Antiqua" w:cstheme="majorBidi"/>
          <w:color w:val="000000"/>
        </w:rPr>
        <w:t xml:space="preserve"> </w:t>
      </w:r>
      <w:r w:rsidRPr="00A72ADD">
        <w:rPr>
          <w:rFonts w:ascii="Book Antiqua" w:hAnsi="Book Antiqua" w:cstheme="majorBidi"/>
        </w:rPr>
        <w:t>F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u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uth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e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i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terven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yall&lt;/Author&gt;&lt;Year&gt;2007&lt;/Year&gt;&lt;RecNum&gt;40&lt;/RecNum&gt;&lt;DisplayText&gt;&lt;style face="superscript"&gt;[10, 21]&lt;/style&gt;&lt;/DisplayText&gt;&lt;record&gt;&lt;rec-number&gt;40&lt;/rec-number&gt;&lt;foreign-keys&gt;&lt;key app="EN" db-id="00pe2awedpxt0nee9f75fxs90p2ssv0vw5x2"&gt;40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Cite&gt;&lt;Author&gt;Murphy&lt;/Author&gt;&lt;Year&gt;2015&lt;/Year&gt;&lt;RecNum&gt;48&lt;/RecNum&gt;&lt;record&gt;&lt;rec-number&gt;48&lt;/rec-number&gt;&lt;foreign-keys&gt;&lt;key app="EN" db-id="00pe2awedpxt0nee9f75fxs90p2ssv0vw5x2"&gt;48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0" w:tooltip="Lyall, 2007 #40" w:history="1">
        <w:r w:rsidRPr="00087317">
          <w:rPr>
            <w:rFonts w:ascii="Book Antiqua" w:hAnsi="Book Antiqua" w:cstheme="majorBidi"/>
            <w:noProof/>
            <w:vertAlign w:val="superscript"/>
          </w:rPr>
          <w:t>1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21" w:tooltip="Murphy, 2015 #48" w:history="1">
        <w:r w:rsidRPr="00087317">
          <w:rPr>
            <w:rFonts w:ascii="Book Antiqua" w:hAnsi="Book Antiqua" w:cstheme="majorBidi"/>
            <w:noProof/>
            <w:vertAlign w:val="superscript"/>
          </w:rPr>
          <w:t>2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  <w:lang w:bidi="fa-IR"/>
        </w:rPr>
        <w:t>.</w:t>
      </w:r>
    </w:p>
    <w:p w14:paraId="0BC7CBC1" w14:textId="1A9C7516" w:rsidR="00A0515C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Regard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nifest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</w:t>
      </w:r>
      <w:r w:rsidRPr="00A72ADD">
        <w:rPr>
          <w:rFonts w:ascii="Book Antiqua" w:hAnsi="Book Antiqua" w:cstheme="majorBidi"/>
          <w:shd w:val="clear" w:color="auto" w:fill="FFFFFF"/>
        </w:rPr>
        <w:t>lozapine-induced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stuttering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w</w:t>
      </w:r>
      <w:r w:rsidR="00A0515C">
        <w:rPr>
          <w:rFonts w:ascii="Book Antiqua" w:hAnsi="Book Antiqua" w:cstheme="majorBidi"/>
          <w:shd w:val="clear" w:color="auto" w:fill="FFFFFF"/>
        </w:rPr>
        <w:t>as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associated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with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seizure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or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EEG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abnormalities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without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typical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symptoms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of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shd w:val="clear" w:color="auto" w:fill="FFFFFF"/>
        </w:rPr>
        <w:t>seizure</w:t>
      </w:r>
      <w:r w:rsidR="00976B8B">
        <w:rPr>
          <w:rFonts w:ascii="Book Antiqua" w:hAnsi="Book Antiqua" w:cstheme="majorBidi"/>
          <w:shd w:val="clear" w:color="auto" w:fill="FFFFFF"/>
        </w:rPr>
        <w:t xml:space="preserve"> </w:t>
      </w:r>
      <w:r w:rsidRPr="00A72ADD">
        <w:rPr>
          <w:rFonts w:ascii="Book Antiqua" w:hAnsi="Book Antiqua" w:cstheme="majorBidi"/>
          <w:color w:val="333333"/>
          <w:shd w:val="clear" w:color="auto" w:fill="FFFFFF"/>
        </w:rPr>
        <w:t>i</w:t>
      </w:r>
      <w:r w:rsidRPr="00A72ADD">
        <w:rPr>
          <w:rFonts w:ascii="Book Antiqua" w:hAnsi="Book Antiqua" w:cstheme="majorBidi"/>
        </w:rPr>
        <w:t>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30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CZWd1bTwvQXV0aG9yPjxZZWFyPjIwMDU8L1llYXI+PFJl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CZWd1bTwvQXV0aG9yPjxZZWFyPjIwMDU8L1llYXI+PFJl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2" w:tooltip="Begum, 2005 #42" w:history="1">
        <w:r w:rsidRPr="00087317">
          <w:rPr>
            <w:rFonts w:ascii="Book Antiqua" w:hAnsi="Book Antiqua" w:cstheme="majorBidi"/>
            <w:noProof/>
            <w:vertAlign w:val="superscript"/>
          </w:rPr>
          <w:t>12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25" w:tooltip="Kranidiotis, 2007 #51" w:history="1">
        <w:r w:rsidRPr="00087317">
          <w:rPr>
            <w:rFonts w:ascii="Book Antiqua" w:hAnsi="Book Antiqua" w:cstheme="majorBidi"/>
            <w:noProof/>
            <w:vertAlign w:val="superscript"/>
          </w:rPr>
          <w:t>25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59" w:tooltip="Supprian, 1999 #85" w:history="1">
        <w:r w:rsidRPr="00087317">
          <w:rPr>
            <w:rFonts w:ascii="Book Antiqua" w:hAnsi="Book Antiqua" w:cstheme="majorBidi"/>
            <w:noProof/>
            <w:vertAlign w:val="superscript"/>
          </w:rPr>
          <w:t>59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2" w:tooltip="Rachamallu, 2017 #88" w:history="1">
        <w:r w:rsidRPr="00087317">
          <w:rPr>
            <w:rFonts w:ascii="Book Antiqua" w:hAnsi="Book Antiqua" w:cstheme="majorBidi"/>
            <w:noProof/>
            <w:vertAlign w:val="superscript"/>
          </w:rPr>
          <w:t>62-66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gnificant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iev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CZWd1bTwvQXV0aG9yPjxZZWFyPjIwMDU8L1llYXI+PFJl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CZWd1bTwvQXV0aG9yPjxZZWFyPjIwMDU8L1llYXI+PFJl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12" w:tooltip="Begum, 2005 #42" w:history="1">
        <w:r w:rsidRPr="00087317">
          <w:rPr>
            <w:rFonts w:ascii="Book Antiqua" w:hAnsi="Book Antiqua" w:cstheme="majorBidi"/>
            <w:noProof/>
            <w:vertAlign w:val="superscript"/>
          </w:rPr>
          <w:t>12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59" w:tooltip="Supprian, 1999 #85" w:history="1">
        <w:r w:rsidRPr="00087317">
          <w:rPr>
            <w:rFonts w:ascii="Book Antiqua" w:hAnsi="Book Antiqua" w:cstheme="majorBidi"/>
            <w:noProof/>
            <w:vertAlign w:val="superscript"/>
          </w:rPr>
          <w:t>59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2" w:tooltip="Rachamallu, 2017 #88" w:history="1">
        <w:r w:rsidRPr="00087317">
          <w:rPr>
            <w:rFonts w:ascii="Book Antiqua" w:hAnsi="Book Antiqua" w:cstheme="majorBidi"/>
            <w:noProof/>
            <w:vertAlign w:val="superscript"/>
          </w:rPr>
          <w:t>6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,</w:t>
      </w:r>
      <w:hyperlink w:anchor="_ENREF_64" w:tooltip="Duggal, 2002 #90" w:history="1">
        <w:r w:rsidRPr="00087317">
          <w:rPr>
            <w:rFonts w:ascii="Book Antiqua" w:hAnsi="Book Antiqua" w:cstheme="majorBidi"/>
            <w:noProof/>
            <w:vertAlign w:val="superscript"/>
          </w:rPr>
          <w:t>64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6" w:tooltip="Horga, 2010 #92" w:history="1">
        <w:r w:rsidRPr="00087317">
          <w:rPr>
            <w:rFonts w:ascii="Book Antiqua" w:hAnsi="Book Antiqua" w:cstheme="majorBidi"/>
            <w:noProof/>
            <w:vertAlign w:val="superscript"/>
          </w:rPr>
          <w:t>66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u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HaWNhPC9BdXRob3I+PFllYXI+MjAyMDwvWWVhcj48UmVj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HaWNhPC9BdXRob3I+PFllYXI+MjAyMDwvWWVhcj48UmVj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25" w:tooltip="Kranidiotis, 2007 #51" w:history="1">
        <w:r w:rsidR="00A0515C" w:rsidRPr="00087317">
          <w:rPr>
            <w:rFonts w:ascii="Book Antiqua" w:hAnsi="Book Antiqua" w:cstheme="majorBidi"/>
            <w:noProof/>
            <w:vertAlign w:val="superscript"/>
          </w:rPr>
          <w:t>25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3" w:tooltip="Thomas, 1994 #89" w:history="1">
        <w:r w:rsidRPr="00087317">
          <w:rPr>
            <w:rFonts w:ascii="Book Antiqua" w:hAnsi="Book Antiqua" w:cstheme="majorBidi"/>
            <w:noProof/>
            <w:vertAlign w:val="superscript"/>
          </w:rPr>
          <w:t>6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,</w:t>
      </w:r>
      <w:hyperlink w:anchor="_ENREF_65" w:tooltip="Gica, 2020 #91" w:history="1">
        <w:r w:rsidRPr="00087317">
          <w:rPr>
            <w:rFonts w:ascii="Book Antiqua" w:hAnsi="Book Antiqua" w:cstheme="majorBidi"/>
            <w:noProof/>
            <w:vertAlign w:val="superscript"/>
          </w:rPr>
          <w:t>6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convuls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ie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continu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le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ie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HaWNhPC9BdXRob3I+PFllYXI+MjAyMDwvWWVhcj48UmVj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HaWNhPC9BdXRob3I+PFllYXI+MjAyMDwvWWVhcj48UmVj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3" w:tooltip="Thomas, 1994 #89" w:history="1">
        <w:r w:rsidRPr="00087317">
          <w:rPr>
            <w:rFonts w:ascii="Book Antiqua" w:hAnsi="Book Antiqua" w:cstheme="majorBidi"/>
            <w:noProof/>
            <w:vertAlign w:val="superscript"/>
          </w:rPr>
          <w:t>63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5" w:tooltip="Gica, 2020 #91" w:history="1">
        <w:r w:rsidRPr="00087317">
          <w:rPr>
            <w:rFonts w:ascii="Book Antiqua" w:hAnsi="Book Antiqua" w:cstheme="majorBidi"/>
            <w:noProof/>
            <w:vertAlign w:val="superscript"/>
          </w:rPr>
          <w:t>6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as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por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llahan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Hallahan&lt;/Author&gt;&lt;Year&gt;2007&lt;/Year&gt;&lt;RecNum&gt;84&lt;/RecNum&gt;&lt;DisplayText&gt;&lt;style face="superscript"&gt;[58]&lt;/style&gt;&lt;/DisplayText&gt;&lt;record&gt;&lt;rec-number&gt;84&lt;/rec-number&gt;&lt;foreign-keys&gt;&lt;key app="EN" db-id="00pe2awedpxt0nee9f75fxs90p2ssv0vw5x2"&gt;84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abbr-1&gt;Ir. J. Psychol. Med.&lt;/abbr-1&gt;&lt;abbr-2&gt;Ir J Psychol Med&lt;/abbr-2&gt;&lt;/periodical&gt;&lt;pages&gt;121&lt;/pages&gt;&lt;volume&gt;24&lt;/volume&gt;&lt;number&gt;3&lt;/number&gt;&lt;dates&gt;&lt;year&gt;2007&lt;/year&gt;&lt;/dates&gt;&lt;isbn&gt;0790-9667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58" w:tooltip="Hallahan, 2007 #84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58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perie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velop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f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rov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or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ntion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e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E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DaG9jaG9sPC9BdXRob3I+PFllYXI+MjAxOTwvWWVhcj48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DaG9jaG9sPC9BdXRob3I+PFllYXI+MjAxOTwvWWVhcj48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60" w:tooltip="Chochol, 2019 #86" w:history="1">
        <w:r w:rsidRPr="00087317">
          <w:rPr>
            <w:rFonts w:ascii="Book Antiqua" w:hAnsi="Book Antiqua" w:cstheme="majorBidi"/>
            <w:noProof/>
            <w:vertAlign w:val="superscript"/>
          </w:rPr>
          <w:t>60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2" w:tooltip="Rachamallu, 2017 #88" w:history="1">
        <w:r w:rsidRPr="00087317">
          <w:rPr>
            <w:rFonts w:ascii="Book Antiqua" w:hAnsi="Book Antiqua" w:cstheme="majorBidi"/>
            <w:noProof/>
            <w:vertAlign w:val="superscript"/>
          </w:rPr>
          <w:t>62</w:t>
        </w:r>
      </w:hyperlink>
      <w:r w:rsidR="00A0515C">
        <w:rPr>
          <w:rFonts w:ascii="Book Antiqua" w:hAnsi="Book Antiqua" w:cstheme="majorBidi"/>
          <w:noProof/>
          <w:vertAlign w:val="superscript"/>
        </w:rPr>
        <w:t>,</w:t>
      </w:r>
      <w:hyperlink w:anchor="_ENREF_63" w:tooltip="Thomas, 1994 #89" w:history="1">
        <w:r w:rsidRPr="00087317">
          <w:rPr>
            <w:rFonts w:ascii="Book Antiqua" w:hAnsi="Book Antiqua" w:cstheme="majorBidi"/>
            <w:noProof/>
            <w:vertAlign w:val="superscript"/>
          </w:rPr>
          <w:t>6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A0515C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monstr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m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u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ileptifor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a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PS.</w:t>
      </w:r>
      <w:r w:rsidR="00976B8B">
        <w:rPr>
          <w:rFonts w:ascii="Book Antiqua" w:hAnsi="Book Antiqua" w:cstheme="majorBidi"/>
        </w:rPr>
        <w:t xml:space="preserve"> </w:t>
      </w:r>
    </w:p>
    <w:p w14:paraId="0AE06FAD" w14:textId="083E9C9C" w:rsidR="00A0515C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FD5EA2">
        <w:rPr>
          <w:rFonts w:ascii="Book Antiqua" w:hAnsi="Book Antiqua" w:cstheme="majorBidi"/>
        </w:rPr>
        <w:t>Collectively</w:t>
      </w:r>
      <w:r w:rsidRPr="001E2248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ltifactorial.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A</w:t>
      </w:r>
      <w:r w:rsidRPr="00A72ADD">
        <w:rPr>
          <w:rFonts w:ascii="Book Antiqua" w:hAnsi="Book Antiqua" w:cstheme="majorBidi"/>
        </w:rPr>
        <w:t>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llow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m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bin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: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I</w:t>
      </w:r>
      <w:r w:rsidRPr="00A72ADD">
        <w:rPr>
          <w:rFonts w:ascii="Book Antiqua" w:hAnsi="Book Antiqua" w:cstheme="majorBidi"/>
        </w:rPr>
        <w:t>m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A0515C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ju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ord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E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.</w:t>
      </w:r>
      <w:r w:rsidR="00976B8B">
        <w:rPr>
          <w:rFonts w:ascii="Book Antiqua" w:hAnsi="Book Antiqua" w:cstheme="majorBidi"/>
        </w:rPr>
        <w:t xml:space="preserve"> </w:t>
      </w:r>
    </w:p>
    <w:p w14:paraId="5F28FB0A" w14:textId="68A6901B" w:rsidR="00AE2A83" w:rsidRPr="00A72ADD" w:rsidRDefault="00AE2A83" w:rsidP="002A6E72">
      <w:pPr>
        <w:spacing w:line="360" w:lineRule="auto"/>
        <w:ind w:firstLineChars="118" w:firstLine="283"/>
        <w:jc w:val="lowKashida"/>
        <w:rPr>
          <w:rFonts w:ascii="Book Antiqua" w:hAnsi="Book Antiqua" w:cstheme="majorBidi"/>
        </w:rPr>
      </w:pPr>
      <w:r w:rsidRPr="00A72ADD">
        <w:rPr>
          <w:rFonts w:ascii="Book Antiqua" w:hAnsi="Book Antiqua" w:cstheme="majorBidi"/>
        </w:rPr>
        <w:t>Finall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rst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inicia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lectroencephalograph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u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lectr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es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vulsion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EG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d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ommended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v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rma</w:t>
      </w:r>
      <w:r w:rsidR="00976B8B">
        <w:rPr>
          <w:rFonts w:ascii="Book Antiqua" w:hAnsi="Book Antiqua" w:cstheme="majorBidi"/>
        </w:rPr>
        <w:t xml:space="preserve"> </w:t>
      </w:r>
      <w:r w:rsidRPr="002A6E72">
        <w:rPr>
          <w:rFonts w:ascii="Book Antiqua" w:hAnsi="Book Antiqua" w:cstheme="majorBidi"/>
          <w:i/>
        </w:rPr>
        <w:t>et</w:t>
      </w:r>
      <w:r w:rsidR="00976B8B">
        <w:rPr>
          <w:rFonts w:ascii="Book Antiqua" w:hAnsi="Book Antiqua" w:cstheme="majorBidi"/>
          <w:i/>
        </w:rPr>
        <w:t xml:space="preserve"> </w:t>
      </w:r>
      <w:r w:rsidRPr="002A6E72">
        <w:rPr>
          <w:rFonts w:ascii="Book Antiqua" w:hAnsi="Book Antiqua" w:cstheme="majorBidi"/>
          <w:i/>
        </w:rPr>
        <w:t>al</w:t>
      </w:r>
      <w:r w:rsidR="00016611" w:rsidRPr="00A72ADD">
        <w:rPr>
          <w:rFonts w:ascii="Book Antiqua" w:hAnsi="Book Antiqua" w:cstheme="majorBidi"/>
        </w:rPr>
        <w:fldChar w:fldCharType="begin"/>
      </w:r>
      <w:r w:rsidR="002E3EE3">
        <w:rPr>
          <w:rFonts w:ascii="Book Antiqua" w:hAnsi="Book Antiqua" w:cstheme="majorBidi"/>
        </w:rPr>
        <w:instrText xml:space="preserve"> ADDIN EN.CITE &lt;EndNote&gt;&lt;Cite&gt;&lt;Author&gt;Varma&lt;/Author&gt;&lt;Year&gt;2011&lt;/Year&gt;&lt;RecNum&gt;93&lt;/RecNum&gt;&lt;DisplayText&gt;&lt;style face="superscript"&gt;[67]&lt;/style&gt;&lt;/DisplayText&gt;&lt;record&gt;&lt;rec-number&gt;93&lt;/rec-number&gt;&lt;foreign-keys&gt;&lt;key app="EN" db-id="00pe2awedpxt0nee9f75fxs90p2ssv0vw5x2"&gt;93&lt;/key&gt;&lt;/foreign-keys&gt;&lt;ref-type name="Journal Article"&gt;17&lt;/ref-type&gt;&lt;contributors&gt;&lt;authors&gt;&lt;author&gt;Varma, Seema&lt;/author&gt;&lt;author&gt;Bishara, Delia&lt;/author&gt;&lt;author&gt;Besag, Frank MC&lt;/author&gt;&lt;author&gt;Taylor, David&lt;/author&gt;&lt;/authors&gt;&lt;/contributors&gt;&lt;titles&gt;&lt;title&gt;Clozapine-related EEG changes and seizures: dose and plasma-level relationships&lt;/title&gt;&lt;secondary-title&gt;Therapeutic Advances in Psychopharmacology&lt;/secondary-title&gt;&lt;/titles&gt;&lt;periodical&gt;&lt;full-title&gt;Therapeutic advances in psychopharmacology&lt;/full-title&gt;&lt;/periodical&gt;&lt;pages&gt;47-66&lt;/pages&gt;&lt;volume&gt;1&lt;/volume&gt;&lt;number&gt;2&lt;/number&gt;&lt;dates&gt;&lt;year&gt;2011&lt;/year&gt;&lt;/dates&gt;&lt;isbn&gt;2045-1253&lt;/isbn&gt;&lt;urls&gt;&lt;/urls&gt;&lt;electronic-resource-num&gt;https://doi.org/10.1177/204512531140556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="002E3EE3"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67" w:tooltip="Varma, 2011 #93" w:history="1">
        <w:r w:rsidR="002E3EE3" w:rsidRPr="00087317">
          <w:rPr>
            <w:rFonts w:ascii="Book Antiqua" w:hAnsi="Book Antiqua" w:cstheme="majorBidi"/>
            <w:noProof/>
            <w:vertAlign w:val="superscript"/>
          </w:rPr>
          <w:t>67</w:t>
        </w:r>
      </w:hyperlink>
      <w:r w:rsidR="002E3EE3"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ommend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ca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itia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iv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lozap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ith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yp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izu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E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normalities</w:t>
      </w:r>
      <w:r w:rsidRPr="00A72ADD">
        <w:rPr>
          <w:rFonts w:ascii="Book Antiqua" w:hAnsi="Book Antiqua" w:cstheme="majorBidi"/>
          <w:lang w:bidi="fa-IR"/>
        </w:rPr>
        <w:t>.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fte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ul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u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bnorma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electrica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brai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ctivities,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onsider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tutter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EP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n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ypical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anagement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s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id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effect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os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reduct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r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discontinuation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o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lozapin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may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b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considered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f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stutter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is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annoying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the</w:t>
      </w:r>
      <w:r w:rsidR="00976B8B">
        <w:rPr>
          <w:rFonts w:ascii="Book Antiqua" w:hAnsi="Book Antiqua" w:cstheme="majorBidi"/>
          <w:lang w:bidi="fa-IR"/>
        </w:rPr>
        <w:t xml:space="preserve"> </w:t>
      </w:r>
      <w:r w:rsidRPr="00A72ADD">
        <w:rPr>
          <w:rFonts w:ascii="Book Antiqua" w:hAnsi="Book Antiqua" w:cstheme="majorBidi"/>
          <w:lang w:bidi="fa-IR"/>
        </w:rPr>
        <w:t>patient.</w:t>
      </w:r>
      <w:r w:rsidR="00976B8B">
        <w:rPr>
          <w:rFonts w:ascii="Book Antiqua" w:hAnsi="Book Antiqua" w:cstheme="majorBidi"/>
          <w:lang w:bidi="fa-IR"/>
        </w:rPr>
        <w:t xml:space="preserve"> </w:t>
      </w:r>
    </w:p>
    <w:p w14:paraId="42339B81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50E17AC8" w14:textId="7490DFF4" w:rsidR="00AE2A83" w:rsidRPr="00310E9F" w:rsidRDefault="00786B6C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STUTTERING INDUCED BY DRUGS AFFECTING GLUTAMATE NEUROTRANSMISSION</w:t>
      </w:r>
      <w:r w:rsidR="00976B8B" w:rsidRPr="00310E9F">
        <w:rPr>
          <w:rFonts w:ascii="Book Antiqua" w:hAnsi="Book Antiqua" w:cstheme="majorBidi"/>
          <w:b/>
          <w:bCs/>
          <w:iCs/>
          <w:u w:val="single"/>
        </w:rPr>
        <w:t xml:space="preserve"> </w:t>
      </w:r>
    </w:p>
    <w:p w14:paraId="7530191A" w14:textId="58DD6318" w:rsidR="00AE2A83" w:rsidRPr="00A72ADD" w:rsidRDefault="00AE2A83" w:rsidP="00B663CA">
      <w:pPr>
        <w:spacing w:line="360" w:lineRule="auto"/>
        <w:jc w:val="lowKashida"/>
        <w:rPr>
          <w:rFonts w:ascii="Book Antiqua" w:hAnsi="Book Antiqua" w:cstheme="majorBidi"/>
          <w:color w:val="242021"/>
        </w:rPr>
      </w:pPr>
      <w:r w:rsidRPr="00A72ADD">
        <w:rPr>
          <w:rStyle w:val="fontstyle01"/>
          <w:rFonts w:ascii="Book Antiqua" w:hAnsi="Book Antiqua" w:cstheme="majorBidi"/>
          <w:sz w:val="24"/>
          <w:szCs w:val="24"/>
        </w:rPr>
        <w:t>A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describe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bove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a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nput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nucle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u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BG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striatum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receive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glutamatergic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projectio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from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different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part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cerebral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cortex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alamus.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Furthermore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imulate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hibitor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ABAergic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euron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utpu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uclei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="003F6EDC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releas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.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l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onotropic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MDA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="00B663CA" w:rsidRPr="00A72ADD">
        <w:rPr>
          <w:rFonts w:ascii="Book Antiqua" w:hAnsi="Book Antiqua" w:cstheme="majorBidi"/>
        </w:rPr>
        <w:t>α</w:t>
      </w:r>
      <w:r w:rsidR="00B663CA" w:rsidRPr="00B663CA">
        <w:rPr>
          <w:rFonts w:ascii="Book Antiqua" w:hAnsi="Book Antiqua" w:cstheme="majorBidi"/>
          <w:color w:val="242021"/>
        </w:rPr>
        <w:t>-amino-3-hydroxy-5-methyl-4-isoxazolepropionic acid</w:t>
      </w:r>
      <w:r w:rsidRPr="00A72ADD">
        <w:rPr>
          <w:rFonts w:ascii="Book Antiqua" w:hAnsi="Book Antiqua" w:cstheme="majorBidi"/>
          <w:color w:val="242021"/>
        </w:rPr>
        <w:t>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kainite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etabotropic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receptors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mGlu1-8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r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expresse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="003F6EDC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BG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glutamat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n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mportant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neurotransmitters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at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mediat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signal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ransmissio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BG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motor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circuit.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In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ddition,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computational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modeling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stuttering</w:t>
      </w:r>
      <w:r w:rsidR="00016611" w:rsidRPr="00A72ADD">
        <w:rPr>
          <w:rStyle w:val="fontstyle01"/>
          <w:rFonts w:ascii="Book Antiqua" w:hAnsi="Book Antiqua" w:cstheme="majorBidi"/>
          <w:sz w:val="24"/>
          <w:szCs w:val="24"/>
        </w:rPr>
        <w:fldChar w:fldCharType="begin"/>
      </w:r>
      <w:r>
        <w:rPr>
          <w:rStyle w:val="fontstyle01"/>
          <w:rFonts w:ascii="Book Antiqua" w:hAnsi="Book Antiqua" w:cstheme="majorBidi"/>
          <w:sz w:val="24"/>
          <w:szCs w:val="24"/>
        </w:rPr>
        <w:instrText xml:space="preserve"> ADDIN EN.CITE &lt;EndNote&gt;&lt;Cite&gt;&lt;Author&gt;Civier&lt;/Author&gt;&lt;Year&gt;2013&lt;/Year&gt;&lt;RecNum&gt;70&lt;/RecNum&gt;&lt;DisplayText&gt;&lt;style face="superscript"&gt;[44]&lt;/style&gt;&lt;/DisplayText&gt;&lt;record&gt;&lt;rec-number&gt;70&lt;/rec-number&gt;&lt;foreign-keys&gt;&lt;key app="EN" db-id="00pe2awedpxt0nee9f75fxs90p2ssv0vw5x2"&gt;70&lt;/key&gt;&lt;/foreign-keys&gt;&lt;ref-type name="Journal Article"&gt;17&lt;/ref-type&gt;&lt;contributors&gt;&lt;authors&gt;&lt;author&gt;Civier, Oren&lt;/author&gt;&lt;author&gt;Bullock, Daniel&lt;/author&gt;&lt;author&gt;Max, Ludo&lt;/author&gt;&lt;author&gt;Guenther, Frank H&lt;/author&gt;&lt;/authors&gt;&lt;/contributors&gt;&lt;titles&gt;&lt;title&gt;Computational modeling of stuttering caused by impairments in a basal ganglia thalamo-cortical circuit involved in syllable selection and initiation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63-278&lt;/pages&gt;&lt;volume&gt;126&lt;/volume&gt;&lt;number&gt;3&lt;/number&gt;&lt;dates&gt;&lt;year&gt;2013&lt;/year&gt;&lt;/dates&gt;&lt;isbn&gt;0093-934X&lt;/isbn&gt;&lt;urls&gt;&lt;/urls&gt;&lt;electronic-resource-num&gt;https://doi.org/10.1016/j.bandl.2013.05.016&lt;/electronic-resource-num&gt;&lt;/record&gt;&lt;/Cite&gt;&lt;/EndNote&gt;</w:instrText>
      </w:r>
      <w:r w:rsidR="00016611" w:rsidRPr="00A72ADD">
        <w:rPr>
          <w:rStyle w:val="fontstyle01"/>
          <w:rFonts w:ascii="Book Antiqua" w:hAnsi="Book Antiqua" w:cstheme="majorBidi"/>
          <w:sz w:val="24"/>
          <w:szCs w:val="24"/>
        </w:rPr>
        <w:fldChar w:fldCharType="separate"/>
      </w:r>
      <w:r w:rsidRPr="00087317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[</w:t>
      </w:r>
      <w:hyperlink w:anchor="_ENREF_44" w:tooltip="Civier, 2013 #70" w:history="1">
        <w:r w:rsidRPr="00087317">
          <w:rPr>
            <w:rStyle w:val="fontstyle01"/>
            <w:rFonts w:ascii="Book Antiqua" w:hAnsi="Book Antiqua" w:cstheme="majorBidi"/>
            <w:noProof/>
            <w:sz w:val="24"/>
            <w:szCs w:val="24"/>
            <w:vertAlign w:val="superscript"/>
          </w:rPr>
          <w:t>44</w:t>
        </w:r>
      </w:hyperlink>
      <w:r w:rsidRPr="00087317">
        <w:rPr>
          <w:rStyle w:val="fontstyle01"/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="00016611" w:rsidRPr="00A72ADD">
        <w:rPr>
          <w:rStyle w:val="fontstyle01"/>
          <w:rFonts w:ascii="Book Antiqua" w:hAnsi="Book Antiqua" w:cstheme="majorBidi"/>
          <w:sz w:val="24"/>
          <w:szCs w:val="24"/>
        </w:rPr>
        <w:fldChar w:fldCharType="end"/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and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the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data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Style w:val="fontstyle01"/>
          <w:rFonts w:ascii="Book Antiqua" w:hAnsi="Book Antiqua" w:cstheme="majorBidi"/>
          <w:sz w:val="24"/>
          <w:szCs w:val="24"/>
        </w:rPr>
        <w:t>of</w:t>
      </w:r>
      <w:r w:rsidR="00976B8B">
        <w:rPr>
          <w:rStyle w:val="fontstyle01"/>
          <w:rFonts w:ascii="Book Antiqua" w:hAnsi="Book Antiqua" w:cstheme="majorBidi"/>
          <w:sz w:val="24"/>
          <w:szCs w:val="24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ffusio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ens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mag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btaine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from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hildre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who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utter</w:t>
      </w:r>
      <w:r w:rsidR="00016611" w:rsidRPr="00A72ADD">
        <w:rPr>
          <w:rFonts w:ascii="Book Antiqua" w:hAnsi="Book Antiqua" w:cstheme="majorBidi"/>
          <w:color w:val="242021"/>
        </w:rPr>
        <w:fldChar w:fldCharType="begin"/>
      </w:r>
      <w:r>
        <w:rPr>
          <w:rFonts w:ascii="Book Antiqua" w:hAnsi="Book Antiqua" w:cstheme="majorBidi"/>
          <w:color w:val="242021"/>
        </w:rPr>
        <w:instrText xml:space="preserve"> ADDIN EN.CITE &lt;EndNote&gt;&lt;Cite&gt;&lt;Author&gt;Civier&lt;/Author&gt;&lt;Year&gt;2013&lt;/Year&gt;&lt;RecNum&gt;70&lt;/RecNum&gt;&lt;DisplayText&gt;&lt;style face="superscript"&gt;[44]&lt;/style&gt;&lt;/DisplayText&gt;&lt;record&gt;&lt;rec-number&gt;70&lt;/rec-number&gt;&lt;foreign-keys&gt;&lt;key app="EN" db-id="00pe2awedpxt0nee9f75fxs90p2ssv0vw5x2"&gt;70&lt;/key&gt;&lt;/foreign-keys&gt;&lt;ref-type name="Journal Article"&gt;17&lt;/ref-type&gt;&lt;contributors&gt;&lt;authors&gt;&lt;author&gt;Civier, Oren&lt;/author&gt;&lt;author&gt;Bullock, Daniel&lt;/author&gt;&lt;author&gt;Max, Ludo&lt;/author&gt;&lt;author&gt;Guenther, Frank H&lt;/author&gt;&lt;/authors&gt;&lt;/contributors&gt;&lt;titles&gt;&lt;title&gt;Computational modeling of stuttering caused by impairments in a basal ganglia thalamo-cortical circuit involved in syllable selection and initiation&lt;/title&gt;&lt;secondary-title&gt;Brain and language&lt;/secondary-title&gt;&lt;/titles&gt;&lt;periodical&gt;&lt;full-title&gt;Brain and Language&lt;/full-title&gt;&lt;abbr-1&gt;Brain Lang.&lt;/abbr-1&gt;&lt;abbr-2&gt;Brain Lang&lt;/abbr-2&gt;&lt;abbr-3&gt;Brain &amp;amp; Language&lt;/abbr-3&gt;&lt;/periodical&gt;&lt;pages&gt;263-278&lt;/pages&gt;&lt;volume&gt;126&lt;/volume&gt;&lt;number&gt;3&lt;/number&gt;&lt;dates&gt;&lt;year&gt;2013&lt;/year&gt;&lt;/dates&gt;&lt;isbn&gt;0093-934X&lt;/isbn&gt;&lt;urls&gt;&lt;/urls&gt;&lt;electronic-resource-num&gt;https://doi.org/10.1016/j.bandl.2013.05.016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242021"/>
        </w:rPr>
        <w:fldChar w:fldCharType="separate"/>
      </w:r>
      <w:r w:rsidRPr="00087317">
        <w:rPr>
          <w:rFonts w:ascii="Book Antiqua" w:hAnsi="Book Antiqua" w:cstheme="majorBidi"/>
          <w:noProof/>
          <w:color w:val="242021"/>
          <w:vertAlign w:val="superscript"/>
        </w:rPr>
        <w:t>[</w:t>
      </w:r>
      <w:hyperlink w:anchor="_ENREF_44" w:tooltip="Civier, 2013 #70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44</w:t>
        </w:r>
      </w:hyperlink>
      <w:r w:rsidRPr="00087317">
        <w:rPr>
          <w:rFonts w:ascii="Book Antiqua" w:hAnsi="Book Antiqua" w:cstheme="majorBidi"/>
          <w:noProof/>
          <w:color w:val="242021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242021"/>
        </w:rPr>
        <w:fldChar w:fldCharType="end"/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dic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a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r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mpaire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nnectivit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etwee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fferen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art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erebra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rtex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riatum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evelopmenta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uttering.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i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mpaire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nnectio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ause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a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anno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ptimall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etec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gnitiv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ensor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ot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ontex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o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ermin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reviou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honem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iti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ex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honeme</w:t>
      </w:r>
      <w:r w:rsidR="00016611" w:rsidRPr="00A72ADD">
        <w:rPr>
          <w:rFonts w:ascii="Book Antiqua" w:hAnsi="Book Antiqua" w:cstheme="majorBidi"/>
          <w:color w:val="242021"/>
        </w:rPr>
        <w:fldChar w:fldCharType="begin"/>
      </w:r>
      <w:r>
        <w:rPr>
          <w:rFonts w:ascii="Book Antiqua" w:hAnsi="Book Antiqua" w:cstheme="majorBidi"/>
          <w:color w:val="242021"/>
        </w:rPr>
        <w:instrText xml:space="preserve"> ADDIN EN.CITE &lt;EndNote&gt;&lt;Cite&gt;&lt;Author&gt;Alm&lt;/Author&gt;&lt;Year&gt;2004&lt;/Year&gt;&lt;RecNum&gt;55&lt;/RecNum&gt;&lt;DisplayText&gt;&lt;style face="superscript"&gt;[29]&lt;/style&gt;&lt;/DisplayText&gt;&lt;record&gt;&lt;rec-number&gt;55&lt;/rec-number&gt;&lt;foreign-keys&gt;&lt;key app="EN" db-id="00pe2awedpxt0nee9f75fxs90p2ssv0vw5x2"&gt;55&lt;/key&gt;&lt;/foreign-keys&gt;&lt;ref-type name="Journal Article"&gt;17&lt;/ref-type&gt;&lt;contributors&gt;&lt;authors&gt;&lt;author&gt;Alm, Per A&lt;/author&gt;&lt;/authors&gt;&lt;/contributors&gt;&lt;titles&gt;&lt;title&gt;Stuttering and the basal ganglia circuits: a critical review of possible relations&lt;/title&gt;&lt;secondary-title&gt;Journal of communication disorders&lt;/secondary-title&gt;&lt;/titles&gt;&lt;periodical&gt;&lt;full-title&gt;Journal of Communication Disorders&lt;/full-title&gt;&lt;abbr-1&gt;J. Commun. Disord.&lt;/abbr-1&gt;&lt;abbr-2&gt;J Commun Disord&lt;/abbr-2&gt;&lt;/periodical&gt;&lt;pages&gt;325-369&lt;/pages&gt;&lt;volume&gt;37&lt;/volume&gt;&lt;number&gt;4&lt;/number&gt;&lt;dates&gt;&lt;year&gt;2004&lt;/year&gt;&lt;/dates&gt;&lt;isbn&gt;0021-9924&lt;/isbn&gt;&lt;urls&gt;&lt;/urls&gt;&lt;electronic-resource-num&gt;https://doi.org/10.1016/j.jcomdis.2004.03.001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242021"/>
        </w:rPr>
        <w:fldChar w:fldCharType="separate"/>
      </w:r>
      <w:r w:rsidRPr="00087317">
        <w:rPr>
          <w:rFonts w:ascii="Book Antiqua" w:hAnsi="Book Antiqua" w:cstheme="majorBidi"/>
          <w:noProof/>
          <w:color w:val="242021"/>
          <w:vertAlign w:val="superscript"/>
        </w:rPr>
        <w:t>[</w:t>
      </w:r>
      <w:hyperlink w:anchor="_ENREF_29" w:tooltip="Alm, 2004 #55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29</w:t>
        </w:r>
      </w:hyperlink>
      <w:r w:rsidRPr="00087317">
        <w:rPr>
          <w:rFonts w:ascii="Book Antiqua" w:hAnsi="Book Antiqua" w:cstheme="majorBidi"/>
          <w:noProof/>
          <w:color w:val="242021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242021"/>
        </w:rPr>
        <w:fldChar w:fldCharType="end"/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imel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ann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o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roduc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fluen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peech.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refore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rug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lik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emantin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hibit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MDA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receptors</w:t>
      </w:r>
      <w:r w:rsidR="00016611" w:rsidRPr="00A72ADD">
        <w:rPr>
          <w:rFonts w:ascii="Book Antiqua" w:hAnsi="Book Antiqua" w:cstheme="majorBidi"/>
          <w:color w:val="242021"/>
        </w:rPr>
        <w:fldChar w:fldCharType="begin"/>
      </w:r>
      <w:r>
        <w:rPr>
          <w:rFonts w:ascii="Book Antiqua" w:hAnsi="Book Antiqua" w:cstheme="majorBidi"/>
          <w:color w:val="242021"/>
        </w:rPr>
        <w:instrText xml:space="preserve"> ADDIN EN.CITE &lt;EndNote&gt;&lt;Cite&gt;&lt;Author&gt;Johnson&lt;/Author&gt;&lt;Year&gt;2006&lt;/Year&gt;&lt;RecNum&gt;94&lt;/RecNum&gt;&lt;DisplayText&gt;&lt;style face="superscript"&gt;[68]&lt;/style&gt;&lt;/DisplayText&gt;&lt;record&gt;&lt;rec-number&gt;94&lt;/rec-number&gt;&lt;foreign-keys&gt;&lt;key app="EN" db-id="00pe2awedpxt0nee9f75fxs90p2ssv0vw5x2"&gt;94&lt;/key&gt;&lt;/foreign-keys&gt;&lt;ref-type name="Journal Article"&gt;17&lt;/ref-type&gt;&lt;contributors&gt;&lt;authors&gt;&lt;author&gt;Johnson, Jon W&lt;/author&gt;&lt;author&gt;Kotermanski, Shawn E&lt;/author&gt;&lt;/authors&gt;&lt;/contributors&gt;&lt;titles&gt;&lt;title&gt;Mechanism of action of memantine&lt;/title&gt;&lt;secondary-title&gt;Current opinion in pharmacology&lt;/secondary-title&gt;&lt;/titles&gt;&lt;periodical&gt;&lt;full-title&gt;Current Opinion in Pharmacology&lt;/full-title&gt;&lt;abbr-1&gt;Curr. Opin. Pharmacol.&lt;/abbr-1&gt;&lt;abbr-2&gt;Curr Opin Pharmacol&lt;/abbr-2&gt;&lt;/periodical&gt;&lt;pages&gt;61-67&lt;/pages&gt;&lt;volume&gt;6&lt;/volume&gt;&lt;number&gt;1&lt;/number&gt;&lt;dates&gt;&lt;year&gt;2006&lt;/year&gt;&lt;/dates&gt;&lt;isbn&gt;1471-4892&lt;/isbn&gt;&lt;urls&gt;&lt;/urls&gt;&lt;electronic-resource-num&gt;https://doi.org/10.1016/j.coph.2005.09.007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242021"/>
        </w:rPr>
        <w:fldChar w:fldCharType="separate"/>
      </w:r>
      <w:r w:rsidRPr="00087317">
        <w:rPr>
          <w:rFonts w:ascii="Book Antiqua" w:hAnsi="Book Antiqua" w:cstheme="majorBidi"/>
          <w:noProof/>
          <w:color w:val="242021"/>
          <w:vertAlign w:val="superscript"/>
        </w:rPr>
        <w:t>[</w:t>
      </w:r>
      <w:hyperlink w:anchor="_ENREF_68" w:tooltip="Johnson, 2006 #94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68</w:t>
        </w:r>
      </w:hyperlink>
      <w:r w:rsidRPr="00087317">
        <w:rPr>
          <w:rFonts w:ascii="Book Antiqua" w:hAnsi="Book Antiqua" w:cstheme="majorBidi"/>
          <w:noProof/>
          <w:color w:val="242021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242021"/>
        </w:rPr>
        <w:fldChar w:fldCharType="end"/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regabalin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abapentin</w:t>
      </w:r>
      <w:r w:rsidR="003F6EDC">
        <w:rPr>
          <w:rFonts w:ascii="Book Antiqua" w:hAnsi="Book Antiqua" w:cstheme="majorBidi"/>
          <w:color w:val="242021"/>
        </w:rPr>
        <w:t>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lamotrigin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hibit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releas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</w:t>
      </w:r>
      <w:r w:rsidR="00016611" w:rsidRPr="00A72ADD">
        <w:rPr>
          <w:rFonts w:ascii="Book Antiqua" w:hAnsi="Book Antiqua" w:cstheme="majorBidi"/>
          <w:color w:val="242021"/>
        </w:rPr>
        <w:fldChar w:fldCharType="begin"/>
      </w:r>
      <w:r>
        <w:rPr>
          <w:rFonts w:ascii="Book Antiqua" w:hAnsi="Book Antiqua" w:cstheme="majorBidi"/>
          <w:color w:val="242021"/>
        </w:rPr>
        <w:instrText xml:space="preserve"> ADDIN EN.CITE &lt;EndNote&gt;&lt;Cite&gt;&lt;Author&gt;Lapidus&lt;/Author&gt;&lt;Year&gt;2013&lt;/Year&gt;&lt;RecNum&gt;95&lt;/RecNum&gt;&lt;DisplayText&gt;&lt;style face="superscript"&gt;[69, 70]&lt;/style&gt;&lt;/DisplayText&gt;&lt;record&gt;&lt;rec-number&gt;95&lt;/rec-number&gt;&lt;foreign-keys&gt;&lt;key app="EN" db-id="00pe2awedpxt0nee9f75fxs90p2ssv0vw5x2"&gt;95&lt;/key&gt;&lt;/foreign-keys&gt;&lt;ref-type name="Journal Article"&gt;17&lt;/ref-type&gt;&lt;contributors&gt;&lt;authors&gt;&lt;author&gt;Lapidus, Kyle AB&lt;/author&gt;&lt;author&gt;Soleimani, Laili&lt;/author&gt;&lt;author&gt;Murrough, James W&lt;/author&gt;&lt;/authors&gt;&lt;/contributors&gt;&lt;titles&gt;&lt;title&gt;Novel glutamatergic drugs for the treatment of mood disorders&lt;/title&gt;&lt;secondary-title&gt;Neuropsychiatric disease and treatment&lt;/secondary-title&gt;&lt;/titles&gt;&lt;periodical&gt;&lt;full-title&gt;Neuropsychiatric Disease and Treatment&lt;/full-title&gt;&lt;abbr-1&gt;Neuropsychiatr. Dis. Treat.&lt;/abbr-1&gt;&lt;abbr-2&gt;Neuropsychiatr Dis Treat&lt;/abbr-2&gt;&lt;abbr-3&gt;Neuropsychiatric Disease &amp;amp; Treatment&lt;/abbr-3&gt;&lt;/periodical&gt;&lt;pages&gt;1101&lt;/pages&gt;&lt;volume&gt;9&lt;/volume&gt;&lt;dates&gt;&lt;year&gt;2013&lt;/year&gt;&lt;/dates&gt;&lt;urls&gt;&lt;/urls&gt;&lt;electronic-resource-num&gt;10.2147/NDT.S36689&lt;/electronic-resource-num&gt;&lt;/record&gt;&lt;/Cite&gt;&lt;Cite&gt;&lt;Author&gt;Sills&lt;/Author&gt;&lt;Year&gt;2006&lt;/Year&gt;&lt;RecNum&gt;96&lt;/RecNum&gt;&lt;record&gt;&lt;rec-number&gt;96&lt;/rec-number&gt;&lt;foreign-keys&gt;&lt;key app="EN" db-id="00pe2awedpxt0nee9f75fxs90p2ssv0vw5x2"&gt;96&lt;/key&gt;&lt;/foreign-keys&gt;&lt;ref-type name="Journal Article"&gt;17&lt;/ref-type&gt;&lt;contributors&gt;&lt;authors&gt;&lt;author&gt;Sills, Graeme J&lt;/author&gt;&lt;/authors&gt;&lt;/contributors&gt;&lt;titles&gt;&lt;title&gt;The mechanisms of action of gabapentin and pregabalin&lt;/title&gt;&lt;secondary-title&gt;Current opinion in pharmacology&lt;/secondary-title&gt;&lt;/titles&gt;&lt;periodical&gt;&lt;full-title&gt;Current Opinion in Pharmacology&lt;/full-title&gt;&lt;abbr-1&gt;Curr. Opin. Pharmacol.&lt;/abbr-1&gt;&lt;abbr-2&gt;Curr Opin Pharmacol&lt;/abbr-2&gt;&lt;/periodical&gt;&lt;pages&gt;108-113&lt;/pages&gt;&lt;volume&gt;6&lt;/volume&gt;&lt;number&gt;1&lt;/number&gt;&lt;dates&gt;&lt;year&gt;2006&lt;/year&gt;&lt;/dates&gt;&lt;isbn&gt;1471-4892&lt;/isbn&gt;&lt;urls&gt;&lt;/urls&gt;&lt;electronic-resource-num&gt;https://doi.org/10.1016/j.coph.2005.11.003&lt;/electronic-resource-num&gt;&lt;/record&gt;&lt;/Cite&gt;&lt;/EndNote&gt;</w:instrText>
      </w:r>
      <w:r w:rsidR="00016611" w:rsidRPr="00A72ADD">
        <w:rPr>
          <w:rFonts w:ascii="Book Antiqua" w:hAnsi="Book Antiqua" w:cstheme="majorBidi"/>
          <w:color w:val="242021"/>
        </w:rPr>
        <w:fldChar w:fldCharType="separate"/>
      </w:r>
      <w:r w:rsidRPr="00087317">
        <w:rPr>
          <w:rFonts w:ascii="Book Antiqua" w:hAnsi="Book Antiqua" w:cstheme="majorBidi"/>
          <w:noProof/>
          <w:color w:val="242021"/>
          <w:vertAlign w:val="superscript"/>
        </w:rPr>
        <w:t>[</w:t>
      </w:r>
      <w:hyperlink w:anchor="_ENREF_69" w:tooltip="Lapidus, 2013 #95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69</w:t>
        </w:r>
      </w:hyperlink>
      <w:r w:rsidR="003F6EDC">
        <w:rPr>
          <w:rFonts w:ascii="Book Antiqua" w:hAnsi="Book Antiqua" w:cstheme="majorBidi"/>
          <w:noProof/>
          <w:color w:val="242021"/>
          <w:vertAlign w:val="superscript"/>
        </w:rPr>
        <w:t>,</w:t>
      </w:r>
      <w:hyperlink w:anchor="_ENREF_70" w:tooltip="Sills, 2006 #96" w:history="1">
        <w:r w:rsidRPr="00087317">
          <w:rPr>
            <w:rFonts w:ascii="Book Antiqua" w:hAnsi="Book Antiqua" w:cstheme="majorBidi"/>
            <w:noProof/>
            <w:color w:val="242021"/>
            <w:vertAlign w:val="superscript"/>
          </w:rPr>
          <w:t>70</w:t>
        </w:r>
      </w:hyperlink>
      <w:r w:rsidRPr="00087317">
        <w:rPr>
          <w:rFonts w:ascii="Book Antiqua" w:hAnsi="Book Antiqua" w:cstheme="majorBidi"/>
          <w:noProof/>
          <w:color w:val="242021"/>
          <w:vertAlign w:val="superscript"/>
        </w:rPr>
        <w:t>]</w:t>
      </w:r>
      <w:r w:rsidR="00016611" w:rsidRPr="00A72ADD">
        <w:rPr>
          <w:rFonts w:ascii="Book Antiqua" w:hAnsi="Book Antiqua" w:cstheme="majorBidi"/>
          <w:color w:val="242021"/>
        </w:rPr>
        <w:fldChar w:fldCharType="end"/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hang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orma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functio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proofErr w:type="spellStart"/>
      <w:r w:rsidRPr="00A72ADD">
        <w:rPr>
          <w:rFonts w:ascii="Book Antiqua" w:hAnsi="Book Antiqua" w:cstheme="majorBidi"/>
          <w:color w:val="242021"/>
        </w:rPr>
        <w:t>corticostriatal</w:t>
      </w:r>
      <w:proofErr w:type="spellEnd"/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athway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fferen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art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of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ot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ircui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a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mpai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alanc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betwee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rec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direct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pathway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caus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oto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bnormalitie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lik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tuttering.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oreover,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glutama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a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neurotransmitt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whi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att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d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ntagonizing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it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effect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also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disturb</w:t>
      </w:r>
      <w:r w:rsidR="003F6EDC">
        <w:rPr>
          <w:rFonts w:ascii="Book Antiqua" w:hAnsi="Book Antiqua" w:cstheme="majorBidi"/>
          <w:color w:val="242021"/>
        </w:rPr>
        <w:t>s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signal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ransmission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hrough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white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matt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fiber</w:t>
      </w:r>
      <w:r w:rsidR="00976B8B">
        <w:rPr>
          <w:rFonts w:ascii="Book Antiqua" w:hAnsi="Book Antiqua" w:cstheme="majorBidi"/>
          <w:color w:val="242021"/>
        </w:rPr>
        <w:t xml:space="preserve"> </w:t>
      </w:r>
      <w:r w:rsidRPr="00A72ADD">
        <w:rPr>
          <w:rFonts w:ascii="Book Antiqua" w:hAnsi="Book Antiqua" w:cstheme="majorBidi"/>
          <w:color w:val="242021"/>
        </w:rPr>
        <w:t>tracts</w:t>
      </w:r>
    </w:p>
    <w:p w14:paraId="51400177" w14:textId="77777777" w:rsidR="003F6EDC" w:rsidRDefault="003F6EDC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7CE61181" w14:textId="213A7149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Theophylline</w:t>
      </w:r>
      <w:r w:rsidR="00976B8B" w:rsidRPr="00310E9F">
        <w:rPr>
          <w:rFonts w:ascii="Book Antiqua" w:hAnsi="Book Antiqua" w:cstheme="majorBidi" w:hint="eastAsia"/>
          <w:b/>
          <w:bCs/>
          <w:i/>
          <w:iCs/>
          <w:lang w:eastAsia="zh-CN"/>
        </w:rPr>
        <w:t xml:space="preserve"> </w:t>
      </w:r>
    </w:p>
    <w:p w14:paraId="1F85185C" w14:textId="7610C86E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Theophyll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ransmiss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c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enos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cep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S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ophyll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eas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sturb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al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twe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ntio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F6EDC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pai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r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un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3F6EDC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lutamat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ransmitt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tter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Movsessian&lt;/Author&gt;&lt;Year&gt;2005&lt;/Year&gt;&lt;RecNum&gt;35&lt;/RecNum&gt;&lt;DisplayText&gt;&lt;style face="superscript"&gt;[5]&lt;/style&gt;&lt;/DisplayText&gt;&lt;record&gt;&lt;rec-number&gt;35&lt;/rec-number&gt;&lt;foreign-keys&gt;&lt;key app="EN" db-id="00pe2awedpxt0nee9f75fxs90p2ssv0vw5x2"&gt;35&lt;/key&gt;&lt;/foreign-keys&gt;&lt;ref-type name="Journal Article"&gt;17&lt;/ref-type&gt;&lt;contributors&gt;&lt;authors&gt;&lt;author&gt;Movsessian, Patrick&lt;/author&gt;&lt;/authors&gt;&lt;/contributors&gt;&lt;titles&gt;&lt;title&gt;Neuropharmacology of theophylline induced stuttering: the role of dopamine, adenosine and GABA&lt;/title&gt;&lt;secondary-title&gt;Medical hypotheses&lt;/secondary-title&gt;&lt;/titles&gt;&lt;periodical&gt;&lt;full-title&gt;Medical Hypotheses&lt;/full-title&gt;&lt;abbr-1&gt;Med. Hypotheses&lt;/abbr-1&gt;&lt;abbr-2&gt;Med Hypotheses&lt;/abbr-2&gt;&lt;/periodical&gt;&lt;pages&gt;290-297&lt;/pages&gt;&lt;volume&gt;64&lt;/volume&gt;&lt;number&gt;2&lt;/number&gt;&lt;dates&gt;&lt;year&gt;2005&lt;/year&gt;&lt;/dates&gt;&lt;isbn&gt;0306-9877&lt;/isbn&gt;&lt;urls&gt;&lt;/urls&gt;&lt;electronic-resource-num&gt;https://doi.org/10.1016/j.mehy.2004.07.026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243EDE">
        <w:rPr>
          <w:rFonts w:ascii="Book Antiqua" w:hAnsi="Book Antiqua" w:cstheme="majorBidi"/>
          <w:noProof/>
          <w:vertAlign w:val="superscript"/>
        </w:rPr>
        <w:t>[</w:t>
      </w:r>
      <w:hyperlink w:anchor="_ENREF_5" w:tooltip="Movsessian, 2005 #35" w:history="1">
        <w:r w:rsidRPr="00243EDE">
          <w:rPr>
            <w:rFonts w:ascii="Book Antiqua" w:hAnsi="Book Antiqua" w:cstheme="majorBidi"/>
            <w:noProof/>
            <w:vertAlign w:val="superscript"/>
          </w:rPr>
          <w:t>5</w:t>
        </w:r>
      </w:hyperlink>
      <w:r w:rsidRPr="00243EDE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</w:p>
    <w:p w14:paraId="50044B00" w14:textId="77777777" w:rsidR="00AE2A83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4FBE2713" w14:textId="766017D3" w:rsidR="00AE2A83" w:rsidRPr="00310E9F" w:rsidRDefault="00786B6C" w:rsidP="00AE2A83">
      <w:pPr>
        <w:spacing w:line="360" w:lineRule="auto"/>
        <w:jc w:val="lowKashida"/>
        <w:rPr>
          <w:rFonts w:ascii="Book Antiqua" w:hAnsi="Book Antiqua" w:cstheme="majorBidi"/>
          <w:b/>
          <w:bCs/>
          <w:iCs/>
          <w:u w:val="single"/>
        </w:rPr>
      </w:pPr>
      <w:r w:rsidRPr="00310E9F">
        <w:rPr>
          <w:rFonts w:ascii="Book Antiqua" w:hAnsi="Book Antiqua" w:cstheme="majorBidi"/>
          <w:b/>
          <w:bCs/>
          <w:iCs/>
          <w:u w:val="single"/>
        </w:rPr>
        <w:t>STUTTERING INDUCED BY OTHER DRUGS</w:t>
      </w:r>
    </w:p>
    <w:p w14:paraId="00E07196" w14:textId="649D3320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Divalproex</w:t>
      </w:r>
    </w:p>
    <w:p w14:paraId="4CEDE934" w14:textId="3D724A67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Alth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lockag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oltage-depend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odi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annels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Johannessen&lt;/Author&gt;&lt;Year&gt;2000&lt;/Year&gt;&lt;RecNum&gt;97&lt;/RecNum&gt;&lt;DisplayText&gt;&lt;style face="superscript"&gt;[71]&lt;/style&gt;&lt;/DisplayText&gt;&lt;record&gt;&lt;rec-number&gt;97&lt;/rec-number&gt;&lt;foreign-keys&gt;&lt;key app="EN" db-id="00pe2awedpxt0nee9f75fxs90p2ssv0vw5x2"&gt;97&lt;/key&gt;&lt;/foreign-keys&gt;&lt;ref-type name="Journal Article"&gt;17&lt;/ref-type&gt;&lt;contributors&gt;&lt;authors&gt;&lt;author&gt;Johannessen, Cecilie U&lt;/author&gt;&lt;/authors&gt;&lt;/contributors&gt;&lt;titles&gt;&lt;title&gt;Mechanisms of action of valproate: a commentatory&lt;/title&gt;&lt;secondary-title&gt;Neurochemistry international&lt;/secondary-title&gt;&lt;/titles&gt;&lt;periodical&gt;&lt;full-title&gt;Neurochemistry International&lt;/full-title&gt;&lt;abbr-1&gt;Neurochem. Int.&lt;/abbr-1&gt;&lt;abbr-2&gt;Neurochem Int&lt;/abbr-2&gt;&lt;/periodical&gt;&lt;pages&gt;103-110&lt;/pages&gt;&lt;volume&gt;37&lt;/volume&gt;&lt;number&gt;2-3&lt;/number&gt;&lt;dates&gt;&lt;year&gt;2000&lt;/year&gt;&lt;/dates&gt;&lt;isbn&gt;0197-0186&lt;/isbn&gt;&lt;urls&gt;&lt;/urls&gt;&lt;electronic-resource-num&gt;https://doi.org/10.1016/S0197-0186(00)00013-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71" w:tooltip="Johannessen, 2000 #97" w:history="1">
        <w:r w:rsidRPr="00087317">
          <w:rPr>
            <w:rFonts w:ascii="Book Antiqua" w:hAnsi="Book Antiqua" w:cstheme="majorBidi"/>
            <w:noProof/>
            <w:vertAlign w:val="superscript"/>
          </w:rPr>
          <w:t>7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ve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the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justif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o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ticonvulsa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hylax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igra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eadach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o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abiliz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ertie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im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a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monstr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ent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th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noun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Löscher&lt;/Author&gt;&lt;Year&gt;1989&lt;/Year&gt;&lt;RecNum&gt;98&lt;/RecNum&gt;&lt;DisplayText&gt;&lt;style face="superscript"&gt;[72]&lt;/style&gt;&lt;/DisplayText&gt;&lt;record&gt;&lt;rec-number&gt;98&lt;/rec-number&gt;&lt;foreign-keys&gt;&lt;key app="EN" db-id="00pe2awedpxt0nee9f75fxs90p2ssv0vw5x2"&gt;98&lt;/key&gt;&lt;/foreign-keys&gt;&lt;ref-type name="Journal Article"&gt;17&lt;/ref-type&gt;&lt;contributors&gt;&lt;authors&gt;&lt;author&gt;Löscher, Wolfgan&lt;/author&gt;&lt;/authors&gt;&lt;/contributors&gt;&lt;titles&gt;&lt;title&gt;Valproate enhances GABA turnover in the substantia nigra&lt;/title&gt;&lt;secondary-title&gt;Brain research&lt;/secondary-title&gt;&lt;/titles&gt;&lt;periodical&gt;&lt;full-title&gt;Brain Research&lt;/full-title&gt;&lt;abbr-1&gt;Brain Res.&lt;/abbr-1&gt;&lt;abbr-2&gt;Brain Res&lt;/abbr-2&gt;&lt;/periodical&gt;&lt;pages&gt;198-203&lt;/pages&gt;&lt;volume&gt;501&lt;/volume&gt;&lt;number&gt;1&lt;/number&gt;&lt;dates&gt;&lt;year&gt;1989&lt;/year&gt;&lt;/dates&gt;&lt;isbn&gt;0006-8993&lt;/isbn&gt;&lt;urls&gt;&lt;/urls&gt;&lt;electronic-resource-num&gt;https://doi.org/10.1016/0006-8993(89)91044-5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72" w:tooltip="Löscher, 1989 #98" w:history="1">
        <w:r w:rsidRPr="00087317">
          <w:rPr>
            <w:rFonts w:ascii="Book Antiqua" w:hAnsi="Book Antiqua" w:cstheme="majorBidi"/>
            <w:noProof/>
            <w:vertAlign w:val="superscript"/>
          </w:rPr>
          <w:t>72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="00485609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alpro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i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ter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requenc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r</w:t>
      </w:r>
      <w:proofErr w:type="spellEnd"/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Töllner&lt;/Author&gt;&lt;Year&gt;2011&lt;/Year&gt;&lt;RecNum&gt;99&lt;/RecNum&gt;&lt;DisplayText&gt;&lt;style face="superscript"&gt;[73]&lt;/style&gt;&lt;/DisplayText&gt;&lt;record&gt;&lt;rec-number&gt;99&lt;/rec-number&gt;&lt;foreign-keys&gt;&lt;key app="EN" db-id="00pe2awedpxt0nee9f75fxs90p2ssv0vw5x2"&gt;99&lt;/key&gt;&lt;/foreign-keys&gt;&lt;ref-type name="Journal Article"&gt;17&lt;/ref-type&gt;&lt;contributors&gt;&lt;authors&gt;&lt;author&gt;Töllner, Kathrin&lt;/author&gt;&lt;author&gt;Wolf, Saskia&lt;/author&gt;&lt;author&gt;Löscher, Wolfgang&lt;/author&gt;&lt;author&gt;Gernert, Manuela&lt;/author&gt;&lt;/authors&gt;&lt;/contributors&gt;&lt;titles&gt;&lt;title&gt;The anticonvulsant response to valproate in kindled rats is correlated with its effect on neuronal firing in the substantia nigra pars reticulata: a new mechanism of pharmacoresistance&lt;/title&gt;&lt;secondary-title&gt;Journal of Neuroscience&lt;/secondary-title&gt;&lt;/titles&gt;&lt;periodical&gt;&lt;full-title&gt;Journal of Neuroscience&lt;/full-title&gt;&lt;abbr-1&gt;J. Neurosci.&lt;/abbr-1&gt;&lt;abbr-2&gt;J Neurosci&lt;/abbr-2&gt;&lt;/periodical&gt;&lt;pages&gt;16423-16434&lt;/pages&gt;&lt;volume&gt;31&lt;/volume&gt;&lt;number&gt;45&lt;/number&gt;&lt;dates&gt;&lt;year&gt;2011&lt;/year&gt;&lt;/dates&gt;&lt;isbn&gt;0270-6474&lt;/isbn&gt;&lt;urls&gt;&lt;/urls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73" w:tooltip="Töllner, 2011 #99" w:history="1">
        <w:r w:rsidRPr="00087317">
          <w:rPr>
            <w:rFonts w:ascii="Book Antiqua" w:hAnsi="Book Antiqua" w:cstheme="majorBidi"/>
            <w:noProof/>
            <w:vertAlign w:val="superscript"/>
          </w:rPr>
          <w:t>73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AB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bstanti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igr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roug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r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duce</w:t>
      </w:r>
      <w:r w:rsidR="00485609">
        <w:rPr>
          <w:rFonts w:ascii="Book Antiqua" w:hAnsi="Book Antiqua" w:cstheme="majorBidi"/>
        </w:rPr>
        <w:t>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ecu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si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vem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</w:p>
    <w:p w14:paraId="5E185FE8" w14:textId="77777777" w:rsidR="00485609" w:rsidRDefault="00485609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18D2D287" w14:textId="7777777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Atomoxetine</w:t>
      </w:r>
    </w:p>
    <w:p w14:paraId="68243653" w14:textId="2B02786E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lectiv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P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uptak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or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tracellula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entrat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P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fro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016611" w:rsidRPr="00A72ADD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Bymaster&lt;/Author&gt;&lt;Year&gt;2002&lt;/Year&gt;&lt;RecNum&gt;71&lt;/RecNum&gt;&lt;DisplayText&gt;&lt;style face="superscript"&gt;[45]&lt;/style&gt;&lt;/DisplayText&gt;&lt;record&gt;&lt;rec-number&gt;71&lt;/rec-number&gt;&lt;foreign-keys&gt;&lt;key app="EN" db-id="00pe2awedpxt0nee9f75fxs90p2ssv0vw5x2"&gt;71&lt;/key&gt;&lt;/foreign-keys&gt;&lt;ref-type name="Journal Article"&gt;17&lt;/ref-type&gt;&lt;contributors&gt;&lt;authors&gt;&lt;author&gt;Bymaster, Frank P&lt;/author&gt;&lt;author&gt;Katner, Jason S&lt;/author&gt;&lt;author&gt;Nelson, David L&lt;/author&gt;&lt;author&gt;Hemrick-Luecke, Susan K&lt;/author&gt;&lt;author&gt;Threlkeld, Penny G&lt;/author&gt;&lt;author&gt;Heiligenstein, John H&lt;/author&gt;&lt;author&gt;Morin, S Michelle&lt;/author&gt;&lt;author&gt;Gehlert, Donald R&lt;/author&gt;&lt;author&gt;Perry, Kenneth W&lt;/author&gt;&lt;/authors&gt;&lt;/contributors&gt;&lt;titles&gt;&lt;title&gt;Atomoxetine increases extracellular levels of norepinephrine and dopamine in prefrontal cortex of rat: a potential mechanism for efficacy in attention deficit/hyperactivity disorder&lt;/title&gt;&lt;secondary-title&gt;Neuropsychopharmacology&lt;/secondary-title&gt;&lt;/titles&gt;&lt;periodical&gt;&lt;full-title&gt;Neuropsychopharmacology&lt;/full-title&gt;&lt;abbr-1&gt;Neuropsychopharmacology&lt;/abbr-1&gt;&lt;abbr-2&gt;Neuropsychopharmacology&lt;/abbr-2&gt;&lt;/periodical&gt;&lt;pages&gt;699-711&lt;/pages&gt;&lt;volume&gt;27&lt;/volume&gt;&lt;number&gt;5&lt;/number&gt;&lt;dates&gt;&lt;year&gt;2002&lt;/year&gt;&lt;/dates&gt;&lt;isbn&gt;0893-133X&lt;/isbn&gt;&lt;urls&gt;&lt;/urls&gt;&lt;electronic-resource-num&gt;https://doi.org/10.1016/S0893-133X(02)00346-9&lt;/electronic-resource-num&gt;&lt;/record&gt;&lt;/Cite&gt;&lt;/EndNote&gt;</w:instrText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5" w:tooltip="Bymaster, 2002 #71" w:history="1">
        <w:r w:rsidRPr="00087317">
          <w:rPr>
            <w:rFonts w:ascii="Book Antiqua" w:hAnsi="Book Antiqua" w:cstheme="majorBidi"/>
            <w:noProof/>
            <w:vertAlign w:val="superscript"/>
          </w:rPr>
          <w:t>4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A72ADD">
        <w:rPr>
          <w:rFonts w:ascii="Book Antiqua" w:hAnsi="Book Antiqua" w:cstheme="majorBidi"/>
        </w:rPr>
        <w:t>However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ami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cent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obtain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pposi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s</w:t>
      </w:r>
      <w:r w:rsidR="00016611" w:rsidRPr="00A72ADD">
        <w:rPr>
          <w:rFonts w:ascii="Book Antiqua" w:hAnsi="Book Antiqua" w:cstheme="majorBidi"/>
        </w:rPr>
        <w:fldChar w:fldCharType="begin">
          <w:fldData xml:space="preserve">PEVuZE5vdGU+PENpdGU+PEF1dGhvcj5FYXN0b248L0F1dGhvcj48WWVhcj4yMDA2PC9ZZWFyPjxS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FYXN0b248L0F1dGhvcj48WWVhcj4yMDA2PC9ZZWFyPjxS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 w:rsidRPr="00A72ADD">
        <w:rPr>
          <w:rFonts w:ascii="Book Antiqua" w:hAnsi="Book Antiqua" w:cstheme="majorBidi"/>
        </w:rPr>
      </w:r>
      <w:r w:rsidR="00016611" w:rsidRPr="00A72ADD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45" w:tooltip="Bymaster, 2002 #71" w:history="1">
        <w:r w:rsidRPr="00087317">
          <w:rPr>
            <w:rFonts w:ascii="Book Antiqua" w:hAnsi="Book Antiqua" w:cstheme="majorBidi"/>
            <w:noProof/>
            <w:vertAlign w:val="superscript"/>
          </w:rPr>
          <w:t>45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,</w:t>
      </w:r>
      <w:hyperlink w:anchor="_ENREF_74" w:tooltip="Easton, 2006 #100" w:history="1">
        <w:r w:rsidRPr="00087317">
          <w:rPr>
            <w:rFonts w:ascii="Book Antiqua" w:hAnsi="Book Antiqua" w:cstheme="majorBidi"/>
            <w:noProof/>
            <w:vertAlign w:val="superscript"/>
          </w:rPr>
          <w:t>74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 w:rsidRPr="00A72ADD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ncertain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ou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riatum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cu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dia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ikel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ffec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pee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ro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  <w:b/>
          <w:bCs/>
          <w:color w:val="FF0000"/>
        </w:rPr>
        <w:t xml:space="preserve"> </w:t>
      </w:r>
      <w:r w:rsidRPr="00A72ADD">
        <w:rPr>
          <w:rFonts w:ascii="Book Antiqua" w:hAnsi="Book Antiqua" w:cstheme="majorBidi"/>
        </w:rPr>
        <w:t>measu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lastRenderedPageBreak/>
        <w:t>bloo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xygen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pend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pon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us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harmacolog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gne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ona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mag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ifferen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gi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ra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ollow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u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dministr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</w:t>
      </w:r>
      <w:r w:rsidR="00485609">
        <w:rPr>
          <w:rFonts w:ascii="Book Antiqua" w:hAnsi="Book Antiqua" w:cstheme="majorBidi"/>
        </w:rPr>
        <w:t>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d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how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tomoxet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SNpr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="00485609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G</w:t>
      </w:r>
      <w:r w:rsidR="00016611" w:rsidRPr="00442765">
        <w:rPr>
          <w:rFonts w:ascii="Book Antiqua" w:hAnsi="Book Antiqua" w:cstheme="majorBidi"/>
          <w:vertAlign w:val="superscript"/>
        </w:rPr>
        <w:fldChar w:fldCharType="begin"/>
      </w:r>
      <w:r w:rsidRPr="00442765">
        <w:rPr>
          <w:rFonts w:ascii="Book Antiqua" w:hAnsi="Book Antiqua" w:cstheme="majorBidi"/>
          <w:vertAlign w:val="superscript"/>
        </w:rPr>
        <w:instrText xml:space="preserve"> ADDIN EN.CITE &lt;EndNote&gt;&lt;Cite&gt;&lt;Author&gt;Easton&lt;/Author&gt;&lt;Year&gt;2007&lt;/Year&gt;&lt;RecNum&gt;101&lt;/RecNum&gt;&lt;DisplayText&gt;&lt;style face="superscript"&gt;[75]&lt;/style&gt;&lt;/DisplayText&gt;&lt;record&gt;&lt;rec-number&gt;101&lt;/rec-number&gt;&lt;foreign-keys&gt;&lt;key app="EN" db-id="00pe2awedpxt0nee9f75fxs90p2ssv0vw5x2"&gt;101&lt;/key&gt;&lt;/foreign-keys&gt;&lt;ref-type name="Journal Article"&gt;17&lt;/ref-type&gt;&lt;contributors&gt;&lt;authors&gt;&lt;author&gt;Easton, Neil&lt;/author&gt;&lt;author&gt;Marshall, Fiona&lt;/author&gt;&lt;author&gt;Fone, Kevin&lt;/author&gt;&lt;author&gt;Marsden, Charles&lt;/author&gt;&lt;/authors&gt;&lt;/contributors&gt;&lt;titles&gt;&lt;title&gt;Atomoxetine produces changes in cortico-basal thalamic loop circuits: assessed by phMRI BOLD contrast&lt;/title&gt;&lt;secondary-title&gt;Neuropharmacology&lt;/secondary-title&gt;&lt;/titles&gt;&lt;periodical&gt;&lt;full-title&gt;Neuropharmacology&lt;/full-title&gt;&lt;abbr-1&gt;Neuropharmacology&lt;/abbr-1&gt;&lt;abbr-2&gt;Neuropharmacology&lt;/abbr-2&gt;&lt;/periodical&gt;&lt;pages&gt;812-826&lt;/pages&gt;&lt;volume&gt;52&lt;/volume&gt;&lt;number&gt;3&lt;/number&gt;&lt;dates&gt;&lt;year&gt;2007&lt;/year&gt;&lt;/dates&gt;&lt;isbn&gt;0028-3908&lt;/isbn&gt;&lt;urls&gt;&lt;/urls&gt;&lt;electronic-resource-num&gt;https://doi.org/10.1016/j.neuropharm.2006.09.024&lt;/electronic-resource-num&gt;&lt;/record&gt;&lt;/Cite&gt;&lt;/EndNote&gt;</w:instrText>
      </w:r>
      <w:r w:rsidR="00016611" w:rsidRPr="00442765">
        <w:rPr>
          <w:rFonts w:ascii="Book Antiqua" w:hAnsi="Book Antiqua" w:cstheme="majorBidi"/>
          <w:vertAlign w:val="superscript"/>
        </w:rPr>
        <w:fldChar w:fldCharType="separate"/>
      </w:r>
      <w:r w:rsidRPr="00442765">
        <w:rPr>
          <w:rFonts w:ascii="Book Antiqua" w:hAnsi="Book Antiqua" w:cstheme="majorBidi"/>
          <w:noProof/>
          <w:vertAlign w:val="superscript"/>
        </w:rPr>
        <w:t>[</w:t>
      </w:r>
      <w:hyperlink w:anchor="_ENREF_75" w:tooltip="Easton, 2007 #101" w:history="1">
        <w:r w:rsidRPr="00442765">
          <w:rPr>
            <w:rFonts w:ascii="Book Antiqua" w:hAnsi="Book Antiqua" w:cstheme="majorBidi"/>
            <w:noProof/>
            <w:vertAlign w:val="superscript"/>
          </w:rPr>
          <w:t>75</w:t>
        </w:r>
      </w:hyperlink>
      <w:r w:rsidRPr="00442765">
        <w:rPr>
          <w:rFonts w:ascii="Book Antiqua" w:hAnsi="Book Antiqua" w:cstheme="majorBidi"/>
          <w:noProof/>
          <w:vertAlign w:val="superscript"/>
        </w:rPr>
        <w:t>]</w:t>
      </w:r>
      <w:r w:rsidR="00016611" w:rsidRPr="00442765">
        <w:rPr>
          <w:rFonts w:ascii="Book Antiqua" w:hAnsi="Book Antiqua" w:cstheme="majorBidi"/>
          <w:vertAlign w:val="superscript"/>
        </w:rPr>
        <w:fldChar w:fldCharType="end"/>
      </w:r>
      <w:r w:rsidRPr="00A72ADD">
        <w:rPr>
          <w:rFonts w:ascii="Book Antiqua" w:hAnsi="Book Antiqua" w:cstheme="majorBidi"/>
        </w:rPr>
        <w:t>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or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lamocort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ugges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ecrea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imul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reb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</w:t>
      </w:r>
      <w:r w:rsidR="00485609">
        <w:rPr>
          <w:rFonts w:ascii="Book Antiqua" w:hAnsi="Book Antiqua" w:cstheme="majorBidi"/>
        </w:rPr>
        <w:t>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favor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otor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gra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executed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sul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appropri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ctiva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ofaci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uscl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.</w:t>
      </w:r>
      <w:r w:rsidR="00976B8B">
        <w:rPr>
          <w:rFonts w:ascii="Book Antiqua" w:hAnsi="Book Antiqua" w:cstheme="majorBidi"/>
        </w:rPr>
        <w:t xml:space="preserve"> </w:t>
      </w:r>
    </w:p>
    <w:p w14:paraId="5044EF55" w14:textId="77777777" w:rsidR="00485609" w:rsidRDefault="00485609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2DA6939E" w14:textId="7777777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Sertraline</w:t>
      </w:r>
    </w:p>
    <w:p w14:paraId="7F9E8045" w14:textId="0788FEE0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pos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traline-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roton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rg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el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odie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n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oc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ventr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egme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rea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refor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athway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nigrostriatum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sider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chan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mot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bookmarkStart w:id="11" w:name="OLE_LINK1"/>
      <w:r w:rsidRPr="00A72ADD">
        <w:rPr>
          <w:rFonts w:ascii="Book Antiqua" w:hAnsi="Book Antiqua" w:cstheme="majorBidi"/>
        </w:rPr>
        <w:t>sertral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r</w:t>
      </w:r>
      <w:r w:rsidR="00976B8B">
        <w:rPr>
          <w:rFonts w:ascii="Book Antiqua" w:hAnsi="Book Antiqua" w:cstheme="majorBidi"/>
        </w:rPr>
        <w:t xml:space="preserve"> </w:t>
      </w:r>
      <w:bookmarkEnd w:id="11"/>
      <w:r w:rsidR="00442765" w:rsidRPr="00442765">
        <w:rPr>
          <w:rFonts w:ascii="Book Antiqua" w:hAnsi="Book Antiqua" w:cstheme="majorBidi"/>
        </w:rPr>
        <w:t>selective serotonin reuptake inhibitor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rug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general</w:t>
      </w:r>
      <w:r w:rsidR="00016611" w:rsidRPr="00442765">
        <w:rPr>
          <w:rFonts w:ascii="Book Antiqua" w:hAnsi="Book Antiqua" w:cstheme="majorBidi"/>
          <w:vertAlign w:val="superscript"/>
        </w:rPr>
        <w:fldChar w:fldCharType="begin"/>
      </w:r>
      <w:r w:rsidRPr="00442765">
        <w:rPr>
          <w:rFonts w:ascii="Book Antiqua" w:hAnsi="Book Antiqua" w:cstheme="majorBidi"/>
          <w:vertAlign w:val="superscript"/>
        </w:rPr>
        <w:instrText xml:space="preserve"> ADDIN EN.CITE &lt;EndNote&gt;&lt;Cite&gt;&lt;Author&gt;Christensen&lt;/Author&gt;&lt;Year&gt;1996&lt;/Year&gt;&lt;RecNum&gt;4&lt;/RecNum&gt;&lt;DisplayText&gt;&lt;style face="superscript"&gt;[76, 77]&lt;/style&gt;&lt;/DisplayText&gt;&lt;record&gt;&lt;rec-number&gt;4&lt;/rec-number&gt;&lt;foreign-keys&gt;&lt;key app="EN" db-id="00pe2awedpxt0nee9f75fxs90p2ssv0vw5x2"&gt;4&lt;/key&gt;&lt;/foreign-keys&gt;&lt;ref-type name="Journal Article"&gt;17&lt;/ref-type&gt;&lt;contributors&gt;&lt;authors&gt;&lt;author&gt;Christensen, Richard C&lt;/author&gt;&lt;author&gt;Byerly, Matthew J&lt;/author&gt;&lt;author&gt;McElroy, Ross A&lt;/author&gt;&lt;/authors&gt;&lt;/contributors&gt;&lt;titles&gt;&lt;title&gt;A case of sertraline-induced stuttering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92-93&lt;/pages&gt;&lt;volume&gt;16&lt;/volume&gt;&lt;number&gt;1&lt;/number&gt;&lt;dates&gt;&lt;year&gt;1996&lt;/year&gt;&lt;/dates&gt;&lt;isbn&gt;0271-0749&lt;/isbn&gt;&lt;urls&gt;&lt;/urls&gt;&lt;electronic-resource-num&gt;10.1097/00004714-199602000-00025&lt;/electronic-resource-num&gt;&lt;/record&gt;&lt;/Cite&gt;&lt;Cite&gt;&lt;Author&gt;Brewerton&lt;/Author&gt;&lt;Year&gt;1996 &lt;/Year&gt;&lt;RecNum&gt;10&lt;/RecNum&gt;&lt;record&gt;&lt;rec-number&gt;10&lt;/rec-number&gt;&lt;foreign-keys&gt;&lt;key app="EN" db-id="00pe2awedpxt0nee9f75fxs90p2ssv0vw5x2"&gt;10&lt;/key&gt;&lt;/foreign-keys&gt;&lt;ref-type name="Journal Article"&gt;17&lt;/ref-type&gt;&lt;contributors&gt;&lt;authors&gt;&lt;author&gt;Timothy D Brewerton &lt;/author&gt;&lt;author&gt;John S Markowitz &lt;/author&gt;&lt;author&gt;Sondra G Keller &lt;/author&gt;&lt;author&gt;Carolyn E Cochrane&lt;/author&gt;&lt;/authors&gt;&lt;/contributors&gt;&lt;titles&gt;&lt;title&gt;Stuttering with sertraline&lt;/title&gt;&lt;secondary-title&gt;J Clin Psychiatry&lt;/secondary-title&gt;&lt;/titles&gt;&lt;periodical&gt;&lt;full-title&gt;Journal of Clinical Psychiatry&lt;/full-title&gt;&lt;abbr-1&gt;J. Clin. Psychiatry&lt;/abbr-1&gt;&lt;abbr-2&gt;J Clin Psychiatry&lt;/abbr-2&gt;&lt;/periodical&gt;&lt;pages&gt;90-91&lt;/pages&gt;&lt;volume&gt;57&lt;/volume&gt;&lt;number&gt;2&lt;/number&gt;&lt;dates&gt;&lt;year&gt;1996 &lt;/year&gt;&lt;/dates&gt;&lt;urls&gt;&lt;/urls&gt;&lt;custom2&gt;8591976&lt;/custom2&gt;&lt;/record&gt;&lt;/Cite&gt;&lt;/EndNote&gt;</w:instrText>
      </w:r>
      <w:r w:rsidR="00016611" w:rsidRPr="00442765">
        <w:rPr>
          <w:rFonts w:ascii="Book Antiqua" w:hAnsi="Book Antiqua" w:cstheme="majorBidi"/>
          <w:vertAlign w:val="superscript"/>
        </w:rPr>
        <w:fldChar w:fldCharType="separate"/>
      </w:r>
      <w:r w:rsidRPr="00442765">
        <w:rPr>
          <w:rFonts w:ascii="Book Antiqua" w:hAnsi="Book Antiqua" w:cstheme="majorBidi"/>
          <w:noProof/>
          <w:vertAlign w:val="superscript"/>
        </w:rPr>
        <w:t>[</w:t>
      </w:r>
      <w:hyperlink w:anchor="_ENREF_76" w:tooltip="Christensen, 1996 #4" w:history="1">
        <w:r w:rsidRPr="00442765">
          <w:rPr>
            <w:rFonts w:ascii="Book Antiqua" w:hAnsi="Book Antiqua" w:cstheme="majorBidi"/>
            <w:noProof/>
            <w:vertAlign w:val="superscript"/>
          </w:rPr>
          <w:t>76</w:t>
        </w:r>
      </w:hyperlink>
      <w:r w:rsidR="00485609" w:rsidRPr="00442765">
        <w:rPr>
          <w:rFonts w:ascii="Book Antiqua" w:hAnsi="Book Antiqua" w:cstheme="majorBidi"/>
          <w:noProof/>
          <w:vertAlign w:val="superscript"/>
        </w:rPr>
        <w:t>,</w:t>
      </w:r>
      <w:hyperlink w:anchor="_ENREF_77" w:tooltip="Brewerton, 1996  #10" w:history="1">
        <w:r w:rsidRPr="00442765">
          <w:rPr>
            <w:rFonts w:ascii="Book Antiqua" w:hAnsi="Book Antiqua" w:cstheme="majorBidi"/>
            <w:noProof/>
            <w:vertAlign w:val="superscript"/>
          </w:rPr>
          <w:t>77</w:t>
        </w:r>
      </w:hyperlink>
      <w:r w:rsidRPr="00442765">
        <w:rPr>
          <w:rFonts w:ascii="Book Antiqua" w:hAnsi="Book Antiqua" w:cstheme="majorBidi"/>
          <w:noProof/>
          <w:vertAlign w:val="superscript"/>
        </w:rPr>
        <w:t>]</w:t>
      </w:r>
      <w:r w:rsidR="00016611" w:rsidRPr="00442765">
        <w:rPr>
          <w:rFonts w:ascii="Book Antiqua" w:hAnsi="Book Antiqua" w:cstheme="majorBidi"/>
          <w:vertAlign w:val="superscript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7EABC296" w14:textId="77777777" w:rsidR="00485609" w:rsidRDefault="00485609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0276E996" w14:textId="7777777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Bupropion</w:t>
      </w:r>
    </w:p>
    <w:p w14:paraId="1E54E782" w14:textId="62EEE93E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Bupropio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bl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crea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dopamin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level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efront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rtex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a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us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GZXR0ZXJvbGY8L0F1dGhvcj48WWVhcj4yMDEzPC9ZZWFy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=
</w:fldData>
        </w:fldChar>
      </w:r>
      <w:r>
        <w:rPr>
          <w:rFonts w:ascii="Book Antiqua" w:hAnsi="Book Antiqua" w:cstheme="majorBidi"/>
        </w:rPr>
        <w:instrText xml:space="preserve"> ADDIN EN.CITE </w:instrText>
      </w:r>
      <w:r w:rsidR="00016611">
        <w:rPr>
          <w:rFonts w:ascii="Book Antiqua" w:hAnsi="Book Antiqua" w:cstheme="majorBidi"/>
        </w:rPr>
        <w:fldChar w:fldCharType="begin">
          <w:fldData xml:space="preserve">PEVuZE5vdGU+PENpdGU+PEF1dGhvcj5GZXR0ZXJvbGY8L0F1dGhvcj48WWVhcj4yMDEzPC9ZZWFy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=
</w:fldData>
        </w:fldChar>
      </w:r>
      <w:r>
        <w:rPr>
          <w:rFonts w:ascii="Book Antiqua" w:hAnsi="Book Antiqua" w:cstheme="majorBidi"/>
        </w:rPr>
        <w:instrText xml:space="preserve"> ADDIN EN.CITE.DATA </w:instrText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end"/>
      </w:r>
      <w:r w:rsidR="00016611">
        <w:rPr>
          <w:rFonts w:ascii="Book Antiqua" w:hAnsi="Book Antiqua" w:cstheme="majorBidi"/>
        </w:rPr>
      </w:r>
      <w:r w:rsidR="00016611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78" w:tooltip="Fetterolf, 2013 #16" w:history="1">
        <w:r w:rsidRPr="00087317">
          <w:rPr>
            <w:rFonts w:ascii="Book Antiqua" w:hAnsi="Book Antiqua" w:cstheme="majorBidi"/>
            <w:noProof/>
            <w:vertAlign w:val="superscript"/>
          </w:rPr>
          <w:t>78-80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3A42392C" w14:textId="77777777" w:rsidR="00485609" w:rsidRDefault="00485609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</w:p>
    <w:p w14:paraId="0DA5A09D" w14:textId="77777777" w:rsidR="00310E9F" w:rsidRPr="00310E9F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  <w:i/>
          <w:iCs/>
          <w:lang w:eastAsia="zh-CN"/>
        </w:rPr>
      </w:pPr>
      <w:r w:rsidRPr="00310E9F">
        <w:rPr>
          <w:rFonts w:ascii="Book Antiqua" w:hAnsi="Book Antiqua" w:cstheme="majorBidi"/>
          <w:b/>
          <w:bCs/>
          <w:i/>
          <w:iCs/>
        </w:rPr>
        <w:t>Pyrethrin</w:t>
      </w:r>
    </w:p>
    <w:p w14:paraId="199829C0" w14:textId="3F6B2CE2" w:rsidR="00AE2A83" w:rsidRPr="002A6E72" w:rsidRDefault="00AE2A83" w:rsidP="00AE2A83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A72ADD">
        <w:rPr>
          <w:rFonts w:ascii="Book Antiqua" w:hAnsi="Book Antiqua" w:cstheme="majorBidi"/>
        </w:rPr>
        <w:t>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eem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a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tuttering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duc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pical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yrethr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relate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t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neurotoxicity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inc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tabol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yrethr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hildre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slow.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roduc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lso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a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ntained</w:t>
      </w:r>
      <w:r w:rsidR="00976B8B">
        <w:rPr>
          <w:rFonts w:ascii="Book Antiqua" w:hAnsi="Book Antiqua" w:cstheme="majorBidi"/>
        </w:rPr>
        <w:t xml:space="preserve"> </w:t>
      </w:r>
      <w:proofErr w:type="spellStart"/>
      <w:r w:rsidRPr="00A72ADD">
        <w:rPr>
          <w:rFonts w:ascii="Book Antiqua" w:hAnsi="Book Antiqua" w:cstheme="majorBidi"/>
        </w:rPr>
        <w:t>piperonyl</w:t>
      </w:r>
      <w:proofErr w:type="spellEnd"/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butoxide,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which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an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inhibit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hepatic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metabolism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compou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potentiat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Pr="00A72ADD">
        <w:rPr>
          <w:rFonts w:ascii="Book Antiqua" w:hAnsi="Book Antiqua" w:cstheme="majorBidi"/>
        </w:rPr>
        <w:t>toxicity</w:t>
      </w:r>
      <w:r w:rsidR="00016611">
        <w:rPr>
          <w:rFonts w:ascii="Book Antiqua" w:hAnsi="Book Antiqua" w:cstheme="majorBidi"/>
        </w:rPr>
        <w:fldChar w:fldCharType="begin"/>
      </w:r>
      <w:r>
        <w:rPr>
          <w:rFonts w:ascii="Book Antiqua" w:hAnsi="Book Antiqua" w:cstheme="majorBidi"/>
        </w:rPr>
        <w:instrText xml:space="preserve"> ADDIN EN.CITE &lt;EndNote&gt;&lt;Cite&gt;&lt;Author&gt;Hammond&lt;/Author&gt;&lt;Year&gt;2008&lt;/Year&gt;&lt;RecNum&gt;29&lt;/RecNum&gt;&lt;DisplayText&gt;&lt;style face="superscript"&gt;[81]&lt;/style&gt;&lt;/DisplayText&gt;&lt;record&gt;&lt;rec-number&gt;29&lt;/rec-number&gt;&lt;foreign-keys&gt;&lt;key app="EN" db-id="00pe2awedpxt0nee9f75fxs90p2ssv0vw5x2"&gt;29&lt;/key&gt;&lt;/foreign-keys&gt;&lt;ref-type name="Journal Article"&gt;17&lt;/ref-type&gt;&lt;contributors&gt;&lt;authors&gt;&lt;author&gt;Hammond, Kendra&lt;/author&gt;&lt;author&gt;Leikin, Jerrold B&lt;/author&gt;&lt;/authors&gt;&lt;/contributors&gt;&lt;titles&gt;&lt;title&gt;Topical pyrethrin toxicity leading to acute-onset stuttering in a toddler&lt;/title&gt;&lt;secondary-title&gt;American journal of therapeutics&lt;/secondary-title&gt;&lt;/titles&gt;&lt;periodical&gt;&lt;full-title&gt;American Journal of Therapeutics&lt;/full-title&gt;&lt;abbr-1&gt;Am. J. Ther.&lt;/abbr-1&gt;&lt;abbr-2&gt;Am J Ther&lt;/abbr-2&gt;&lt;/periodical&gt;&lt;pages&gt;323-324&lt;/pages&gt;&lt;volume&gt;15&lt;/volume&gt;&lt;number&gt;4&lt;/number&gt;&lt;dates&gt;&lt;year&gt;2008&lt;/year&gt;&lt;/dates&gt;&lt;isbn&gt;1075-2765&lt;/isbn&gt;&lt;urls&gt;&lt;/urls&gt;&lt;electronic-resource-num&gt;10.1097/MJT.0b013e318160c2d7&lt;/electronic-resource-num&gt;&lt;/record&gt;&lt;/Cite&gt;&lt;/EndNote&gt;</w:instrText>
      </w:r>
      <w:r w:rsidR="00016611">
        <w:rPr>
          <w:rFonts w:ascii="Book Antiqua" w:hAnsi="Book Antiqua" w:cstheme="majorBidi"/>
        </w:rPr>
        <w:fldChar w:fldCharType="separate"/>
      </w:r>
      <w:r w:rsidRPr="00087317">
        <w:rPr>
          <w:rFonts w:ascii="Book Antiqua" w:hAnsi="Book Antiqua" w:cstheme="majorBidi"/>
          <w:noProof/>
          <w:vertAlign w:val="superscript"/>
        </w:rPr>
        <w:t>[</w:t>
      </w:r>
      <w:hyperlink w:anchor="_ENREF_81" w:tooltip="Hammond, 2008 #29" w:history="1">
        <w:r w:rsidRPr="00087317">
          <w:rPr>
            <w:rFonts w:ascii="Book Antiqua" w:hAnsi="Book Antiqua" w:cstheme="majorBidi"/>
            <w:noProof/>
            <w:vertAlign w:val="superscript"/>
          </w:rPr>
          <w:t>81</w:t>
        </w:r>
      </w:hyperlink>
      <w:r w:rsidRPr="00087317">
        <w:rPr>
          <w:rFonts w:ascii="Book Antiqua" w:hAnsi="Book Antiqua" w:cstheme="majorBidi"/>
          <w:noProof/>
          <w:vertAlign w:val="superscript"/>
        </w:rPr>
        <w:t>]</w:t>
      </w:r>
      <w:r w:rsidR="00016611">
        <w:rPr>
          <w:rFonts w:ascii="Book Antiqua" w:hAnsi="Book Antiqua" w:cstheme="majorBidi"/>
        </w:rPr>
        <w:fldChar w:fldCharType="end"/>
      </w:r>
      <w:r w:rsidRPr="00A72ADD">
        <w:rPr>
          <w:rFonts w:ascii="Book Antiqua" w:hAnsi="Book Antiqua" w:cstheme="majorBidi"/>
        </w:rPr>
        <w:t>.</w:t>
      </w:r>
    </w:p>
    <w:p w14:paraId="7D865947" w14:textId="77777777" w:rsidR="00A77B3E" w:rsidRDefault="00A77B3E">
      <w:pPr>
        <w:spacing w:line="360" w:lineRule="auto"/>
        <w:jc w:val="both"/>
      </w:pPr>
    </w:p>
    <w:p w14:paraId="261BF148" w14:textId="7777777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19040DA2" w14:textId="2DB94DA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w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cte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psycho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en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so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ti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frequ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5.8%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draw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</w:p>
    <w:p w14:paraId="4B8BB55A" w14:textId="301957FE" w:rsidR="005C53CE" w:rsidRDefault="00FB7858" w:rsidP="002A6E72">
      <w:pPr>
        <w:spacing w:line="360" w:lineRule="auto"/>
        <w:ind w:firstLineChars="118" w:firstLine="283"/>
        <w:jc w:val="both"/>
      </w:pPr>
      <w:r>
        <w:rPr>
          <w:rFonts w:ascii="Book Antiqua" w:eastAsia="Book Antiqua" w:hAnsi="Book Antiqua" w:cs="Book Antiqua"/>
          <w:color w:val="000000"/>
        </w:rPr>
        <w:t>Althoug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a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demiolog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mu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havio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fend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draw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urr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log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ail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orm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ehens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a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2B4769" w:rsidRPr="002B4769">
        <w:rPr>
          <w:rFonts w:ascii="Book Antiqua" w:eastAsia="Book Antiqua" w:hAnsi="Book Antiqua" w:cs="Book Antiqua"/>
          <w:color w:val="000000"/>
        </w:rPr>
        <w:t>NS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49B90BB2" w14:textId="5EBBF371" w:rsidR="00A77B3E" w:rsidRDefault="00FB7858" w:rsidP="002A6E72">
      <w:pPr>
        <w:spacing w:line="360" w:lineRule="auto"/>
        <w:ind w:firstLineChars="118" w:firstLine="283"/>
        <w:jc w:val="both"/>
      </w:pP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cortico-</w:t>
      </w:r>
      <w:r w:rsidR="00D34AFD" w:rsidRPr="00D34AFD">
        <w:rPr>
          <w:rFonts w:ascii="Book Antiqua" w:eastAsia="Book Antiqua" w:hAnsi="Book Antiqua" w:cs="Book Antiqua"/>
          <w:color w:val="000000"/>
        </w:rPr>
        <w:t>BG</w:t>
      </w:r>
      <w:r w:rsidR="005C53CE">
        <w:rPr>
          <w:rFonts w:ascii="Book Antiqua" w:eastAsia="Book Antiqua" w:hAnsi="Book Antiqua" w:cs="Book Antiqua"/>
          <w:color w:val="000000"/>
        </w:rPr>
        <w:t>-thalamocor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tt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ellu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tt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res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consid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o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u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p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y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bu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el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ag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t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5C53CE">
        <w:rPr>
          <w:rFonts w:ascii="Book Antiqua" w:eastAsia="Book Antiqua" w:hAnsi="Book Antiqua" w:cs="Book Antiqua"/>
          <w:color w:val="000000"/>
        </w:rPr>
        <w:t>whe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ia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oun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ly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alua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tt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h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y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.</w:t>
      </w:r>
    </w:p>
    <w:p w14:paraId="5B0288E0" w14:textId="77777777" w:rsidR="002E3EE3" w:rsidRDefault="002E3EE3">
      <w:pPr>
        <w:spacing w:line="360" w:lineRule="auto"/>
        <w:jc w:val="both"/>
        <w:sectPr w:rsidR="002E3EE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9FF393E" w14:textId="7777777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REFERENCES</w:t>
      </w:r>
    </w:p>
    <w:p w14:paraId="3F43B83F" w14:textId="6EB76D0D" w:rsidR="00A77B3E" w:rsidRDefault="00FB7858">
      <w:pPr>
        <w:spacing w:line="360" w:lineRule="auto"/>
        <w:jc w:val="both"/>
      </w:pPr>
      <w:bookmarkStart w:id="12" w:name="OLE_LINK2989"/>
      <w:r w:rsidRPr="00674CFD">
        <w:rPr>
          <w:rFonts w:ascii="Book Antiqua" w:eastAsia="Book Antiqua" w:hAnsi="Book Antiqua" w:cs="Book Antiqua"/>
          <w:color w:val="000000"/>
        </w:rPr>
        <w:t>1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b/>
          <w:bCs/>
          <w:color w:val="000000"/>
        </w:rPr>
        <w:t>Black</w:t>
      </w:r>
      <w:r w:rsidR="00976B8B" w:rsidRPr="00674CF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b/>
          <w:bCs/>
          <w:color w:val="000000"/>
        </w:rPr>
        <w:t>DW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Grant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JE.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DSM-5®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guidebook: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the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essential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companion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to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the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diagnostic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and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statistical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manual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of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mental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disorders: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American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Psychiatric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Pub,</w:t>
      </w:r>
      <w:r w:rsidR="00976B8B" w:rsidRPr="00674CFD">
        <w:rPr>
          <w:rFonts w:ascii="Book Antiqua" w:eastAsia="Book Antiqua" w:hAnsi="Book Antiqua" w:cs="Book Antiqua"/>
          <w:color w:val="000000"/>
        </w:rPr>
        <w:t xml:space="preserve"> </w:t>
      </w:r>
      <w:r w:rsidRPr="00674CFD">
        <w:rPr>
          <w:rFonts w:ascii="Book Antiqua" w:eastAsia="Book Antiqua" w:hAnsi="Book Antiqua" w:cs="Book Antiqua"/>
          <w:color w:val="000000"/>
        </w:rPr>
        <w:t>2014</w:t>
      </w:r>
    </w:p>
    <w:p w14:paraId="24000F9F" w14:textId="0AE5F2F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raig-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cQuaide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kram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rinzo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ripolit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r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u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8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45271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nhum.2014.00884]</w:t>
      </w:r>
    </w:p>
    <w:p w14:paraId="31640C39" w14:textId="47E4182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eef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nwand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riederi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biolog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nd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ist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22837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11910-015-0579-4]</w:t>
      </w:r>
    </w:p>
    <w:p w14:paraId="6635A8CB" w14:textId="69E7FB3E" w:rsidR="00A77B3E" w:rsidRDefault="00FB7858">
      <w:pPr>
        <w:spacing w:line="360" w:lineRule="auto"/>
        <w:jc w:val="both"/>
      </w:pPr>
      <w:r w:rsidRPr="00AD2148">
        <w:rPr>
          <w:rFonts w:ascii="Book Antiqua" w:eastAsia="Book Antiqua" w:hAnsi="Book Antiqua" w:cs="Book Antiqua"/>
          <w:color w:val="000000"/>
        </w:rPr>
        <w:t>4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b/>
          <w:bCs/>
          <w:color w:val="000000"/>
        </w:rPr>
        <w:t>Ashurst</w:t>
      </w:r>
      <w:r w:rsidR="00976B8B" w:rsidRPr="00AD214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b/>
          <w:bCs/>
          <w:color w:val="000000"/>
        </w:rPr>
        <w:t>JV</w:t>
      </w:r>
      <w:r w:rsidRPr="00AD2148">
        <w:rPr>
          <w:rFonts w:ascii="Book Antiqua" w:eastAsia="Book Antiqua" w:hAnsi="Book Antiqua" w:cs="Book Antiqua"/>
          <w:color w:val="000000"/>
        </w:rPr>
        <w:t>,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Wasson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MN.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Developmental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and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persistent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developmental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stuttering: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an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overview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for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primary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care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physicians.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AD214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 w:rsidRPr="00AD214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i/>
          <w:iCs/>
          <w:color w:val="000000"/>
        </w:rPr>
        <w:t>Osteopath</w:t>
      </w:r>
      <w:r w:rsidR="00976B8B" w:rsidRPr="00AD214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i/>
          <w:iCs/>
          <w:color w:val="000000"/>
        </w:rPr>
        <w:t>Assoc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2011;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b/>
          <w:bCs/>
          <w:color w:val="000000"/>
        </w:rPr>
        <w:t>111</w:t>
      </w:r>
      <w:r w:rsidRPr="00AD2148">
        <w:rPr>
          <w:rFonts w:ascii="Book Antiqua" w:eastAsia="Book Antiqua" w:hAnsi="Book Antiqua" w:cs="Book Antiqua"/>
          <w:color w:val="000000"/>
        </w:rPr>
        <w:t>: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576-580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[PMID:</w:t>
      </w:r>
      <w:r w:rsidR="00976B8B" w:rsidRPr="00AD2148">
        <w:rPr>
          <w:rFonts w:ascii="Book Antiqua" w:eastAsia="Book Antiqua" w:hAnsi="Book Antiqua" w:cs="Book Antiqua"/>
          <w:color w:val="000000"/>
        </w:rPr>
        <w:t xml:space="preserve"> </w:t>
      </w:r>
      <w:r w:rsidRPr="00AD2148">
        <w:rPr>
          <w:rFonts w:ascii="Book Antiqua" w:eastAsia="Book Antiqua" w:hAnsi="Book Antiqua" w:cs="Book Antiqua"/>
          <w:color w:val="000000"/>
        </w:rPr>
        <w:t>22065298</w:t>
      </w:r>
      <w:r w:rsidRPr="00842AC5">
        <w:rPr>
          <w:rFonts w:ascii="Book Antiqua" w:eastAsia="Book Antiqua" w:hAnsi="Book Antiqua" w:cs="Book Antiqua"/>
          <w:color w:val="000000"/>
        </w:rPr>
        <w:t>]</w:t>
      </w:r>
    </w:p>
    <w:p w14:paraId="33995587" w14:textId="24712EC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ovsessian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pharmacolog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phyll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enos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ypothe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0-29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60755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mehy.2004.07.026]</w:t>
      </w:r>
    </w:p>
    <w:p w14:paraId="1C72F775" w14:textId="6040D5C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renque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renqu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zzouz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vigila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xper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af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73-37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333794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0/14740338.2021.1867101]</w:t>
      </w:r>
    </w:p>
    <w:p w14:paraId="018C0E10" w14:textId="75EF6F96" w:rsidR="00A77B3E" w:rsidRPr="001C0800" w:rsidRDefault="00FB7858">
      <w:pPr>
        <w:spacing w:line="360" w:lineRule="auto"/>
        <w:jc w:val="both"/>
        <w:rPr>
          <w:lang w:val="fr-FR"/>
        </w:rPr>
      </w:pPr>
      <w:r>
        <w:rPr>
          <w:rFonts w:ascii="Book Antiqua" w:eastAsia="Book Antiqua" w:hAnsi="Book Antiqua" w:cs="Book Antiqua"/>
          <w:color w:val="000000"/>
        </w:rPr>
        <w:t>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urd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erbeshi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nt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>J</w:t>
      </w:r>
      <w:r w:rsidR="00976B8B"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>Clin</w:t>
      </w:r>
      <w:r w:rsidR="00976B8B"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>Psychopharmacol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gramStart"/>
      <w:r w:rsidRPr="001C0800">
        <w:rPr>
          <w:rFonts w:ascii="Book Antiqua" w:eastAsia="Book Antiqua" w:hAnsi="Book Antiqua" w:cs="Book Antiqua"/>
          <w:color w:val="000000"/>
          <w:lang w:val="fr-FR"/>
        </w:rPr>
        <w:t>1991;</w:t>
      </w:r>
      <w:proofErr w:type="gram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fr-FR"/>
        </w:rPr>
        <w:t>11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: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72-73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[PMID: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2040720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DOI: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10.1097/00004714-199102000-00020]</w:t>
      </w:r>
    </w:p>
    <w:p w14:paraId="75042505" w14:textId="20B88A8D" w:rsidR="00A77B3E" w:rsidRPr="001C0800" w:rsidRDefault="00FB7858">
      <w:pPr>
        <w:spacing w:line="360" w:lineRule="auto"/>
        <w:jc w:val="both"/>
        <w:rPr>
          <w:lang w:val="fr-FR"/>
        </w:rPr>
      </w:pPr>
      <w:r w:rsidRPr="001C0800">
        <w:rPr>
          <w:rFonts w:ascii="Book Antiqua" w:eastAsia="Book Antiqua" w:hAnsi="Book Antiqua" w:cs="Book Antiqua"/>
          <w:color w:val="000000"/>
          <w:lang w:val="fr-FR"/>
        </w:rPr>
        <w:t>8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b/>
          <w:bCs/>
          <w:color w:val="000000"/>
          <w:lang w:val="fr-FR"/>
        </w:rPr>
        <w:t>Ertekin</w:t>
      </w:r>
      <w:proofErr w:type="spellEnd"/>
      <w:r w:rsidR="00976B8B" w:rsidRPr="001C0800">
        <w:rPr>
          <w:rFonts w:ascii="Book Antiqua" w:eastAsia="Book Antiqua" w:hAnsi="Book Antiqua" w:cs="Book Antiqua"/>
          <w:b/>
          <w:bCs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fr-FR"/>
        </w:rPr>
        <w:t>H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,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fr-FR"/>
        </w:rPr>
        <w:t>Ertekin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YH,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Sahin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B,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fr-FR"/>
        </w:rPr>
        <w:t>Yayla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S,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fr-FR"/>
        </w:rPr>
        <w:t>Turkyilmaz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E,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Kara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M.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Clozapine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and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fr-FR"/>
        </w:rPr>
        <w:t>Aripiprazole-Induced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spellStart"/>
      <w:proofErr w:type="gramStart"/>
      <w:r w:rsidRPr="001C0800">
        <w:rPr>
          <w:rFonts w:ascii="Book Antiqua" w:eastAsia="Book Antiqua" w:hAnsi="Book Antiqua" w:cs="Book Antiqua"/>
          <w:color w:val="000000"/>
          <w:lang w:val="fr-FR"/>
        </w:rPr>
        <w:t>Stuttering</w:t>
      </w:r>
      <w:proofErr w:type="spellEnd"/>
      <w:r w:rsidRPr="001C0800">
        <w:rPr>
          <w:rFonts w:ascii="Book Antiqua" w:eastAsia="Book Antiqua" w:hAnsi="Book Antiqua" w:cs="Book Antiqua"/>
          <w:color w:val="000000"/>
          <w:lang w:val="fr-FR"/>
        </w:rPr>
        <w:t>:</w:t>
      </w:r>
      <w:proofErr w:type="gram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A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Case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Report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of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Turner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Syndrome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fr-FR"/>
        </w:rPr>
        <w:t>with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fr-FR"/>
        </w:rPr>
        <w:t>Schizophrenia</w:t>
      </w:r>
      <w:proofErr w:type="spellEnd"/>
      <w:r w:rsidRPr="001C0800">
        <w:rPr>
          <w:rFonts w:ascii="Book Antiqua" w:eastAsia="Book Antiqua" w:hAnsi="Book Antiqua" w:cs="Book Antiqua"/>
          <w:color w:val="000000"/>
          <w:lang w:val="fr-FR"/>
        </w:rPr>
        <w:t>.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>Klinik</w:t>
      </w:r>
      <w:proofErr w:type="spellEnd"/>
      <w:r w:rsidR="00976B8B"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>Psikofarmakoloji</w:t>
      </w:r>
      <w:proofErr w:type="spellEnd"/>
      <w:r w:rsidR="00976B8B"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>Bülteni</w:t>
      </w:r>
      <w:proofErr w:type="spellEnd"/>
      <w:r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>-Bulletin</w:t>
      </w:r>
      <w:r w:rsidR="00976B8B"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>Clin</w:t>
      </w:r>
      <w:r w:rsidR="00976B8B"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i/>
          <w:iCs/>
          <w:color w:val="000000"/>
          <w:lang w:val="fr-FR"/>
        </w:rPr>
        <w:t>Psychopharmacol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proofErr w:type="gramStart"/>
      <w:r w:rsidRPr="001C0800">
        <w:rPr>
          <w:rFonts w:ascii="Book Antiqua" w:eastAsia="Book Antiqua" w:hAnsi="Book Antiqua" w:cs="Book Antiqua"/>
          <w:color w:val="000000"/>
          <w:lang w:val="fr-FR"/>
        </w:rPr>
        <w:t>2016;</w:t>
      </w:r>
      <w:proofErr w:type="gramEnd"/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fr-FR"/>
        </w:rPr>
        <w:t>26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: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422-425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fr-FR"/>
        </w:rPr>
        <w:t>[DOI:</w:t>
      </w:r>
      <w:r w:rsidR="00976B8B" w:rsidRPr="001C0800">
        <w:rPr>
          <w:rFonts w:ascii="Book Antiqua" w:eastAsia="Book Antiqua" w:hAnsi="Book Antiqua" w:cs="Book Antiqua"/>
          <w:color w:val="000000"/>
          <w:lang w:val="fr-FR"/>
        </w:rPr>
        <w:t xml:space="preserve"> </w:t>
      </w:r>
      <w:bookmarkStart w:id="13" w:name="OLE_LINK2"/>
      <w:r w:rsidRPr="001C0800">
        <w:rPr>
          <w:rFonts w:ascii="Book Antiqua" w:eastAsia="Book Antiqua" w:hAnsi="Book Antiqua" w:cs="Book Antiqua"/>
          <w:color w:val="000000"/>
          <w:lang w:val="fr-FR"/>
        </w:rPr>
        <w:t>10.5455/bcp.20151204115654</w:t>
      </w:r>
      <w:bookmarkEnd w:id="13"/>
      <w:r w:rsidRPr="001C0800">
        <w:rPr>
          <w:rFonts w:ascii="Book Antiqua" w:eastAsia="Book Antiqua" w:hAnsi="Book Antiqua" w:cs="Book Antiqua"/>
          <w:color w:val="000000"/>
          <w:lang w:val="fr-FR"/>
        </w:rPr>
        <w:t>]</w:t>
      </w:r>
    </w:p>
    <w:p w14:paraId="3B0D2D46" w14:textId="7C815AA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yall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y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r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D86A65">
        <w:rPr>
          <w:rFonts w:ascii="Book Antiqua" w:eastAsia="Book Antiqua" w:hAnsi="Book Antiqua" w:cs="Book Antiqua"/>
          <w:i/>
          <w:iCs/>
          <w:color w:val="000000"/>
        </w:rPr>
        <w:t>Psych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D86A65">
        <w:rPr>
          <w:rFonts w:ascii="Book Antiqua" w:eastAsia="Book Antiqua" w:hAnsi="Book Antiqua" w:cs="Book Antiqua"/>
          <w:i/>
          <w:iCs/>
          <w:color w:val="000000"/>
        </w:rPr>
        <w:t>Bu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D86A65"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-1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92/pb.31.1.16]</w:t>
      </w:r>
    </w:p>
    <w:p w14:paraId="038EB093" w14:textId="093CB39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urnberg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G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enwa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usu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othiazin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86-38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11034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jp.138.3.386]</w:t>
      </w:r>
    </w:p>
    <w:p w14:paraId="14189839" w14:textId="03B675F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1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egum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c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oclon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us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Z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70107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0/j.1440-1614.</w:t>
      </w:r>
      <w:proofErr w:type="gramStart"/>
      <w:r>
        <w:rPr>
          <w:rFonts w:ascii="Book Antiqua" w:eastAsia="Book Antiqua" w:hAnsi="Book Antiqua" w:cs="Book Antiqua"/>
          <w:color w:val="000000"/>
        </w:rPr>
        <w:t>2005.01549.x</w:t>
      </w:r>
      <w:proofErr w:type="gramEnd"/>
      <w:r>
        <w:rPr>
          <w:rFonts w:ascii="Book Antiqua" w:eastAsia="Book Antiqua" w:hAnsi="Book Antiqua" w:cs="Book Antiqua"/>
          <w:color w:val="000000"/>
        </w:rPr>
        <w:t>]</w:t>
      </w:r>
    </w:p>
    <w:p w14:paraId="0E948B9E" w14:textId="1801632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Prasse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ikano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hysici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71-127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540491]</w:t>
      </w:r>
    </w:p>
    <w:p w14:paraId="73BCD5C2" w14:textId="603FD5B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an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ka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h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el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arction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luency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1-14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6093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fludis.2010.03.001]</w:t>
      </w:r>
    </w:p>
    <w:p w14:paraId="2E615782" w14:textId="375F1FC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hey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ieringe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uyl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qui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-year-o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bookmarkStart w:id="14" w:name="OLE_LINK3"/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Neurolinguist</w:t>
      </w:r>
      <w:proofErr w:type="spellEnd"/>
      <w:r w:rsidR="00E8644D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bookmarkEnd w:id="14"/>
      <w:r>
        <w:rPr>
          <w:rFonts w:ascii="Book Antiqua" w:eastAsia="Book Antiqua" w:hAnsi="Book Antiqua" w:cs="Book Antiqua"/>
          <w:color w:val="000000"/>
        </w:rPr>
        <w:t>200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D1523A">
        <w:rPr>
          <w:rFonts w:ascii="Book Antiqua" w:eastAsia="Book Antiqua" w:hAnsi="Book Antiqua" w:cs="Book Antiqua"/>
          <w:b/>
          <w:bCs/>
          <w:color w:val="000000"/>
        </w:rPr>
        <w:t>2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27-43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neuroling.2009.02.001]</w:t>
      </w:r>
    </w:p>
    <w:p w14:paraId="6766DC95" w14:textId="787834DE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ä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äg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u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anzapine-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psychiatry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1-1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17997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55/s-2004-818992]</w:t>
      </w:r>
    </w:p>
    <w:p w14:paraId="70292F78" w14:textId="74F1CADE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e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Y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wak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perido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5-11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19993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4714-200102000-00024]</w:t>
      </w:r>
    </w:p>
    <w:p w14:paraId="770F0BA5" w14:textId="2FAFFBB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laghband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-Ra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ikvarz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hrani-</w:t>
      </w:r>
      <w:proofErr w:type="spellStart"/>
      <w:r>
        <w:rPr>
          <w:rFonts w:ascii="Book Antiqua" w:eastAsia="Book Antiqua" w:hAnsi="Book Antiqua" w:cs="Book Antiqua"/>
          <w:color w:val="000000"/>
        </w:rPr>
        <w:t>Doos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hael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ant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le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is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aru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8198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86/2008-2231-21-54]</w:t>
      </w:r>
    </w:p>
    <w:p w14:paraId="173EBF4A" w14:textId="33432FBF" w:rsidR="00A77B3E" w:rsidRDefault="00FB7858">
      <w:pPr>
        <w:spacing w:line="360" w:lineRule="auto"/>
        <w:jc w:val="both"/>
      </w:pPr>
      <w:r w:rsidRPr="00C03DB3">
        <w:rPr>
          <w:rFonts w:ascii="Book Antiqua" w:eastAsia="Book Antiqua" w:hAnsi="Book Antiqua" w:cs="Book Antiqua"/>
          <w:color w:val="000000"/>
        </w:rPr>
        <w:t>18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b/>
          <w:bCs/>
          <w:color w:val="000000"/>
        </w:rPr>
        <w:t>Yadav</w:t>
      </w:r>
      <w:r w:rsidR="00976B8B" w:rsidRPr="00C03DB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C03DB3">
        <w:rPr>
          <w:rFonts w:ascii="Book Antiqua" w:eastAsia="Book Antiqua" w:hAnsi="Book Antiqua" w:cs="Book Antiqua"/>
          <w:color w:val="000000"/>
        </w:rPr>
        <w:t>.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Risperidone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induced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stuttering.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i/>
          <w:iCs/>
          <w:color w:val="000000"/>
        </w:rPr>
        <w:t>Gen</w:t>
      </w:r>
      <w:r w:rsidR="00976B8B" w:rsidRPr="00C03DB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976B8B" w:rsidRPr="00C03DB3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2010;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C03DB3">
        <w:rPr>
          <w:rFonts w:ascii="Book Antiqua" w:eastAsia="Book Antiqua" w:hAnsi="Book Antiqua" w:cs="Book Antiqua"/>
          <w:color w:val="000000"/>
        </w:rPr>
        <w:t>: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559.e9-559.10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[PMID: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20851282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DOI:</w:t>
      </w:r>
      <w:r w:rsidR="00976B8B" w:rsidRPr="00C03DB3">
        <w:rPr>
          <w:rFonts w:ascii="Book Antiqua" w:eastAsia="Book Antiqua" w:hAnsi="Book Antiqua" w:cs="Book Antiqua"/>
          <w:color w:val="000000"/>
        </w:rPr>
        <w:t xml:space="preserve"> </w:t>
      </w:r>
      <w:r w:rsidRPr="00C03DB3">
        <w:rPr>
          <w:rFonts w:ascii="Book Antiqua" w:eastAsia="Book Antiqua" w:hAnsi="Book Antiqua" w:cs="Book Antiqua"/>
          <w:color w:val="000000"/>
        </w:rPr>
        <w:t>10.1016/j.genhosppsych.2010.01.004]</w:t>
      </w:r>
    </w:p>
    <w:p w14:paraId="5D3D4795" w14:textId="1C5132A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a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njunath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irthal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igh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s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85-38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09375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103/IJPSYM.IJPSYM_523_17]</w:t>
      </w:r>
    </w:p>
    <w:p w14:paraId="12F006D5" w14:textId="41D3CF0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urphy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llag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rm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w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r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llah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im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elan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d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2-23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3010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7/2045125315590060]</w:t>
      </w:r>
    </w:p>
    <w:p w14:paraId="1D42DBD8" w14:textId="531D0361" w:rsidR="00A77B3E" w:rsidRDefault="00FB7858">
      <w:pPr>
        <w:spacing w:line="360" w:lineRule="auto"/>
        <w:jc w:val="both"/>
      </w:pPr>
      <w:r w:rsidRPr="00BC54FD">
        <w:rPr>
          <w:rFonts w:ascii="Book Antiqua" w:eastAsia="Book Antiqua" w:hAnsi="Book Antiqua" w:cs="Book Antiqua"/>
          <w:color w:val="000000"/>
        </w:rPr>
        <w:t>2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b/>
          <w:bCs/>
          <w:color w:val="000000"/>
        </w:rPr>
        <w:t>Shuste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BC54FD"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Methotrex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Neurotoxic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Cau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Problem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Sever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Irreversib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Senso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Neuropath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Du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Long-Ter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Linezolid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Hypoman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Topiramate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Bortezomib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Hepatitis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Steroi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Dementia–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Overlook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BC54FD">
        <w:rPr>
          <w:rFonts w:ascii="Book Antiqua" w:eastAsia="Book Antiqua" w:hAnsi="Book Antiqua" w:cs="Book Antiqua"/>
          <w:color w:val="000000"/>
        </w:rPr>
        <w:t>Diagnosis?;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Promethaz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Warning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Medic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Discrepanc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Tim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Hospi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Admission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lastRenderedPageBreak/>
        <w:t>Medicatio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Intracran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Hypertensio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i/>
          <w:iCs/>
          <w:color w:val="000000"/>
        </w:rPr>
        <w:t>Phar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BC54FD"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383-38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BC54FD">
        <w:rPr>
          <w:rFonts w:ascii="Book Antiqua" w:eastAsia="Book Antiqua" w:hAnsi="Book Antiqua" w:cs="Book Antiqua"/>
          <w:color w:val="000000"/>
        </w:rPr>
        <w:t>10.1177/001857870504000503]</w:t>
      </w:r>
    </w:p>
    <w:p w14:paraId="28F8A55E" w14:textId="3B0970CF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oui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D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nfie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h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odop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62-56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3917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mds.1081]</w:t>
      </w:r>
    </w:p>
    <w:p w14:paraId="65ECCDF4" w14:textId="1F4EC2C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tay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İ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anritani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kpina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mirdaş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perido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adox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oro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ikiy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3-40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36066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5152/npa.2014.6946]</w:t>
      </w:r>
    </w:p>
    <w:p w14:paraId="48A5FC6E" w14:textId="5F40929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ranidioti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m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A593A">
        <w:rPr>
          <w:rFonts w:ascii="Book Antiqua" w:eastAsia="Book Antiqua" w:hAnsi="Book Antiqua" w:cs="Book Antiqua"/>
          <w:i/>
          <w:iCs/>
          <w:color w:val="000000"/>
        </w:rPr>
        <w:t>Psych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A593A">
        <w:rPr>
          <w:rFonts w:ascii="Book Antiqua" w:eastAsia="Book Antiqua" w:hAnsi="Book Antiqua" w:cs="Book Antiqua"/>
          <w:i/>
          <w:iCs/>
          <w:color w:val="000000"/>
        </w:rPr>
        <w:t>Bu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6A593A"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1-19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92/pb.31.5.191b]</w:t>
      </w:r>
    </w:p>
    <w:p w14:paraId="22D1EC4B" w14:textId="68F4944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ers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gh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oth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ilm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odop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urg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76-77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32975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36/jnnp.66.6.776]</w:t>
      </w:r>
    </w:p>
    <w:p w14:paraId="6A62B509" w14:textId="1F49695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urghau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ilk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alldik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hnhard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aro-Web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r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eis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e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ib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iorat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a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ransm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Vienna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25-63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07518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702-005-0341-1]</w:t>
      </w:r>
    </w:p>
    <w:p w14:paraId="67C81886" w14:textId="4259CC1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ang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en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ico-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-Thalamocor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8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04745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psyg.2019.03088]</w:t>
      </w:r>
    </w:p>
    <w:p w14:paraId="0261A8FF" w14:textId="2763F95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2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lm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A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sib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5-36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1591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comdis.2004.03.001]</w:t>
      </w:r>
    </w:p>
    <w:p w14:paraId="779CE9B8" w14:textId="7D41C726" w:rsidR="00A77B3E" w:rsidRDefault="00FB7858">
      <w:pPr>
        <w:spacing w:line="360" w:lineRule="auto"/>
        <w:jc w:val="both"/>
      </w:pPr>
      <w:r w:rsidRPr="001C0800">
        <w:rPr>
          <w:rFonts w:ascii="Book Antiqua" w:eastAsia="Book Antiqua" w:hAnsi="Book Antiqua" w:cs="Book Antiqua"/>
          <w:color w:val="000000"/>
          <w:lang w:val="pt-BR"/>
        </w:rPr>
        <w:t>29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Lanciego</w:t>
      </w:r>
      <w:proofErr w:type="spellEnd"/>
      <w:r w:rsidR="00976B8B"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JL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pt-BR"/>
        </w:rPr>
        <w:t>Luquin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N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Obeso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JA.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anatom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ld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ring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Harb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erspect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00962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0713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01/</w:t>
      </w:r>
      <w:proofErr w:type="gramStart"/>
      <w:r>
        <w:rPr>
          <w:rFonts w:ascii="Book Antiqua" w:eastAsia="Book Antiqua" w:hAnsi="Book Antiqua" w:cs="Book Antiqua"/>
          <w:color w:val="000000"/>
        </w:rPr>
        <w:t>cshperspect.a</w:t>
      </w:r>
      <w:proofErr w:type="gramEnd"/>
      <w:r>
        <w:rPr>
          <w:rFonts w:ascii="Book Antiqua" w:eastAsia="Book Antiqua" w:hAnsi="Book Antiqua" w:cs="Book Antiqua"/>
          <w:color w:val="000000"/>
        </w:rPr>
        <w:t>009621]</w:t>
      </w:r>
    </w:p>
    <w:p w14:paraId="59BF22B1" w14:textId="3B13B58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eisman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un-Benjam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ill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-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59221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nsys.2014.00016]</w:t>
      </w:r>
    </w:p>
    <w:p w14:paraId="14A2D1F8" w14:textId="75815D9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3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ink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W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unta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vement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e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65-136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56880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1/archneur.60.10.1365]</w:t>
      </w:r>
    </w:p>
    <w:p w14:paraId="455DDFA0" w14:textId="68F8416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nally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r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tki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guag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-3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81990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bandl.2013.05.013]</w:t>
      </w:r>
    </w:p>
    <w:p w14:paraId="3D58D05F" w14:textId="51AAEF7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ilki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ico-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-thalamocor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ap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ticit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ergis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osyste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-1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22662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S0303-2647(00)00135-0]</w:t>
      </w:r>
    </w:p>
    <w:p w14:paraId="133E9EC9" w14:textId="359EDB6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alv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uwajim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ynap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iz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?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sci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4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51-37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05986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neuroscience.2006.09.019]</w:t>
      </w:r>
    </w:p>
    <w:p w14:paraId="645E496D" w14:textId="11DA870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alabres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iccon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zz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higlie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lipp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ppraisal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22-103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06543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n.3743]</w:t>
      </w:r>
    </w:p>
    <w:p w14:paraId="1033D496" w14:textId="1B82031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tta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in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colett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trop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a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7-7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27635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38/nrn1763]</w:t>
      </w:r>
    </w:p>
    <w:p w14:paraId="2F6F26E1" w14:textId="047640DF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ut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r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tut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t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t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62-17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75304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glia.22674]</w:t>
      </w:r>
    </w:p>
    <w:p w14:paraId="56335BE8" w14:textId="682597E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ronfeld-Duenias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zrati-Vinacou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ivi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-</w:t>
      </w:r>
      <w:proofErr w:type="spellStart"/>
      <w:r>
        <w:rPr>
          <w:rFonts w:ascii="Book Antiqua" w:eastAsia="Book Antiqua" w:hAnsi="Book Antiqua" w:cs="Book Antiqua"/>
          <w:color w:val="000000"/>
        </w:rPr>
        <w:t>Shacha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la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uen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ist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uc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Func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2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65-38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34492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429-014-0912-8]</w:t>
      </w:r>
    </w:p>
    <w:p w14:paraId="0B59A8C7" w14:textId="0DBCBF0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3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atkin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v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it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-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9283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3/brain/awm</w:t>
      </w:r>
      <w:r w:rsidR="006A593A" w:rsidRPr="006A593A">
        <w:rPr>
          <w:rFonts w:ascii="Book Antiqua" w:eastAsia="Book Antiqua" w:hAnsi="Book Antiqua" w:cs="Book Antiqua"/>
          <w:color w:val="000000"/>
          <w:szCs w:val="30"/>
        </w:rPr>
        <w:t>2</w:t>
      </w:r>
      <w:r>
        <w:rPr>
          <w:rFonts w:ascii="Book Antiqua" w:eastAsia="Book Antiqua" w:hAnsi="Book Antiqua" w:cs="Book Antiqua"/>
          <w:color w:val="000000"/>
        </w:rPr>
        <w:t>41]</w:t>
      </w:r>
    </w:p>
    <w:p w14:paraId="09AC9770" w14:textId="7D3C6677" w:rsidR="00A77B3E" w:rsidRPr="001C0800" w:rsidRDefault="00FB7858">
      <w:pPr>
        <w:spacing w:line="360" w:lineRule="auto"/>
        <w:jc w:val="both"/>
        <w:rPr>
          <w:lang w:val="it-IT"/>
        </w:rPr>
      </w:pPr>
      <w:r>
        <w:rPr>
          <w:rFonts w:ascii="Book Antiqua" w:eastAsia="Book Antiqua" w:hAnsi="Book Antiqua" w:cs="Book Antiqua"/>
          <w:color w:val="000000"/>
        </w:rPr>
        <w:lastRenderedPageBreak/>
        <w:t>4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Haroutunian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tse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usso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v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ltshul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rtzoki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elinatio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dendrocyte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o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lnes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1C0800">
        <w:rPr>
          <w:rFonts w:ascii="Book Antiqua" w:eastAsia="Book Antiqua" w:hAnsi="Book Antiqua" w:cs="Book Antiqua"/>
          <w:i/>
          <w:iCs/>
          <w:color w:val="000000"/>
          <w:lang w:val="it-IT"/>
        </w:rPr>
        <w:t>Glia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2014;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it-IT"/>
        </w:rPr>
        <w:t>62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: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1856-1877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[PMID: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25056210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DOI: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10.1002/glia.22716]</w:t>
      </w:r>
    </w:p>
    <w:p w14:paraId="3D3A5F8E" w14:textId="140B57CA" w:rsidR="00A77B3E" w:rsidRDefault="00FB7858">
      <w:pPr>
        <w:spacing w:line="360" w:lineRule="auto"/>
        <w:jc w:val="both"/>
      </w:pPr>
      <w:r w:rsidRPr="001C0800">
        <w:rPr>
          <w:rFonts w:ascii="Book Antiqua" w:eastAsia="Book Antiqua" w:hAnsi="Book Antiqua" w:cs="Book Antiqua"/>
          <w:color w:val="000000"/>
          <w:lang w:val="it-IT"/>
        </w:rPr>
        <w:t>41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it-IT"/>
        </w:rPr>
        <w:t>Maguire</w:t>
      </w:r>
      <w:r w:rsidR="00976B8B" w:rsidRPr="001C0800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it-IT"/>
        </w:rPr>
        <w:t>GA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,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it-IT"/>
        </w:rPr>
        <w:t>Yeh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CY,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it-IT"/>
        </w:rPr>
        <w:t>Ito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BS.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vi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0E1419" w:rsidRPr="000E1419">
        <w:rPr>
          <w:rFonts w:ascii="Book Antiqua" w:eastAsia="Book Antiqua" w:hAnsi="Book Antiqua" w:cs="Book Antiqua"/>
          <w:i/>
          <w:iCs/>
          <w:color w:val="000000"/>
        </w:rPr>
        <w:t>J Exp Clin 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6A593A">
        <w:rPr>
          <w:rFonts w:ascii="Book Antiqua" w:eastAsia="Book Antiqua" w:hAnsi="Book Antiqua" w:cs="Book Antiqua"/>
          <w:b/>
          <w:bCs/>
          <w:color w:val="000000"/>
        </w:rPr>
        <w:t>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2-9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ecm.2012.02.001]</w:t>
      </w:r>
    </w:p>
    <w:p w14:paraId="0370A973" w14:textId="592130B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u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C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gui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le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eato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ll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jaf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repor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67-77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10676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1756-199702100-00037]</w:t>
      </w:r>
    </w:p>
    <w:p w14:paraId="1421529C" w14:textId="38936C8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ivi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llock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enth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utati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men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alamo</w:t>
      </w:r>
      <w:proofErr w:type="spellEnd"/>
      <w:r>
        <w:rPr>
          <w:rFonts w:ascii="Book Antiqua" w:eastAsia="Book Antiqua" w:hAnsi="Book Antiqua" w:cs="Book Antiqua"/>
          <w:color w:val="000000"/>
        </w:rPr>
        <w:t>-cor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llab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io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2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3-27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87228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bandl.2013.05.016]</w:t>
      </w:r>
    </w:p>
    <w:p w14:paraId="5D6AD621" w14:textId="10D0D4B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Bymast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P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tn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ls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emrick-Lueck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relkel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eiligenstei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hler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omoxet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epinephr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fro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/hyperactiv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psychopharmacolog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99-71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43184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S0893-133</w:t>
      </w:r>
      <w:proofErr w:type="gramStart"/>
      <w:r>
        <w:rPr>
          <w:rFonts w:ascii="Book Antiqua" w:eastAsia="Book Antiqua" w:hAnsi="Book Antiqua" w:cs="Book Antiqua"/>
          <w:color w:val="000000"/>
        </w:rPr>
        <w:t>X(</w:t>
      </w:r>
      <w:proofErr w:type="gramEnd"/>
      <w:r>
        <w:rPr>
          <w:rFonts w:ascii="Book Antiqua" w:eastAsia="Book Antiqua" w:hAnsi="Book Antiqua" w:cs="Book Antiqua"/>
          <w:color w:val="000000"/>
        </w:rPr>
        <w:t>02)00346-9]</w:t>
      </w:r>
    </w:p>
    <w:p w14:paraId="66A59750" w14:textId="254DF8A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leckenstei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olz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dd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ibb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W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s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igh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phetamin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nnu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oxi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81-6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20980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46/annurev.pharmtox.47.120505.105140]</w:t>
      </w:r>
    </w:p>
    <w:p w14:paraId="79AAC468" w14:textId="7AE08DC6" w:rsidR="00A77B3E" w:rsidRPr="001C0800" w:rsidRDefault="00FB7858">
      <w:pPr>
        <w:spacing w:line="360" w:lineRule="auto"/>
        <w:jc w:val="both"/>
        <w:rPr>
          <w:lang w:val="pt-BR"/>
        </w:rPr>
      </w:pPr>
      <w:r w:rsidRPr="001C0800">
        <w:rPr>
          <w:rFonts w:ascii="Book Antiqua" w:eastAsia="Book Antiqua" w:hAnsi="Book Antiqua" w:cs="Book Antiqua"/>
          <w:color w:val="000000"/>
          <w:lang w:val="pt-BR"/>
        </w:rPr>
        <w:t>46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García-Ramos</w:t>
      </w:r>
      <w:r w:rsidR="00976B8B"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R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Moreno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Ramos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T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pt-BR"/>
        </w:rPr>
        <w:t>Villarejo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pt-BR"/>
        </w:rPr>
        <w:t>Galende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A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Porta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pt-BR"/>
        </w:rPr>
        <w:t>Etessam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J.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pt-BR"/>
        </w:rPr>
        <w:t>Phenytoin-induced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pt-BR"/>
        </w:rPr>
        <w:t>acute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orofacial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pt-BR"/>
        </w:rPr>
        <w:t>dyskinesia</w:t>
      </w:r>
      <w:proofErr w:type="spellEnd"/>
      <w:r w:rsidRPr="001C0800">
        <w:rPr>
          <w:rFonts w:ascii="Book Antiqua" w:eastAsia="Book Antiqua" w:hAnsi="Book Antiqua" w:cs="Book Antiqua"/>
          <w:color w:val="000000"/>
          <w:lang w:val="pt-BR"/>
        </w:rPr>
        <w:t>.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i/>
          <w:iCs/>
          <w:color w:val="000000"/>
          <w:lang w:val="pt-BR"/>
        </w:rPr>
        <w:t>Neurologia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2013;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28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: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193-194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[PMID: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22595500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DOI: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10.1016/j.nrl.2012.02.005]</w:t>
      </w:r>
    </w:p>
    <w:p w14:paraId="273DBCA6" w14:textId="07168B3C" w:rsidR="00A77B3E" w:rsidRDefault="00FB7858">
      <w:pPr>
        <w:spacing w:line="360" w:lineRule="auto"/>
        <w:jc w:val="both"/>
      </w:pPr>
      <w:r w:rsidRPr="001C0800">
        <w:rPr>
          <w:rFonts w:ascii="Book Antiqua" w:eastAsia="Book Antiqua" w:hAnsi="Book Antiqua" w:cs="Book Antiqua"/>
          <w:color w:val="000000"/>
          <w:lang w:val="pt-BR"/>
        </w:rPr>
        <w:t>47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Zaatreh</w:t>
      </w:r>
      <w:proofErr w:type="spellEnd"/>
      <w:r w:rsidR="00976B8B"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M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pt-BR"/>
        </w:rPr>
        <w:t>Tennison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M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D'Cruz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O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Beach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RL.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convulsants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re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dyn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?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eizu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96-59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79216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53/seiz.2001.0555]</w:t>
      </w:r>
    </w:p>
    <w:p w14:paraId="067AF151" w14:textId="4DF49EF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4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of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ietrich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e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-tw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MC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47730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86/1471-2377-11-44]</w:t>
      </w:r>
    </w:p>
    <w:p w14:paraId="35886F11" w14:textId="55A1401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4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hahe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nkov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-emerg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hoo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kinson'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4-11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21556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1531-8257(200101)16:1&lt;</w:t>
      </w:r>
      <w:proofErr w:type="gramStart"/>
      <w:r>
        <w:rPr>
          <w:rFonts w:ascii="Book Antiqua" w:eastAsia="Book Antiqua" w:hAnsi="Book Antiqua" w:cs="Book Antiqua"/>
          <w:color w:val="000000"/>
        </w:rPr>
        <w:t>114::</w:t>
      </w:r>
      <w:proofErr w:type="gramEnd"/>
      <w:r>
        <w:rPr>
          <w:rFonts w:ascii="Book Antiqua" w:eastAsia="Book Antiqua" w:hAnsi="Book Antiqua" w:cs="Book Antiqua"/>
          <w:color w:val="000000"/>
        </w:rPr>
        <w:t>aid-mds1004&gt;3.0.co;2-2]</w:t>
      </w:r>
    </w:p>
    <w:p w14:paraId="4E19B352" w14:textId="74FB5DD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ish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l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-amphet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quiliz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n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fluoperaz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limina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ontroll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lif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6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37-33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836893]</w:t>
      </w:r>
    </w:p>
    <w:p w14:paraId="4B0129F4" w14:textId="070AEA83" w:rsidR="00A77B3E" w:rsidRPr="001C0800" w:rsidRDefault="00FB7858">
      <w:pPr>
        <w:spacing w:line="360" w:lineRule="auto"/>
        <w:jc w:val="both"/>
        <w:rPr>
          <w:lang w:val="pt-BR"/>
        </w:rPr>
      </w:pPr>
      <w:r w:rsidRPr="006C1FBA">
        <w:rPr>
          <w:rFonts w:ascii="Book Antiqua" w:eastAsia="Book Antiqua" w:hAnsi="Book Antiqua" w:cs="Book Antiqua"/>
          <w:color w:val="000000"/>
        </w:rPr>
        <w:t>51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C1FBA">
        <w:rPr>
          <w:rFonts w:ascii="Book Antiqua" w:eastAsia="Book Antiqua" w:hAnsi="Book Antiqua" w:cs="Book Antiqua"/>
          <w:b/>
          <w:bCs/>
          <w:color w:val="000000"/>
        </w:rPr>
        <w:t>L</w:t>
      </w:r>
      <w:r w:rsidR="006A593A" w:rsidRPr="006C1FBA">
        <w:rPr>
          <w:rFonts w:ascii="Book Antiqua" w:eastAsia="Book Antiqua" w:hAnsi="Book Antiqua" w:cs="Book Antiqua"/>
          <w:b/>
          <w:bCs/>
          <w:color w:val="000000"/>
        </w:rPr>
        <w:t>angova</w:t>
      </w:r>
      <w:proofErr w:type="spellEnd"/>
      <w:r w:rsidR="00976B8B" w:rsidRPr="006C1FBA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1FBA">
        <w:rPr>
          <w:rFonts w:ascii="Book Antiqua" w:eastAsia="Book Antiqua" w:hAnsi="Book Antiqua" w:cs="Book Antiqua"/>
          <w:color w:val="000000"/>
        </w:rPr>
        <w:t>,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6C1FBA">
        <w:rPr>
          <w:rFonts w:ascii="Book Antiqua" w:eastAsia="Book Antiqua" w:hAnsi="Book Antiqua" w:cs="Book Antiqua"/>
          <w:color w:val="000000"/>
        </w:rPr>
        <w:t>M</w:t>
      </w:r>
      <w:r w:rsidR="00A51A35" w:rsidRPr="006C1FBA">
        <w:rPr>
          <w:rFonts w:ascii="Book Antiqua" w:eastAsia="Book Antiqua" w:hAnsi="Book Antiqua" w:cs="Book Antiqua"/>
          <w:color w:val="000000"/>
        </w:rPr>
        <w:t>oravek</w:t>
      </w:r>
      <w:proofErr w:type="spellEnd"/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Pr="006C1FBA">
        <w:rPr>
          <w:rFonts w:ascii="Book Antiqua" w:eastAsia="Book Antiqua" w:hAnsi="Book Antiqua" w:cs="Book Antiqua"/>
          <w:color w:val="000000"/>
        </w:rPr>
        <w:t>M.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="006C1FBA" w:rsidRPr="006C1FBA">
        <w:rPr>
          <w:rFonts w:ascii="Book Antiqua" w:eastAsia="Book Antiqua" w:hAnsi="Book Antiqua" w:cs="Book Antiqua"/>
          <w:color w:val="000000"/>
        </w:rPr>
        <w:t>Some Results of Experimental Examinations among Stutterers and Clutterers</w:t>
      </w:r>
      <w:r w:rsidRPr="006C1FBA">
        <w:rPr>
          <w:rFonts w:ascii="Book Antiqua" w:eastAsia="Book Antiqua" w:hAnsi="Book Antiqua" w:cs="Book Antiqua"/>
          <w:color w:val="000000"/>
        </w:rPr>
        <w:t>.</w:t>
      </w:r>
      <w:r w:rsidR="00976B8B" w:rsidRPr="006C1FBA">
        <w:rPr>
          <w:rFonts w:ascii="Book Antiqua" w:eastAsia="Book Antiqua" w:hAnsi="Book Antiqua" w:cs="Book Antiqua"/>
          <w:color w:val="000000"/>
        </w:rPr>
        <w:t xml:space="preserve"> </w:t>
      </w:r>
      <w:r w:rsidRPr="001C0800">
        <w:rPr>
          <w:rFonts w:ascii="Book Antiqua" w:eastAsia="Book Antiqua" w:hAnsi="Book Antiqua" w:cs="Book Antiqua"/>
          <w:i/>
          <w:iCs/>
          <w:color w:val="000000"/>
          <w:lang w:val="pt-BR"/>
        </w:rPr>
        <w:t>Folia</w:t>
      </w:r>
      <w:r w:rsidR="00976B8B" w:rsidRPr="001C0800">
        <w:rPr>
          <w:rFonts w:ascii="Book Antiqua" w:eastAsia="Book Antiqua" w:hAnsi="Book Antiqua" w:cs="Book Antiqua"/>
          <w:i/>
          <w:iCs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i/>
          <w:iCs/>
          <w:color w:val="000000"/>
          <w:lang w:val="pt-BR"/>
        </w:rPr>
        <w:t>Phoniatr</w:t>
      </w:r>
      <w:proofErr w:type="spellEnd"/>
      <w:r w:rsidR="00976B8B" w:rsidRPr="001C0800">
        <w:rPr>
          <w:rFonts w:ascii="Book Antiqua" w:eastAsia="Book Antiqua" w:hAnsi="Book Antiqua" w:cs="Book Antiqua"/>
          <w:i/>
          <w:iCs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i/>
          <w:iCs/>
          <w:color w:val="000000"/>
          <w:lang w:val="pt-BR"/>
        </w:rPr>
        <w:t>(Basel)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1964;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16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: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290-296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[PMID: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14188546]</w:t>
      </w:r>
    </w:p>
    <w:p w14:paraId="06B35554" w14:textId="35DA238D" w:rsidR="00A77B3E" w:rsidRDefault="00FB7858">
      <w:pPr>
        <w:spacing w:line="360" w:lineRule="auto"/>
        <w:jc w:val="both"/>
      </w:pPr>
      <w:r w:rsidRPr="001C0800">
        <w:rPr>
          <w:rFonts w:ascii="Book Antiqua" w:eastAsia="Book Antiqua" w:hAnsi="Book Antiqua" w:cs="Book Antiqua"/>
          <w:color w:val="000000"/>
          <w:lang w:val="pt-BR"/>
        </w:rPr>
        <w:t>52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Perez-Costas</w:t>
      </w:r>
      <w:r w:rsidR="00976B8B"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pt-BR"/>
        </w:rPr>
        <w:t>E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pt-BR"/>
        </w:rPr>
        <w:t>Melendez</w:t>
      </w:r>
      <w:proofErr w:type="spellEnd"/>
      <w:r w:rsidRPr="001C0800">
        <w:rPr>
          <w:rFonts w:ascii="Book Antiqua" w:eastAsia="Book Antiqua" w:hAnsi="Book Antiqua" w:cs="Book Antiqua"/>
          <w:color w:val="000000"/>
          <w:lang w:val="pt-BR"/>
        </w:rPr>
        <w:t>-Ferro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M,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Roberts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pt-BR"/>
        </w:rPr>
        <w:t>RC.</w:t>
      </w:r>
      <w:r w:rsidR="00976B8B" w:rsidRPr="001C0800">
        <w:rPr>
          <w:rFonts w:ascii="Book Antiqua" w:eastAsia="Book Antiqua" w:hAnsi="Book Antiqua" w:cs="Book Antiqua"/>
          <w:color w:val="000000"/>
          <w:lang w:val="pt-BR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gl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ne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mali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chem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1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7-30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913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j.1471-4159.</w:t>
      </w:r>
      <w:proofErr w:type="gramStart"/>
      <w:r>
        <w:rPr>
          <w:rFonts w:ascii="Book Antiqua" w:eastAsia="Book Antiqua" w:hAnsi="Book Antiqua" w:cs="Book Antiqua"/>
          <w:color w:val="000000"/>
        </w:rPr>
        <w:t>2010.06604.x</w:t>
      </w:r>
      <w:proofErr w:type="gramEnd"/>
      <w:r>
        <w:rPr>
          <w:rFonts w:ascii="Book Antiqua" w:eastAsia="Book Antiqua" w:hAnsi="Book Antiqua" w:cs="Book Antiqua"/>
          <w:color w:val="000000"/>
        </w:rPr>
        <w:t>]</w:t>
      </w:r>
    </w:p>
    <w:p w14:paraId="28DD2945" w14:textId="19B7F3C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Rampino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rakhovskai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ares-Silv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rrett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enezian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ulieu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psycho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venes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pect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68713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3389/fpsyt.2018.00702]</w:t>
      </w:r>
    </w:p>
    <w:p w14:paraId="478506EB" w14:textId="0A31D98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Essal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-Haj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as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hbo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</w:t>
      </w:r>
      <w:r w:rsidR="0032722C">
        <w:rPr>
          <w:rFonts w:ascii="Book Antiqua" w:eastAsia="Book Antiqua" w:hAnsi="Book Antiqua" w:cs="Book Antiqua"/>
          <w:i/>
          <w:iCs/>
          <w:color w:val="000000"/>
        </w:rPr>
        <w:t>er</w:t>
      </w:r>
      <w:r>
        <w:rPr>
          <w:rFonts w:ascii="Book Antiqua" w:eastAsia="Book Antiqua" w:hAnsi="Book Antiqua" w:cs="Book Antiqua"/>
          <w:i/>
          <w:iCs/>
          <w:color w:val="000000"/>
        </w:rPr>
        <w:t>s</w:t>
      </w:r>
      <w:r w:rsidR="0032722C">
        <w:rPr>
          <w:rFonts w:ascii="Book Antiqua" w:eastAsia="Book Antiqua" w:hAnsi="Book Antiqua" w:cs="Book Antiqua"/>
          <w:i/>
          <w:iCs/>
          <w:color w:val="000000"/>
        </w:rPr>
        <w:t>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lep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v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061222">
        <w:rPr>
          <w:rFonts w:ascii="Book Antiqua" w:eastAsia="Book Antiqua" w:hAnsi="Book Antiqua" w:cs="Book Antiqua"/>
          <w:color w:val="000000"/>
        </w:rPr>
        <w:t xml:space="preserve">2009; </w:t>
      </w:r>
      <w:r w:rsidRPr="00061222">
        <w:rPr>
          <w:rFonts w:ascii="Book Antiqua" w:eastAsia="Book Antiqua" w:hAnsi="Book Antiqua" w:cs="Book Antiqua"/>
          <w:b/>
          <w:bCs/>
          <w:color w:val="000000"/>
        </w:rPr>
        <w:t>200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0000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16017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14651858.CD000059.pub2]</w:t>
      </w:r>
    </w:p>
    <w:p w14:paraId="556750D1" w14:textId="3937E46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ardne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ldessarin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araich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r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psycho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MAJ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03-171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96797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503/cmaj.1041064]</w:t>
      </w:r>
    </w:p>
    <w:p w14:paraId="77944DE5" w14:textId="1454B34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i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mos-Migu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ocyshy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psycho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upersensitivity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si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ehens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4-18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26494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174/1570159x14666160606093602]</w:t>
      </w:r>
    </w:p>
    <w:p w14:paraId="0F7D4095" w14:textId="160DE29A" w:rsidR="00A77B3E" w:rsidRDefault="00FB7858">
      <w:pPr>
        <w:spacing w:line="360" w:lineRule="auto"/>
        <w:jc w:val="both"/>
      </w:pPr>
      <w:r w:rsidRPr="00B612A8">
        <w:rPr>
          <w:rFonts w:ascii="Book Antiqua" w:eastAsia="Book Antiqua" w:hAnsi="Book Antiqua" w:cs="Book Antiqua"/>
          <w:color w:val="000000"/>
        </w:rPr>
        <w:t>57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F7C1B" w:rsidRPr="00B612A8">
        <w:rPr>
          <w:rFonts w:ascii="Book Antiqua" w:eastAsia="Book Antiqua" w:hAnsi="Book Antiqua" w:cs="Book Antiqua"/>
          <w:b/>
          <w:bCs/>
          <w:color w:val="000000"/>
        </w:rPr>
        <w:t>Alldredge</w:t>
      </w:r>
      <w:proofErr w:type="spellEnd"/>
      <w:r w:rsidR="004F7C1B" w:rsidRPr="00B612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b/>
          <w:bCs/>
          <w:color w:val="000000"/>
        </w:rPr>
        <w:t>BK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Corelli </w:t>
      </w:r>
      <w:r w:rsidRPr="00B612A8">
        <w:rPr>
          <w:rFonts w:ascii="Book Antiqua" w:eastAsia="Book Antiqua" w:hAnsi="Book Antiqua" w:cs="Book Antiqua"/>
          <w:color w:val="000000"/>
        </w:rPr>
        <w:t>RL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Ernst </w:t>
      </w:r>
      <w:r w:rsidRPr="00B612A8">
        <w:rPr>
          <w:rFonts w:ascii="Book Antiqua" w:eastAsia="Book Antiqua" w:hAnsi="Book Antiqua" w:cs="Book Antiqua"/>
          <w:color w:val="000000"/>
        </w:rPr>
        <w:t>ME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Guglielmo </w:t>
      </w:r>
      <w:r w:rsidRPr="00B612A8">
        <w:rPr>
          <w:rFonts w:ascii="Book Antiqua" w:eastAsia="Book Antiqua" w:hAnsi="Book Antiqua" w:cs="Book Antiqua"/>
          <w:color w:val="000000"/>
        </w:rPr>
        <w:t>BJ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Jacobson </w:t>
      </w:r>
      <w:r w:rsidRPr="00B612A8">
        <w:rPr>
          <w:rFonts w:ascii="Book Antiqua" w:eastAsia="Book Antiqua" w:hAnsi="Book Antiqua" w:cs="Book Antiqua"/>
          <w:color w:val="000000"/>
        </w:rPr>
        <w:t>PA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F7C1B" w:rsidRPr="00B612A8">
        <w:rPr>
          <w:rFonts w:ascii="Book Antiqua" w:eastAsia="Book Antiqua" w:hAnsi="Book Antiqua" w:cs="Book Antiqua"/>
          <w:color w:val="000000"/>
        </w:rPr>
        <w:t>Kradjan</w:t>
      </w:r>
      <w:proofErr w:type="spellEnd"/>
      <w:r w:rsidR="004F7C1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WA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="004F7C1B" w:rsidRPr="00B612A8">
        <w:rPr>
          <w:rFonts w:ascii="Book Antiqua" w:eastAsia="Book Antiqua" w:hAnsi="Book Antiqua" w:cs="Book Antiqua"/>
          <w:color w:val="000000"/>
        </w:rPr>
        <w:t xml:space="preserve">Williams </w:t>
      </w:r>
      <w:r w:rsidRPr="00B612A8">
        <w:rPr>
          <w:rFonts w:ascii="Book Antiqua" w:eastAsia="Book Antiqua" w:hAnsi="Book Antiqua" w:cs="Book Antiqua"/>
          <w:color w:val="000000"/>
        </w:rPr>
        <w:t>BR.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B612A8">
        <w:rPr>
          <w:rFonts w:ascii="Book Antiqua" w:eastAsia="Book Antiqua" w:hAnsi="Book Antiqua" w:cs="Book Antiqua"/>
          <w:color w:val="000000"/>
        </w:rPr>
        <w:t>Koda-kimble</w:t>
      </w:r>
      <w:proofErr w:type="spellEnd"/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and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Young's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applied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therapeutics: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the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clinical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use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of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drugs.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10</w:t>
      </w:r>
      <w:r w:rsidRPr="00073D96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ed.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Philadelphia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USA: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Wolters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Kluwer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Health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B612A8">
        <w:rPr>
          <w:rFonts w:ascii="Book Antiqua" w:eastAsia="Book Antiqua" w:hAnsi="Book Antiqua" w:cs="Book Antiqua"/>
          <w:color w:val="000000"/>
        </w:rPr>
        <w:t>Adis</w:t>
      </w:r>
      <w:proofErr w:type="spellEnd"/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(ESP),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2013:</w:t>
      </w:r>
      <w:r w:rsidR="00976B8B" w:rsidRPr="00B612A8">
        <w:rPr>
          <w:rFonts w:ascii="Book Antiqua" w:eastAsia="Book Antiqua" w:hAnsi="Book Antiqua" w:cs="Book Antiqua"/>
          <w:color w:val="000000"/>
        </w:rPr>
        <w:t xml:space="preserve"> </w:t>
      </w:r>
      <w:r w:rsidRPr="00B612A8">
        <w:rPr>
          <w:rFonts w:ascii="Book Antiqua" w:eastAsia="Book Antiqua" w:hAnsi="Book Antiqua" w:cs="Book Antiqua"/>
          <w:color w:val="000000"/>
        </w:rPr>
        <w:t>1931-1932</w:t>
      </w:r>
    </w:p>
    <w:p w14:paraId="5323474E" w14:textId="181501A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5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allah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rr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y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I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29049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7/S079096670001048X]</w:t>
      </w:r>
    </w:p>
    <w:p w14:paraId="0B735780" w14:textId="2D6E72E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upprian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z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cker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lept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?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63-166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51818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jp.156.10.1663]</w:t>
      </w:r>
    </w:p>
    <w:p w14:paraId="62F08D02" w14:textId="7B46A68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hochol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D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tari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ʼRourk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mott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oclon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ok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ss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5-27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92550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JCP.0000000000001032]</w:t>
      </w:r>
    </w:p>
    <w:p w14:paraId="415E78D1" w14:textId="0FD720DE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rove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m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ebhinan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3.e1-703.e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5162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genhosppsych.2012.02.010]</w:t>
      </w:r>
    </w:p>
    <w:p w14:paraId="604DC3C3" w14:textId="2B3F969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Rachamallu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q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liget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icroseizure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ofac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kinesi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olesc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r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se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urr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hiu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p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01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5909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83586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55/2017/7359095]</w:t>
      </w:r>
    </w:p>
    <w:p w14:paraId="225C07E1" w14:textId="253E010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oma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alaux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aiv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oudeman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-depend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ton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k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9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01037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jp.151.7.1096a]</w:t>
      </w:r>
    </w:p>
    <w:p w14:paraId="3FA6F5C4" w14:textId="59C06E8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uggal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agadhees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izami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82328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ppi.ajp.159.2.315]</w:t>
      </w:r>
    </w:p>
    <w:p w14:paraId="032F2E6F" w14:textId="743DB29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ica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iliç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ramustafalioglu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624-e62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21980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MJT.0000000000001016]</w:t>
      </w:r>
    </w:p>
    <w:p w14:paraId="4414FDB7" w14:textId="425D424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Horga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org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ez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tro-</w:t>
      </w:r>
      <w:proofErr w:type="spellStart"/>
      <w:r>
        <w:rPr>
          <w:rFonts w:ascii="Book Antiqua" w:eastAsia="Book Antiqua" w:hAnsi="Book Antiqua" w:cs="Book Antiqua"/>
          <w:color w:val="000000"/>
        </w:rPr>
        <w:t>Forniele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ázaro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luenc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oclon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ed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iz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nic-</w:t>
      </w:r>
      <w:proofErr w:type="spellStart"/>
      <w:r>
        <w:rPr>
          <w:rFonts w:ascii="Book Antiqua" w:eastAsia="Book Antiqua" w:hAnsi="Book Antiqua" w:cs="Book Antiqua"/>
          <w:color w:val="000000"/>
        </w:rPr>
        <w:t>clonic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olesc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hizophreni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dolesc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3-2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57893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9/cap.2009.0010]</w:t>
      </w:r>
    </w:p>
    <w:p w14:paraId="74562175" w14:textId="47C5124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rma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ishar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esag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yl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rel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E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-lev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d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7-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98392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7/2045125311405566]</w:t>
      </w:r>
    </w:p>
    <w:p w14:paraId="274E7D64" w14:textId="5D7C76E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6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ohns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W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otermansk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ant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1-6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3682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oph.2005.09.007]</w:t>
      </w:r>
    </w:p>
    <w:p w14:paraId="092D30C9" w14:textId="08BD161C" w:rsidR="00A77B3E" w:rsidRDefault="00FB7858">
      <w:pPr>
        <w:spacing w:line="360" w:lineRule="auto"/>
        <w:jc w:val="both"/>
      </w:pPr>
      <w:r w:rsidRPr="001C0800">
        <w:rPr>
          <w:rFonts w:ascii="Book Antiqua" w:eastAsia="Book Antiqua" w:hAnsi="Book Antiqua" w:cs="Book Antiqua"/>
          <w:color w:val="000000"/>
          <w:lang w:val="it-IT"/>
        </w:rPr>
        <w:lastRenderedPageBreak/>
        <w:t>69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b/>
          <w:bCs/>
          <w:color w:val="000000"/>
          <w:lang w:val="it-IT"/>
        </w:rPr>
        <w:t>Lapidus</w:t>
      </w:r>
      <w:proofErr w:type="spellEnd"/>
      <w:r w:rsidR="00976B8B" w:rsidRPr="001C0800">
        <w:rPr>
          <w:rFonts w:ascii="Book Antiqua" w:eastAsia="Book Antiqua" w:hAnsi="Book Antiqua" w:cs="Book Antiqua"/>
          <w:b/>
          <w:bCs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b/>
          <w:bCs/>
          <w:color w:val="000000"/>
          <w:lang w:val="it-IT"/>
        </w:rPr>
        <w:t>KA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,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it-IT"/>
        </w:rPr>
        <w:t>Soleimani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L,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proofErr w:type="spellStart"/>
      <w:r w:rsidRPr="001C0800">
        <w:rPr>
          <w:rFonts w:ascii="Book Antiqua" w:eastAsia="Book Antiqua" w:hAnsi="Book Antiqua" w:cs="Book Antiqua"/>
          <w:color w:val="000000"/>
          <w:lang w:val="it-IT"/>
        </w:rPr>
        <w:t>Murrough</w:t>
      </w:r>
      <w:proofErr w:type="spellEnd"/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 w:rsidRPr="001C0800">
        <w:rPr>
          <w:rFonts w:ascii="Book Antiqua" w:eastAsia="Book Antiqua" w:hAnsi="Book Antiqua" w:cs="Book Antiqua"/>
          <w:color w:val="000000"/>
          <w:lang w:val="it-IT"/>
        </w:rPr>
        <w:t>JW.</w:t>
      </w:r>
      <w:r w:rsidR="00976B8B" w:rsidRPr="001C0800">
        <w:rPr>
          <w:rFonts w:ascii="Book Antiqua" w:eastAsia="Book Antiqua" w:hAnsi="Book Antiqua" w:cs="Book Antiqua"/>
          <w:color w:val="000000"/>
          <w:lang w:val="it-I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rg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o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psych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s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Tre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01-111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97685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2147/NDT.S36689]</w:t>
      </w:r>
    </w:p>
    <w:p w14:paraId="25B53F20" w14:textId="7493278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ill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J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pent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abali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8-11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37614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coph.2005.11.003]</w:t>
      </w:r>
    </w:p>
    <w:p w14:paraId="354379A1" w14:textId="10B4C71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ohannesse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U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proat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mmentatory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chem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3-1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81219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S0197-0186(00)00013-9]</w:t>
      </w:r>
    </w:p>
    <w:p w14:paraId="789DE881" w14:textId="34DE08E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ösch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pro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ov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gr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ra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R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0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-20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089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0006-8993(89)91044-5]</w:t>
      </w:r>
    </w:p>
    <w:p w14:paraId="5CEDA6F4" w14:textId="00F365C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ölln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l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ösc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ernert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convulsa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pro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ndl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gr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at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armacoresistance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423-164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07269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523/JNEUROSCI.2506-11.2011]</w:t>
      </w:r>
    </w:p>
    <w:p w14:paraId="242AD5DB" w14:textId="451D34C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ast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sha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on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sd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anfac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nt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iatum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s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M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pharmacology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erl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8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69-38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01670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00213-006-0558-1]</w:t>
      </w:r>
    </w:p>
    <w:p w14:paraId="1A5AE5AA" w14:textId="3A8CB1B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ast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sha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on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sd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omoxet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ico-bas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it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s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M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pharmacolog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12-82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14060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neuropharm.2006.09.024]</w:t>
      </w:r>
    </w:p>
    <w:p w14:paraId="2C295997" w14:textId="4E89686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ristense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C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er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Elro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tral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2-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8344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4714-199602000-00025]</w:t>
      </w:r>
    </w:p>
    <w:p w14:paraId="495EBD7D" w14:textId="00D2F56F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rewerto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D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owitz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ll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G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chra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tral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7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0-9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591976]</w:t>
      </w:r>
    </w:p>
    <w:p w14:paraId="529830C3" w14:textId="6214B6B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Fetterolf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ceau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propio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e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Hosp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74.e7-574.e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95941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genhosppsych.2012.07.003]</w:t>
      </w:r>
    </w:p>
    <w:p w14:paraId="33938634" w14:textId="05C14E5C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hatia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S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propio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i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mpanio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NS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69304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</w:t>
      </w:r>
      <w:r w:rsidR="00A51A35" w:rsidRPr="00A51A35"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A51A35" w:rsidRPr="00A51A35">
        <w:rPr>
          <w:rFonts w:ascii="Book Antiqua" w:eastAsia="Book Antiqua" w:hAnsi="Book Antiqua" w:cs="Book Antiqua"/>
          <w:color w:val="000000"/>
        </w:rPr>
        <w:t>10.4088/PCC.15l01777</w:t>
      </w:r>
      <w:r>
        <w:rPr>
          <w:rFonts w:ascii="Book Antiqua" w:eastAsia="Book Antiqua" w:hAnsi="Book Antiqua" w:cs="Book Antiqua"/>
          <w:color w:val="000000"/>
        </w:rPr>
        <w:t>]</w:t>
      </w:r>
    </w:p>
    <w:p w14:paraId="3D9038CE" w14:textId="0A8B58A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8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cAlliste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W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odha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propio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loperidol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oxicol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(Phila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0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15976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80/15563650.2016.1179749]</w:t>
      </w:r>
    </w:p>
    <w:p w14:paraId="60E00E5A" w14:textId="45806E3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ammon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iki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pi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yrethr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xic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ute-onse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ddl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3-32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64533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MJT.0b013e318160c2d7]</w:t>
      </w:r>
    </w:p>
    <w:p w14:paraId="0E937288" w14:textId="02A5C860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Donahe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e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Zobel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bookmarkStart w:id="15" w:name="OLE_LINK2990"/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Perspect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Fluency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Fluency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E8644D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bookmarkEnd w:id="15"/>
      <w:r>
        <w:rPr>
          <w:rFonts w:ascii="Book Antiqua" w:eastAsia="Book Antiqua" w:hAnsi="Book Antiqua" w:cs="Book Antiqua"/>
          <w:color w:val="000000"/>
        </w:rPr>
        <w:t>200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54180">
        <w:rPr>
          <w:rFonts w:ascii="Book Antiqua" w:eastAsia="Book Antiqua" w:hAnsi="Book Antiqua" w:cs="Book Antiqua"/>
          <w:b/>
          <w:bCs/>
          <w:color w:val="000000"/>
        </w:rPr>
        <w:t>1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5-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44/ffd19.3.95]</w:t>
      </w:r>
    </w:p>
    <w:p w14:paraId="499D8B18" w14:textId="784E52D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lliot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m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razolam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9-16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860135]</w:t>
      </w:r>
    </w:p>
    <w:p w14:paraId="3BEE00B2" w14:textId="60987CE3" w:rsidR="00A77B3E" w:rsidRDefault="00FB7858">
      <w:pPr>
        <w:spacing w:line="360" w:lineRule="auto"/>
        <w:jc w:val="both"/>
      </w:pPr>
      <w:r w:rsidRPr="00E60858">
        <w:rPr>
          <w:rFonts w:ascii="Book Antiqua" w:eastAsia="Book Antiqua" w:hAnsi="Book Antiqua" w:cs="Book Antiqua"/>
          <w:color w:val="000000"/>
        </w:rPr>
        <w:t>8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60858">
        <w:rPr>
          <w:rFonts w:ascii="Book Antiqua" w:eastAsia="Book Antiqua" w:hAnsi="Book Antiqua" w:cs="Book Antiqua"/>
          <w:b/>
          <w:bCs/>
          <w:color w:val="000000"/>
        </w:rPr>
        <w:t>Ünay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b/>
          <w:bCs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60858">
        <w:rPr>
          <w:rFonts w:ascii="Book Antiqua" w:eastAsia="Book Antiqua" w:hAnsi="Book Antiqua" w:cs="Book Antiqua"/>
          <w:color w:val="000000"/>
        </w:rPr>
        <w:t>Adanı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60858">
        <w:rPr>
          <w:rFonts w:ascii="Book Antiqua" w:eastAsia="Book Antiqua" w:hAnsi="Book Antiqua" w:cs="Book Antiqua"/>
          <w:color w:val="000000"/>
        </w:rPr>
        <w:t>Özatalay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ripiprazol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E60858">
        <w:rPr>
          <w:rFonts w:ascii="Book Antiqua" w:eastAsia="Book Antiqua" w:hAnsi="Book Antiqua" w:cs="Book Antiqua"/>
          <w:color w:val="000000"/>
        </w:rPr>
        <w:t>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year-old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bo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DHD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>Klin</w:t>
      </w:r>
      <w:proofErr w:type="spellEnd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>Psikofarmakol</w:t>
      </w:r>
      <w:proofErr w:type="spellEnd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B612A8" w:rsidRPr="00B612A8">
        <w:rPr>
          <w:rFonts w:ascii="Book Antiqua" w:eastAsia="Book Antiqua" w:hAnsi="Book Antiqua" w:cs="Book Antiqua"/>
          <w:i/>
          <w:iCs/>
          <w:color w:val="000000"/>
        </w:rPr>
        <w:t>Bul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E60858"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230-231</w:t>
      </w:r>
    </w:p>
    <w:p w14:paraId="349D7280" w14:textId="1AFC7E2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aguy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odlia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lso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lamir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-Depend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ipiprazol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llectu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abilit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16794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MJT.0000000000001158]</w:t>
      </w:r>
    </w:p>
    <w:p w14:paraId="173E5711" w14:textId="7850330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51A35">
        <w:rPr>
          <w:rFonts w:ascii="Book Antiqua" w:eastAsia="Book Antiqua" w:hAnsi="Book Antiqua" w:cs="Book Antiqua"/>
          <w:b/>
          <w:bCs/>
          <w:color w:val="000000"/>
        </w:rPr>
        <w:t>Cicek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51A35">
        <w:rPr>
          <w:rFonts w:ascii="Book Antiqua" w:eastAsia="Book Antiqua" w:hAnsi="Book Antiqua" w:cs="Book Antiqua"/>
          <w:b/>
          <w:bCs/>
          <w:color w:val="000000"/>
        </w:rPr>
        <w:t>AU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omoxet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fu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ylphenidat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51A35">
        <w:rPr>
          <w:rFonts w:ascii="Book Antiqua" w:eastAsia="Book Antiqua" w:hAnsi="Book Antiqua" w:cs="Book Antiqua"/>
          <w:i/>
          <w:iCs/>
          <w:color w:val="000000"/>
        </w:rPr>
        <w:t>Dusune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51A35">
        <w:rPr>
          <w:rFonts w:ascii="Book Antiqua" w:eastAsia="Book Antiqua" w:hAnsi="Book Antiqua" w:cs="Book Antiqua"/>
          <w:i/>
          <w:iCs/>
          <w:color w:val="000000"/>
        </w:rPr>
        <w:t>Ada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A51A35">
        <w:rPr>
          <w:rFonts w:ascii="Book Antiqua" w:eastAsia="Book Antiqua" w:hAnsi="Book Antiqua" w:cs="Book Antiqua"/>
          <w:b/>
          <w:bCs/>
          <w:color w:val="000000"/>
        </w:rPr>
        <w:t>3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0-21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4744/DAJPNS.2020.00081]</w:t>
      </w:r>
    </w:p>
    <w:p w14:paraId="4D9EF45A" w14:textId="1ED9D7D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beling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t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brigh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5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7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32683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6/ajp.154.10.1473a]</w:t>
      </w:r>
    </w:p>
    <w:p w14:paraId="6610FDFB" w14:textId="70A3D01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rishnakanth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aridas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utan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uralidhar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i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ompanio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33-33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878766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088/</w:t>
      </w:r>
      <w:proofErr w:type="gramStart"/>
      <w:r>
        <w:rPr>
          <w:rFonts w:ascii="Book Antiqua" w:eastAsia="Book Antiqua" w:hAnsi="Book Antiqua" w:cs="Book Antiqua"/>
          <w:color w:val="000000"/>
        </w:rPr>
        <w:t>pcc.v</w:t>
      </w:r>
      <w:proofErr w:type="gramEnd"/>
      <w:r>
        <w:rPr>
          <w:rFonts w:ascii="Book Antiqua" w:eastAsia="Book Antiqua" w:hAnsi="Book Antiqua" w:cs="Book Antiqua"/>
          <w:color w:val="000000"/>
        </w:rPr>
        <w:t>10n0411e]</w:t>
      </w:r>
    </w:p>
    <w:p w14:paraId="34EC657E" w14:textId="1B1AEC6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8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Kumar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athpa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sho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sia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iat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78-17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46611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ajp.2012.08.004]</w:t>
      </w:r>
    </w:p>
    <w:p w14:paraId="6BFE6E69" w14:textId="65D33F5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agendrappa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reeraj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Venkatasubramani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"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opp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oice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r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"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-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zap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7-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78331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103/IJPSYM.IJPSYM_157_18]</w:t>
      </w:r>
    </w:p>
    <w:p w14:paraId="1ADE919B" w14:textId="1276E87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9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Aukst-Margetić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rgetić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de-effe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alpro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diu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4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06801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j.1440-1819.</w:t>
      </w:r>
      <w:proofErr w:type="gramStart"/>
      <w:r>
        <w:rPr>
          <w:rFonts w:ascii="Book Antiqua" w:eastAsia="Book Antiqua" w:hAnsi="Book Antiqua" w:cs="Book Antiqua"/>
          <w:color w:val="000000"/>
        </w:rPr>
        <w:t>2008.01878.x</w:t>
      </w:r>
      <w:proofErr w:type="gramEnd"/>
      <w:r>
        <w:rPr>
          <w:rFonts w:ascii="Book Antiqua" w:eastAsia="Book Antiqua" w:hAnsi="Book Antiqua" w:cs="Book Antiqua"/>
          <w:color w:val="000000"/>
        </w:rPr>
        <w:t>]</w:t>
      </w:r>
    </w:p>
    <w:p w14:paraId="6784AAAB" w14:textId="305978A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ukherjee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tterje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s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path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alproex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Psychol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Educat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Studie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D3562C">
        <w:rPr>
          <w:rFonts w:ascii="Book Antiqua" w:eastAsia="Book Antiqua" w:hAnsi="Book Antiqua" w:cs="Book Antiqua"/>
          <w:b/>
          <w:bCs/>
          <w:color w:val="000000"/>
        </w:rPr>
        <w:t>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4103/2395-2555.161419]</w:t>
      </w:r>
    </w:p>
    <w:p w14:paraId="67944746" w14:textId="1A6E1BB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asand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pram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-pharynge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urbances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w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oclonu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44-44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7418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4714-199212000-00014]</w:t>
      </w:r>
    </w:p>
    <w:p w14:paraId="3E7F2A83" w14:textId="65DF518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issan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chez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penti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n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ter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7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2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05429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7326/0003-4819-126-5-199703010-00018]</w:t>
      </w:r>
    </w:p>
    <w:p w14:paraId="2F8EB484" w14:textId="3E569E8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atania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us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y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aradoxic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motrig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ig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leps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ldhoo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otempo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ke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pilepsi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57-166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56559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11/j.1528-</w:t>
      </w:r>
      <w:proofErr w:type="gramStart"/>
      <w:r>
        <w:rPr>
          <w:rFonts w:ascii="Book Antiqua" w:eastAsia="Book Antiqua" w:hAnsi="Book Antiqua" w:cs="Book Antiqua"/>
          <w:color w:val="000000"/>
        </w:rPr>
        <w:t>1157.1999.tb</w:t>
      </w:r>
      <w:proofErr w:type="gramEnd"/>
      <w:r>
        <w:rPr>
          <w:rFonts w:ascii="Book Antiqua" w:eastAsia="Book Antiqua" w:hAnsi="Book Antiqua" w:cs="Book Antiqua"/>
          <w:color w:val="000000"/>
        </w:rPr>
        <w:t>02053.x]</w:t>
      </w:r>
    </w:p>
    <w:p w14:paraId="10AFE607" w14:textId="1E4A90E3" w:rsidR="00A77B3E" w:rsidRDefault="00FB7858">
      <w:pPr>
        <w:spacing w:line="360" w:lineRule="auto"/>
        <w:jc w:val="both"/>
      </w:pPr>
      <w:r w:rsidRPr="00E60858">
        <w:rPr>
          <w:rFonts w:ascii="Book Antiqua" w:eastAsia="Book Antiqua" w:hAnsi="Book Antiqua" w:cs="Book Antiqua"/>
          <w:color w:val="000000"/>
        </w:rPr>
        <w:t>9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60858">
        <w:rPr>
          <w:rFonts w:ascii="Book Antiqua" w:eastAsia="Book Antiqua" w:hAnsi="Book Antiqua" w:cs="Book Antiqua"/>
          <w:b/>
          <w:bCs/>
          <w:color w:val="000000"/>
        </w:rPr>
        <w:t>Margetic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E60858">
        <w:rPr>
          <w:rFonts w:ascii="Book Antiqua" w:eastAsia="Book Antiqua" w:hAnsi="Book Antiqua" w:cs="Book Antiqua"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(fir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report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elder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patient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i/>
          <w:iCs/>
          <w:color w:val="000000"/>
        </w:rPr>
        <w:t>Reacti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200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b/>
          <w:bCs/>
          <w:color w:val="000000"/>
        </w:rPr>
        <w:t>1257</w:t>
      </w:r>
      <w:r w:rsidRPr="00E60858"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E60858">
        <w:rPr>
          <w:rFonts w:ascii="Book Antiqua" w:eastAsia="Book Antiqua" w:hAnsi="Book Antiqua" w:cs="Book Antiqua"/>
          <w:color w:val="000000"/>
        </w:rPr>
        <w:t>27-28</w:t>
      </w:r>
    </w:p>
    <w:p w14:paraId="47184541" w14:textId="7F6F871F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argetic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ukst-Margetic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rajinovic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omepromaz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ul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9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2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-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204648]</w:t>
      </w:r>
    </w:p>
    <w:p w14:paraId="0925969F" w14:textId="41F23B7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Netsk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iaseck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hium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n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0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6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48515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345/aph.10202]</w:t>
      </w:r>
    </w:p>
    <w:p w14:paraId="02101A99" w14:textId="4834968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9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ulack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C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r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J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hiu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diatr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pola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n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harmacothe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1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5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191755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345/aph.1Q140]</w:t>
      </w:r>
    </w:p>
    <w:p w14:paraId="3ED901F9" w14:textId="35D350E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abillo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mal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V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ioco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O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ove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hiu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xicit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m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ed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ir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sso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2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60-66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74963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jamda.2012.05.014]</w:t>
      </w:r>
    </w:p>
    <w:p w14:paraId="262D959D" w14:textId="53C6D12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lpasl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H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şku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Ş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ocak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orücü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-Act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ylphenidat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5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9-74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4368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JCP.0000000000000403]</w:t>
      </w:r>
    </w:p>
    <w:p w14:paraId="3DD15E95" w14:textId="1783BA31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10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opur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pu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e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ctivit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ylphenidate.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7E5087">
        <w:rPr>
          <w:rFonts w:ascii="Book Antiqua" w:eastAsia="Book Antiqua" w:hAnsi="Book Antiqua" w:cs="Book Antiqua"/>
          <w:i/>
          <w:iCs/>
          <w:color w:val="000000"/>
        </w:rPr>
        <w:t>Dusunen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7E5087">
        <w:rPr>
          <w:rFonts w:ascii="Book Antiqua" w:eastAsia="Book Antiqua" w:hAnsi="Book Antiqua" w:cs="Book Antiqua"/>
          <w:i/>
          <w:iCs/>
          <w:color w:val="000000"/>
        </w:rPr>
        <w:t>Adam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7E5087"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22-22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5350/DAJPN2018310212]</w:t>
      </w:r>
    </w:p>
    <w:p w14:paraId="24265CF6" w14:textId="15C783C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Lasić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vitanović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Ž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rnić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Uglešić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an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anub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9-30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658840]</w:t>
      </w:r>
    </w:p>
    <w:p w14:paraId="6EC9133E" w14:textId="6713B8A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s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 w:rsidRPr="00530756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Yayla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ka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oka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anzap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Dusunen</w:t>
      </w:r>
      <w:proofErr w:type="spellEnd"/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Adam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Psychiatry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Neurolog</w:t>
      </w:r>
      <w:proofErr w:type="spellEnd"/>
      <w:r w:rsidR="00530756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7E5087">
        <w:rPr>
          <w:rFonts w:ascii="Book Antiqua" w:eastAsia="Book Antiqua" w:hAnsi="Book Antiqua" w:cs="Book Antiqua"/>
          <w:b/>
          <w:bCs/>
          <w:color w:val="000000"/>
        </w:rPr>
        <w:t>31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5350/DAJPN2018310410]</w:t>
      </w:r>
    </w:p>
    <w:p w14:paraId="32F43579" w14:textId="25FDA489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cClean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D</w:t>
      </w:r>
      <w:r w:rsidRPr="00073D96"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Le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quir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yto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-head-inju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izures.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42AC5">
        <w:rPr>
          <w:rFonts w:ascii="Book Antiqua" w:eastAsia="Book Antiqua" w:hAnsi="Book Antiqua" w:cs="Book Antiqua"/>
          <w:i/>
          <w:iCs/>
          <w:color w:val="000000"/>
        </w:rPr>
        <w:t>Fluency</w:t>
      </w:r>
      <w:r w:rsidR="00976B8B" w:rsidRPr="00842AC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42AC5"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5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7E5087"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1-25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0094-730</w:t>
      </w:r>
      <w:proofErr w:type="gramStart"/>
      <w:r>
        <w:rPr>
          <w:rFonts w:ascii="Book Antiqua" w:eastAsia="Book Antiqua" w:hAnsi="Book Antiqua" w:cs="Book Antiqua"/>
          <w:color w:val="000000"/>
        </w:rPr>
        <w:t>X(</w:t>
      </w:r>
      <w:proofErr w:type="gramEnd"/>
      <w:r>
        <w:rPr>
          <w:rFonts w:ascii="Book Antiqua" w:eastAsia="Book Antiqua" w:hAnsi="Book Antiqua" w:cs="Book Antiqua"/>
          <w:color w:val="000000"/>
        </w:rPr>
        <w:t>85)90023-3]</w:t>
      </w:r>
    </w:p>
    <w:p w14:paraId="5DB437D9" w14:textId="79B26FE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Ekici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kici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zdemi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ytoin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eme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3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9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85986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16/j.pediatrneurol.2013.03.011]</w:t>
      </w:r>
    </w:p>
    <w:p w14:paraId="65CF7851" w14:textId="4B36988B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7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iray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Şana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oprak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çaklidir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ündüz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H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abalin-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6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6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40-74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755156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JCP.0000000000000609]</w:t>
      </w:r>
    </w:p>
    <w:p w14:paraId="63479843" w14:textId="14C58116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e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gabalin-associa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qu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epharospasm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Daru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8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15-81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2632575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7/s40199-020-00354-9]</w:t>
      </w:r>
    </w:p>
    <w:p w14:paraId="4CA91E34" w14:textId="6DA870E0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0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akela</w:t>
      </w:r>
      <w:proofErr w:type="spellEnd"/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H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lliv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yl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tral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ag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sychopharmaco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4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32-43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8402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97/00004714-199412000-00015]</w:t>
      </w:r>
    </w:p>
    <w:p w14:paraId="0EF87EE5" w14:textId="1BF7614E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osenfiel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B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Carth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cKinne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wana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udelman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B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phylline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ar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ose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Throat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4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14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18-920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882883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177/014556139407301208]</w:t>
      </w:r>
    </w:p>
    <w:p w14:paraId="6E28CE09" w14:textId="6749A320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11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érar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JM</w:t>
      </w:r>
      <w:r>
        <w:rPr>
          <w:rFonts w:ascii="Book Antiqua" w:eastAsia="Book Antiqua" w:hAnsi="Book Antiqua" w:cs="Book Antiqua"/>
          <w:color w:val="000000"/>
        </w:rPr>
        <w:t>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leclus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obience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phylline-induc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ttering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ov</w:t>
      </w:r>
      <w:r w:rsidR="00976B8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Disord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98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3</w:t>
      </w:r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47-848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[PMID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756159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I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.1002/mds.870130518]</w:t>
      </w:r>
    </w:p>
    <w:bookmarkEnd w:id="12"/>
    <w:p w14:paraId="2E752DFA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071894A" w14:textId="7777777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7EACC1EF" w14:textId="1DAB61F3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lar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.</w:t>
      </w:r>
    </w:p>
    <w:p w14:paraId="4498D6CC" w14:textId="77777777" w:rsidR="00A77B3E" w:rsidRDefault="00A77B3E">
      <w:pPr>
        <w:spacing w:line="360" w:lineRule="auto"/>
        <w:jc w:val="both"/>
      </w:pPr>
    </w:p>
    <w:p w14:paraId="36753C62" w14:textId="3C77F9E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4A9A4122" w14:textId="77777777" w:rsidR="00A77B3E" w:rsidRDefault="00A77B3E">
      <w:pPr>
        <w:spacing w:line="360" w:lineRule="auto"/>
        <w:jc w:val="both"/>
      </w:pPr>
    </w:p>
    <w:p w14:paraId="1AC1A4C6" w14:textId="538C12D0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it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.</w:t>
      </w:r>
    </w:p>
    <w:p w14:paraId="11DAF73B" w14:textId="6E5704CE" w:rsidR="00A77B3E" w:rsidRPr="00073D96" w:rsidRDefault="00530756" w:rsidP="00073D96">
      <w:pPr>
        <w:spacing w:line="360" w:lineRule="auto"/>
        <w:rPr>
          <w:rFonts w:ascii="Book Antiqua" w:hAnsi="Book Antiqua" w:cs="Tahoma"/>
          <w:bCs/>
          <w:color w:val="000000"/>
        </w:rPr>
      </w:pPr>
      <w:bookmarkStart w:id="16" w:name="OLE_LINK2988"/>
      <w:r w:rsidRPr="006E2057">
        <w:rPr>
          <w:rFonts w:ascii="Book Antiqua" w:hAnsi="Book Antiqua" w:cs="Tahoma"/>
          <w:b/>
          <w:color w:val="000000"/>
        </w:rPr>
        <w:t>Peer-review model:</w:t>
      </w:r>
      <w:r w:rsidRPr="006E2057">
        <w:rPr>
          <w:rFonts w:ascii="Book Antiqua" w:hAnsi="Book Antiqua" w:cs="Tahoma"/>
          <w:bCs/>
          <w:color w:val="000000"/>
        </w:rPr>
        <w:t xml:space="preserve"> Single blind</w:t>
      </w:r>
      <w:bookmarkEnd w:id="16"/>
    </w:p>
    <w:p w14:paraId="70FC4D9E" w14:textId="77777777" w:rsidR="00530756" w:rsidRDefault="00530756">
      <w:pPr>
        <w:spacing w:line="360" w:lineRule="auto"/>
        <w:jc w:val="both"/>
      </w:pPr>
    </w:p>
    <w:p w14:paraId="184B47DC" w14:textId="5FEC789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brua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1B1089F5" w14:textId="7C25965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l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648936F8" w14:textId="7EABA6D4" w:rsidR="00A77B3E" w:rsidRPr="003D6A21" w:rsidRDefault="00FB785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F41FA" w:rsidRPr="00F14711">
        <w:rPr>
          <w:rFonts w:ascii="Book Antiqua" w:eastAsia="Book Antiqua" w:hAnsi="Book Antiqua" w:cs="Book Antiqua"/>
          <w:color w:val="000000"/>
        </w:rPr>
        <w:t>December 25, 2021</w:t>
      </w:r>
    </w:p>
    <w:p w14:paraId="7F0EC66B" w14:textId="77777777" w:rsidR="00A77B3E" w:rsidRDefault="00A77B3E">
      <w:pPr>
        <w:spacing w:line="360" w:lineRule="auto"/>
        <w:jc w:val="both"/>
      </w:pPr>
    </w:p>
    <w:p w14:paraId="74DF0083" w14:textId="0B55760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iatry</w:t>
      </w:r>
    </w:p>
    <w:p w14:paraId="2A23955B" w14:textId="1634BF07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an</w:t>
      </w:r>
    </w:p>
    <w:p w14:paraId="32258FF6" w14:textId="77E4A8AA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610AA47" w14:textId="445A2C25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86164CC" w14:textId="0E853954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3B64BB61" w14:textId="154B118D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27546D7" w14:textId="76214AB2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082B6E57" w14:textId="3CA1E738" w:rsidR="00A77B3E" w:rsidRDefault="00FB785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0534B6FB" w14:textId="77777777" w:rsidR="00A77B3E" w:rsidRDefault="00A77B3E">
      <w:pPr>
        <w:spacing w:line="360" w:lineRule="auto"/>
        <w:jc w:val="both"/>
      </w:pPr>
    </w:p>
    <w:p w14:paraId="782FF2AA" w14:textId="77777777" w:rsidR="00A77B3E" w:rsidRDefault="00FB785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hma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S,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T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L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color w:val="000000"/>
        </w:rPr>
        <w:t>W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color w:val="000000"/>
        </w:rPr>
        <w:t>TQ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D6A21">
        <w:rPr>
          <w:rFonts w:ascii="Book Antiqua" w:eastAsia="Book Antiqua" w:hAnsi="Book Antiqua" w:cs="Book Antiqua"/>
          <w:color w:val="000000"/>
        </w:rPr>
        <w:t>Wang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 w:rsidR="003D6A21">
        <w:rPr>
          <w:rFonts w:ascii="Book Antiqua" w:eastAsia="Book Antiqua" w:hAnsi="Book Antiqua" w:cs="Book Antiqua"/>
          <w:color w:val="000000"/>
        </w:rPr>
        <w:t>JL</w:t>
      </w:r>
    </w:p>
    <w:p w14:paraId="525C7793" w14:textId="7FF86B0E" w:rsidR="00530756" w:rsidRDefault="00530756">
      <w:pPr>
        <w:spacing w:line="360" w:lineRule="auto"/>
        <w:jc w:val="both"/>
        <w:sectPr w:rsidR="0053075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0642BAD" w14:textId="39987448" w:rsidR="00A77B3E" w:rsidRDefault="00FB7858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976B8B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5DEC6D8D" w14:textId="77777777" w:rsidR="0058042F" w:rsidRDefault="00E60858">
      <w:pPr>
        <w:spacing w:line="360" w:lineRule="auto"/>
        <w:jc w:val="both"/>
      </w:pPr>
      <w:r>
        <w:rPr>
          <w:noProof/>
        </w:rPr>
        <w:drawing>
          <wp:inline distT="0" distB="0" distL="0" distR="0" wp14:anchorId="523AC99B" wp14:editId="34552E34">
            <wp:extent cx="4643680" cy="3402428"/>
            <wp:effectExtent l="0" t="0" r="5080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3680" cy="3402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33B508" w14:textId="534F1031" w:rsidR="00A77B3E" w:rsidRDefault="00FB785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chematic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raph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rec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direct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athways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sal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anglia.</w:t>
      </w:r>
      <w:r w:rsidR="00976B8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A: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Direct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pathway</w:t>
      </w:r>
      <w:r w:rsidR="0058042F">
        <w:rPr>
          <w:rFonts w:ascii="Book Antiqua" w:eastAsia="Book Antiqua" w:hAnsi="Book Antiqua" w:cs="Book Antiqua"/>
          <w:bCs/>
          <w:color w:val="000000"/>
        </w:rPr>
        <w:t>;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B: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Indirect</w:t>
      </w:r>
      <w:r w:rsidR="00976B8B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2A6E72">
        <w:rPr>
          <w:rFonts w:ascii="Book Antiqua" w:eastAsia="Book Antiqua" w:hAnsi="Book Antiqua" w:cs="Book Antiqua"/>
          <w:bCs/>
          <w:color w:val="000000"/>
        </w:rPr>
        <w:t>pathway</w:t>
      </w:r>
      <w:r w:rsidR="0058042F">
        <w:rPr>
          <w:rFonts w:ascii="Book Antiqua" w:eastAsia="Book Antiqua" w:hAnsi="Book Antiqua" w:cs="Book Antiqua"/>
          <w:bCs/>
          <w:color w:val="000000"/>
        </w:rPr>
        <w:t>.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1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enos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2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2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enos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1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2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2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pamin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mma-aminobutyr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pe</w:t>
      </w:r>
      <w:proofErr w:type="spellEnd"/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g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llidus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pi</w:t>
      </w:r>
      <w:proofErr w:type="spellEnd"/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nal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gment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obu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llidus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1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1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arin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4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4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arin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SN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um-sized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ny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ns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MDA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-methyl-D-aspartate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Npr</w:t>
      </w:r>
      <w:proofErr w:type="spellEnd"/>
      <w:r>
        <w:rPr>
          <w:rFonts w:ascii="Book Antiqua" w:eastAsia="Book Antiqua" w:hAnsi="Book Antiqua" w:cs="Book Antiqua"/>
          <w:color w:val="000000"/>
        </w:rPr>
        <w:t>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ti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gra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s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ate;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N: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thalamic</w:t>
      </w:r>
      <w:r w:rsidR="00976B8B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us.</w:t>
      </w:r>
    </w:p>
    <w:p w14:paraId="24B4C295" w14:textId="77777777" w:rsidR="00E60858" w:rsidRDefault="00E60858">
      <w:pPr>
        <w:rPr>
          <w:rFonts w:ascii="Book Antiqua" w:eastAsia="Book Antiqua" w:hAnsi="Book Antiqua" w:cs="Book Antiqua"/>
          <w:color w:val="000000"/>
        </w:rPr>
        <w:sectPr w:rsidR="00E60858" w:rsidSect="00DF01E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1357922" w14:textId="4D20557B" w:rsidR="0058042F" w:rsidRPr="00E60858" w:rsidRDefault="0058042F" w:rsidP="0058042F">
      <w:pPr>
        <w:spacing w:line="360" w:lineRule="auto"/>
        <w:jc w:val="lowKashida"/>
        <w:rPr>
          <w:rFonts w:ascii="Book Antiqua" w:hAnsi="Book Antiqua" w:cstheme="majorBidi"/>
          <w:b/>
          <w:bCs/>
        </w:rPr>
      </w:pPr>
      <w:r w:rsidRPr="00DF01E6">
        <w:rPr>
          <w:rFonts w:ascii="Book Antiqua" w:hAnsi="Book Antiqua" w:cstheme="majorBidi"/>
          <w:b/>
          <w:bCs/>
        </w:rPr>
        <w:lastRenderedPageBreak/>
        <w:t>Tabl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DF01E6">
        <w:rPr>
          <w:rFonts w:ascii="Book Antiqua" w:hAnsi="Book Antiqua" w:cstheme="majorBidi"/>
          <w:b/>
          <w:bCs/>
        </w:rPr>
        <w:t>1</w:t>
      </w:r>
      <w:r w:rsidR="00976B8B">
        <w:rPr>
          <w:rFonts w:ascii="Book Antiqua" w:hAnsi="Book Antiqua" w:cstheme="majorBidi"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N</w:t>
      </w:r>
      <w:r w:rsidRPr="00E60858">
        <w:rPr>
          <w:rFonts w:ascii="Book Antiqua" w:hAnsi="Book Antiqua"/>
          <w:b/>
          <w:bCs/>
        </w:rPr>
        <w:t>umber</w:t>
      </w:r>
      <w:r w:rsidR="00976B8B">
        <w:rPr>
          <w:rFonts w:ascii="Book Antiqua" w:hAnsi="Book Antiqua"/>
          <w:b/>
          <w:bCs/>
        </w:rPr>
        <w:t xml:space="preserve"> </w:t>
      </w:r>
      <w:r w:rsidRPr="00E60858">
        <w:rPr>
          <w:rFonts w:ascii="Book Antiqua" w:hAnsi="Book Antiqua"/>
          <w:b/>
          <w:bCs/>
        </w:rPr>
        <w:t>of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episodes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of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drug-induce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stuttering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reporte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in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th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onlin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literatur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an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include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in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th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present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E60858">
        <w:rPr>
          <w:rFonts w:ascii="Book Antiqua" w:hAnsi="Book Antiqua" w:cstheme="majorBidi"/>
          <w:b/>
          <w:bCs/>
        </w:rPr>
        <w:t>review</w:t>
      </w:r>
    </w:p>
    <w:tbl>
      <w:tblPr>
        <w:tblW w:w="8730" w:type="dxa"/>
        <w:tblInd w:w="-34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6030"/>
        <w:gridCol w:w="2700"/>
      </w:tblGrid>
      <w:tr w:rsidR="0058042F" w:rsidRPr="000C724D" w14:paraId="5323C1EB" w14:textId="77777777" w:rsidTr="00DF01E6">
        <w:tc>
          <w:tcPr>
            <w:tcW w:w="60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74CA1E" w14:textId="6C7C3728" w:rsidR="0058042F" w:rsidRPr="000C724D" w:rsidRDefault="0058042F" w:rsidP="000C724D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0C724D">
              <w:rPr>
                <w:rFonts w:ascii="Book Antiqua" w:hAnsi="Book Antiqua" w:cstheme="majorBidi"/>
                <w:b/>
                <w:bCs/>
              </w:rPr>
              <w:t>Therapeutic</w:t>
            </w:r>
            <w:r w:rsidR="00976B8B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Pr="000C724D">
              <w:rPr>
                <w:rFonts w:ascii="Book Antiqua" w:hAnsi="Book Antiqua" w:cstheme="majorBidi"/>
                <w:b/>
                <w:bCs/>
              </w:rPr>
              <w:t>category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7AC6A6" w14:textId="4E14F59B" w:rsidR="0058042F" w:rsidRPr="000C724D" w:rsidRDefault="0058042F" w:rsidP="000C724D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0C724D">
              <w:rPr>
                <w:rFonts w:ascii="Book Antiqua" w:hAnsi="Book Antiqua" w:cstheme="majorBidi"/>
                <w:b/>
                <w:bCs/>
              </w:rPr>
              <w:t>Number</w:t>
            </w:r>
            <w:r w:rsidR="00976B8B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Pr="000C724D">
              <w:rPr>
                <w:rFonts w:ascii="Book Antiqua" w:hAnsi="Book Antiqua" w:cstheme="majorBidi"/>
                <w:b/>
                <w:bCs/>
              </w:rPr>
              <w:t>of</w:t>
            </w:r>
            <w:r w:rsidR="00976B8B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Pr="000C724D">
              <w:rPr>
                <w:rFonts w:ascii="Book Antiqua" w:hAnsi="Book Antiqua" w:cstheme="majorBidi"/>
                <w:b/>
                <w:bCs/>
              </w:rPr>
              <w:t>e</w:t>
            </w:r>
            <w:r w:rsidRPr="000C724D">
              <w:rPr>
                <w:rFonts w:ascii="Book Antiqua" w:hAnsi="Book Antiqua"/>
                <w:b/>
                <w:bCs/>
              </w:rPr>
              <w:t>pisodes</w:t>
            </w:r>
            <w:r w:rsidR="00976B8B">
              <w:rPr>
                <w:rFonts w:ascii="Book Antiqua" w:hAnsi="Book Antiqua"/>
                <w:b/>
                <w:bCs/>
              </w:rPr>
              <w:t xml:space="preserve"> </w:t>
            </w:r>
            <w:r w:rsidRPr="000C724D">
              <w:rPr>
                <w:rFonts w:ascii="Book Antiqua" w:hAnsi="Book Antiqua"/>
                <w:b/>
                <w:bCs/>
              </w:rPr>
              <w:t>of</w:t>
            </w:r>
            <w:r w:rsidR="00976B8B">
              <w:rPr>
                <w:rFonts w:ascii="Book Antiqua" w:hAnsi="Book Antiqua"/>
                <w:b/>
                <w:bCs/>
              </w:rPr>
              <w:t xml:space="preserve"> </w:t>
            </w:r>
            <w:r w:rsidRPr="000C724D">
              <w:rPr>
                <w:rFonts w:ascii="Book Antiqua" w:hAnsi="Book Antiqua"/>
                <w:b/>
                <w:bCs/>
              </w:rPr>
              <w:t>stuttering</w:t>
            </w:r>
            <w:r w:rsidR="00FB55F0">
              <w:rPr>
                <w:rFonts w:ascii="Book Antiqua" w:hAnsi="Book Antiqua"/>
                <w:b/>
                <w:bCs/>
              </w:rPr>
              <w:t>,</w:t>
            </w:r>
            <w:r w:rsidR="00976B8B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="00FB55F0" w:rsidRPr="000C724D">
              <w:rPr>
                <w:rFonts w:ascii="Book Antiqua" w:hAnsi="Book Antiqua"/>
                <w:b/>
                <w:bCs/>
                <w:i/>
                <w:iCs/>
              </w:rPr>
              <w:t>n</w:t>
            </w:r>
            <w:r w:rsidR="00FB55F0">
              <w:rPr>
                <w:rFonts w:ascii="Book Antiqua" w:hAnsi="Book Antiqua"/>
                <w:b/>
                <w:bCs/>
                <w:i/>
                <w:iCs/>
              </w:rPr>
              <w:t xml:space="preserve"> </w:t>
            </w:r>
            <w:r w:rsidR="00FB55F0" w:rsidRPr="000C724D">
              <w:rPr>
                <w:rFonts w:ascii="Book Antiqua" w:hAnsi="Book Antiqua"/>
                <w:b/>
                <w:bCs/>
              </w:rPr>
              <w:t>=</w:t>
            </w:r>
            <w:r w:rsidR="00FB55F0">
              <w:rPr>
                <w:rFonts w:ascii="Book Antiqua" w:hAnsi="Book Antiqua"/>
                <w:b/>
                <w:bCs/>
              </w:rPr>
              <w:t xml:space="preserve"> </w:t>
            </w:r>
            <w:r w:rsidR="00FB55F0" w:rsidRPr="000C724D">
              <w:rPr>
                <w:rFonts w:ascii="Book Antiqua" w:hAnsi="Book Antiqua"/>
                <w:b/>
                <w:bCs/>
              </w:rPr>
              <w:t>86</w:t>
            </w:r>
            <w:r w:rsidR="00FB55F0" w:rsidRPr="000C724D">
              <w:rPr>
                <w:rFonts w:ascii="Book Antiqua" w:hAnsi="Book Antiqua" w:cstheme="majorBidi"/>
                <w:b/>
                <w:bCs/>
              </w:rPr>
              <w:t xml:space="preserve"> </w:t>
            </w:r>
            <w:r w:rsidRPr="000C724D">
              <w:rPr>
                <w:rFonts w:ascii="Book Antiqua" w:hAnsi="Book Antiqua" w:cstheme="majorBidi"/>
                <w:b/>
                <w:bCs/>
              </w:rPr>
              <w:t>(%)</w:t>
            </w:r>
          </w:p>
        </w:tc>
      </w:tr>
      <w:tr w:rsidR="0058042F" w:rsidRPr="000C724D" w14:paraId="008D9BF8" w14:textId="77777777" w:rsidTr="00E60858">
        <w:tc>
          <w:tcPr>
            <w:tcW w:w="6030" w:type="dxa"/>
            <w:tcBorders>
              <w:top w:val="single" w:sz="4" w:space="0" w:color="auto"/>
              <w:bottom w:val="nil"/>
            </w:tcBorders>
            <w:vAlign w:val="center"/>
          </w:tcPr>
          <w:p w14:paraId="1DD338B4" w14:textId="77777777" w:rsidR="0058042F" w:rsidRPr="006A25C7" w:rsidRDefault="0058042F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tipsychotics</w:t>
            </w:r>
          </w:p>
        </w:tc>
        <w:tc>
          <w:tcPr>
            <w:tcW w:w="2700" w:type="dxa"/>
            <w:tcBorders>
              <w:top w:val="single" w:sz="4" w:space="0" w:color="auto"/>
              <w:bottom w:val="nil"/>
            </w:tcBorders>
            <w:vAlign w:val="center"/>
          </w:tcPr>
          <w:p w14:paraId="4B330D2F" w14:textId="77777777" w:rsidR="0058042F" w:rsidRPr="006A25C7" w:rsidRDefault="0058042F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0C724D" w:rsidRPr="000C724D" w14:paraId="466E075D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53A52F0B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Clozap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30A8A73" w14:textId="1C0049CA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0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4.9)</w:t>
            </w:r>
          </w:p>
        </w:tc>
      </w:tr>
      <w:tr w:rsidR="000C724D" w:rsidRPr="000C724D" w14:paraId="487A7767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061D4D5D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Olanzap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2D2D9359" w14:textId="521B78D6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8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9.3)</w:t>
            </w:r>
          </w:p>
        </w:tc>
      </w:tr>
      <w:tr w:rsidR="000C724D" w:rsidRPr="000C724D" w14:paraId="398BB97D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1D437B7E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Risperido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40E558C8" w14:textId="02F79B43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4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4.6)</w:t>
            </w:r>
          </w:p>
        </w:tc>
      </w:tr>
      <w:tr w:rsidR="000C724D" w:rsidRPr="000C724D" w14:paraId="1A1D4A0E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4057B92A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ripiprazol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067686A" w14:textId="700C13EE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0C724D" w:rsidRPr="000C724D" w14:paraId="25BCCACF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70AEC09E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Trifluoperaz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7B206B2E" w14:textId="1A659351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1B7D1BB8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56BD2DDB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Chlorpromaz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32950F6A" w14:textId="45D14C96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7EDD9B36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299D1CE4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Fluphenaz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B6A0F67" w14:textId="0973FF3F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1F882F58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16985AAF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6A25C7">
              <w:rPr>
                <w:rFonts w:ascii="Book Antiqua" w:hAnsi="Book Antiqua" w:cstheme="majorBidi"/>
              </w:rPr>
              <w:t>Levomepromazi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6DDBACFC" w14:textId="4213C4D1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1E9BDDF2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468CF6BE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ticonvulsants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28E2C492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0C724D" w:rsidRPr="000C724D" w14:paraId="47ECE02B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5C9E5CA3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Phenytoin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4254BD3F" w14:textId="0B7250DC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2.3)</w:t>
            </w:r>
          </w:p>
        </w:tc>
      </w:tr>
      <w:tr w:rsidR="000C724D" w:rsidRPr="000C724D" w14:paraId="19B78950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6560B9FF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Divalproex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4ACC4673" w14:textId="3B94AD9D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2.3)</w:t>
            </w:r>
          </w:p>
        </w:tc>
      </w:tr>
      <w:tr w:rsidR="000C724D" w:rsidRPr="000C724D" w14:paraId="13780D19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311B8C3E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Pregabalin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8DFF99F" w14:textId="51D52186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2.3)</w:t>
            </w:r>
          </w:p>
        </w:tc>
      </w:tr>
      <w:tr w:rsidR="000C724D" w:rsidRPr="000C724D" w14:paraId="1CEE4E91" w14:textId="77777777" w:rsidTr="00E60858">
        <w:tc>
          <w:tcPr>
            <w:tcW w:w="6030" w:type="dxa"/>
            <w:tcBorders>
              <w:top w:val="nil"/>
              <w:bottom w:val="nil"/>
            </w:tcBorders>
            <w:vAlign w:val="center"/>
          </w:tcPr>
          <w:p w14:paraId="7F9B44BB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Gabapentin</w:t>
            </w:r>
          </w:p>
        </w:tc>
        <w:tc>
          <w:tcPr>
            <w:tcW w:w="2700" w:type="dxa"/>
            <w:tcBorders>
              <w:top w:val="nil"/>
              <w:bottom w:val="nil"/>
            </w:tcBorders>
            <w:vAlign w:val="center"/>
          </w:tcPr>
          <w:p w14:paraId="02A8B32C" w14:textId="7873E213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C724D" w:rsidRPr="000C724D" w14:paraId="6E7535A8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7D48D143" w14:textId="77777777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Lamotrigine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6D90FE35" w14:textId="10B4EF49" w:rsidR="000C724D" w:rsidRPr="006A25C7" w:rsidRDefault="000C724D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0E62B2" w:rsidRPr="000C724D" w14:paraId="625B7DC7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2198585B" w14:textId="02B018CA" w:rsidR="000E62B2" w:rsidRPr="006A25C7" w:rsidRDefault="000E62B2" w:rsidP="000C724D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  <w:shd w:val="clear" w:color="auto" w:fill="FFFFFF"/>
              </w:rPr>
            </w:pPr>
            <w:bookmarkStart w:id="17" w:name="_Hlk64122469"/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Central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nervous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system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agents</w:t>
            </w:r>
            <w:bookmarkEnd w:id="17"/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6C826B4E" w14:textId="77777777" w:rsidR="000E62B2" w:rsidRPr="006A25C7" w:rsidRDefault="000E62B2" w:rsidP="000C724D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5FBF6D2B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6AF5319A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Methylphenidate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5B7CD9E1" w14:textId="285AC5C6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AF338A" w:rsidRPr="000C724D" w14:paraId="5B456E55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4DCC020E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Memantine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2677C175" w14:textId="3D62040A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2.3)</w:t>
            </w:r>
          </w:p>
        </w:tc>
      </w:tr>
      <w:tr w:rsidR="00AF338A" w:rsidRPr="000C724D" w14:paraId="12E25A4B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11A6A200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Levodopa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40A19BCA" w14:textId="7441B591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4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4.6)</w:t>
            </w:r>
          </w:p>
        </w:tc>
      </w:tr>
      <w:tr w:rsidR="00AF338A" w:rsidRPr="000C724D" w14:paraId="326594C7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10AEB4C8" w14:textId="7332C8D0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  <w:shd w:val="clear" w:color="auto" w:fill="FFFFFF"/>
              </w:rPr>
            </w:pP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Dextroamphetamine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and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amphetamine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salts</w:t>
            </w:r>
            <w:r w:rsidR="00976B8B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 xml:space="preserve"> 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(Adderall</w:t>
            </w:r>
            <w:r w:rsidRPr="00370CED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  <w:vertAlign w:val="superscript"/>
              </w:rPr>
              <w:t>®</w:t>
            </w:r>
            <w:r w:rsidRPr="006A25C7">
              <w:rPr>
                <w:rStyle w:val="aa"/>
                <w:rFonts w:ascii="Book Antiqua" w:hAnsi="Book Antiqua" w:cstheme="majorBidi"/>
                <w:b w:val="0"/>
                <w:bCs w:val="0"/>
                <w:shd w:val="clear" w:color="auto" w:fill="FFFFFF"/>
              </w:rPr>
              <w:t>)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195A25B7" w14:textId="7E4EBAE3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498B72BA" w14:textId="77777777" w:rsidTr="00E60858">
        <w:tc>
          <w:tcPr>
            <w:tcW w:w="6030" w:type="dxa"/>
            <w:tcBorders>
              <w:top w:val="nil"/>
            </w:tcBorders>
            <w:vAlign w:val="center"/>
          </w:tcPr>
          <w:p w14:paraId="7E097214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tomoxetine</w:t>
            </w:r>
          </w:p>
        </w:tc>
        <w:tc>
          <w:tcPr>
            <w:tcW w:w="2700" w:type="dxa"/>
            <w:tcBorders>
              <w:top w:val="nil"/>
            </w:tcBorders>
            <w:vAlign w:val="center"/>
          </w:tcPr>
          <w:p w14:paraId="4B6A56A9" w14:textId="2D6482E3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2DF0880D" w14:textId="77777777" w:rsidTr="00DF01E6">
        <w:tc>
          <w:tcPr>
            <w:tcW w:w="6030" w:type="dxa"/>
            <w:vAlign w:val="center"/>
          </w:tcPr>
          <w:p w14:paraId="05BD218A" w14:textId="03FE1204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Pemoline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</w:p>
        </w:tc>
        <w:tc>
          <w:tcPr>
            <w:tcW w:w="2700" w:type="dxa"/>
            <w:vAlign w:val="center"/>
          </w:tcPr>
          <w:p w14:paraId="43BC680D" w14:textId="4505C4DF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749CC960" w14:textId="77777777" w:rsidTr="00DF01E6">
        <w:tc>
          <w:tcPr>
            <w:tcW w:w="6030" w:type="dxa"/>
            <w:vAlign w:val="center"/>
          </w:tcPr>
          <w:p w14:paraId="7FA01F94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tidepressants</w:t>
            </w:r>
          </w:p>
          <w:p w14:paraId="3CE86E32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  <w:tc>
          <w:tcPr>
            <w:tcW w:w="2700" w:type="dxa"/>
            <w:vAlign w:val="center"/>
          </w:tcPr>
          <w:p w14:paraId="3BD850B3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4A8F8DAB" w14:textId="77777777" w:rsidTr="00DF01E6">
        <w:tc>
          <w:tcPr>
            <w:tcW w:w="6030" w:type="dxa"/>
            <w:vAlign w:val="center"/>
          </w:tcPr>
          <w:p w14:paraId="3DE66CB9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lastRenderedPageBreak/>
              <w:t>Sertraline</w:t>
            </w:r>
          </w:p>
        </w:tc>
        <w:tc>
          <w:tcPr>
            <w:tcW w:w="2700" w:type="dxa"/>
            <w:vAlign w:val="center"/>
          </w:tcPr>
          <w:p w14:paraId="4BE5D0FE" w14:textId="095E794E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AF338A" w:rsidRPr="000C724D" w14:paraId="41160B17" w14:textId="77777777" w:rsidTr="00DF01E6">
        <w:tc>
          <w:tcPr>
            <w:tcW w:w="6030" w:type="dxa"/>
            <w:vAlign w:val="center"/>
          </w:tcPr>
          <w:p w14:paraId="003ABA75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Bupropion</w:t>
            </w:r>
          </w:p>
        </w:tc>
        <w:tc>
          <w:tcPr>
            <w:tcW w:w="2700" w:type="dxa"/>
            <w:vAlign w:val="center"/>
          </w:tcPr>
          <w:p w14:paraId="680FCC1B" w14:textId="08605418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AF338A" w:rsidRPr="000C724D" w14:paraId="4515D866" w14:textId="77777777" w:rsidTr="00DF01E6">
        <w:tc>
          <w:tcPr>
            <w:tcW w:w="6030" w:type="dxa"/>
            <w:vAlign w:val="center"/>
          </w:tcPr>
          <w:p w14:paraId="05B44D12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Desipramine</w:t>
            </w:r>
          </w:p>
        </w:tc>
        <w:tc>
          <w:tcPr>
            <w:tcW w:w="2700" w:type="dxa"/>
            <w:vAlign w:val="center"/>
          </w:tcPr>
          <w:p w14:paraId="70FD6B9A" w14:textId="7286DD61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4903A6E3" w14:textId="77777777" w:rsidTr="00DF01E6">
        <w:tc>
          <w:tcPr>
            <w:tcW w:w="6030" w:type="dxa"/>
            <w:vAlign w:val="center"/>
          </w:tcPr>
          <w:p w14:paraId="721B98CB" w14:textId="3AE7C913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Bipolar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agents</w:t>
            </w:r>
          </w:p>
        </w:tc>
        <w:tc>
          <w:tcPr>
            <w:tcW w:w="2700" w:type="dxa"/>
            <w:vAlign w:val="center"/>
          </w:tcPr>
          <w:p w14:paraId="27C1987C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4EB9D608" w14:textId="77777777" w:rsidTr="00DF01E6">
        <w:tc>
          <w:tcPr>
            <w:tcW w:w="6030" w:type="dxa"/>
            <w:vAlign w:val="center"/>
          </w:tcPr>
          <w:p w14:paraId="2C262423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Lithium</w:t>
            </w:r>
          </w:p>
        </w:tc>
        <w:tc>
          <w:tcPr>
            <w:tcW w:w="2700" w:type="dxa"/>
            <w:vAlign w:val="center"/>
          </w:tcPr>
          <w:p w14:paraId="4E452C1B" w14:textId="6919BB09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5)</w:t>
            </w:r>
          </w:p>
        </w:tc>
      </w:tr>
      <w:tr w:rsidR="0042643B" w:rsidRPr="000C724D" w14:paraId="5CB5C469" w14:textId="77777777" w:rsidTr="00DF01E6">
        <w:tc>
          <w:tcPr>
            <w:tcW w:w="6030" w:type="dxa"/>
            <w:vAlign w:val="center"/>
          </w:tcPr>
          <w:p w14:paraId="4A54E306" w14:textId="18894A3F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Respiratory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tract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agents</w:t>
            </w:r>
          </w:p>
        </w:tc>
        <w:tc>
          <w:tcPr>
            <w:tcW w:w="2700" w:type="dxa"/>
            <w:vAlign w:val="center"/>
          </w:tcPr>
          <w:p w14:paraId="35962928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60FE9984" w14:textId="77777777" w:rsidTr="00DF01E6">
        <w:tc>
          <w:tcPr>
            <w:tcW w:w="6030" w:type="dxa"/>
            <w:vAlign w:val="center"/>
          </w:tcPr>
          <w:p w14:paraId="443CEB07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Theophylline</w:t>
            </w:r>
          </w:p>
        </w:tc>
        <w:tc>
          <w:tcPr>
            <w:tcW w:w="2700" w:type="dxa"/>
            <w:vAlign w:val="center"/>
          </w:tcPr>
          <w:p w14:paraId="7011412F" w14:textId="65F20B3B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4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4.6)</w:t>
            </w:r>
          </w:p>
        </w:tc>
      </w:tr>
      <w:tr w:rsidR="0042643B" w:rsidRPr="000C724D" w14:paraId="07F618D4" w14:textId="77777777" w:rsidTr="00DF01E6">
        <w:tc>
          <w:tcPr>
            <w:tcW w:w="6030" w:type="dxa"/>
            <w:vAlign w:val="center"/>
          </w:tcPr>
          <w:p w14:paraId="22543718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xiolytics</w:t>
            </w:r>
          </w:p>
        </w:tc>
        <w:tc>
          <w:tcPr>
            <w:tcW w:w="2700" w:type="dxa"/>
            <w:vAlign w:val="center"/>
          </w:tcPr>
          <w:p w14:paraId="13D25AE7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6822CE90" w14:textId="77777777" w:rsidTr="00DF01E6">
        <w:tc>
          <w:tcPr>
            <w:tcW w:w="6030" w:type="dxa"/>
            <w:vAlign w:val="center"/>
          </w:tcPr>
          <w:p w14:paraId="07232661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lprazolam</w:t>
            </w:r>
          </w:p>
        </w:tc>
        <w:tc>
          <w:tcPr>
            <w:tcW w:w="2700" w:type="dxa"/>
            <w:vAlign w:val="center"/>
          </w:tcPr>
          <w:p w14:paraId="6A8414E7" w14:textId="11A5C70E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42643B" w:rsidRPr="000C724D" w14:paraId="16431949" w14:textId="77777777" w:rsidTr="00DF01E6">
        <w:tc>
          <w:tcPr>
            <w:tcW w:w="6030" w:type="dxa"/>
            <w:vAlign w:val="center"/>
          </w:tcPr>
          <w:p w14:paraId="1A5B52B1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ntineoplastics</w:t>
            </w:r>
          </w:p>
        </w:tc>
        <w:tc>
          <w:tcPr>
            <w:tcW w:w="2700" w:type="dxa"/>
            <w:vAlign w:val="center"/>
          </w:tcPr>
          <w:p w14:paraId="3C8004C0" w14:textId="77777777" w:rsidR="0042643B" w:rsidRPr="006A25C7" w:rsidRDefault="0042643B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AF338A" w:rsidRPr="000C724D" w14:paraId="60E764F5" w14:textId="77777777" w:rsidTr="00DF01E6">
        <w:tc>
          <w:tcPr>
            <w:tcW w:w="6030" w:type="dxa"/>
            <w:vAlign w:val="center"/>
          </w:tcPr>
          <w:p w14:paraId="272DCFB3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Methotrexate</w:t>
            </w:r>
          </w:p>
        </w:tc>
        <w:tc>
          <w:tcPr>
            <w:tcW w:w="2700" w:type="dxa"/>
            <w:vAlign w:val="center"/>
          </w:tcPr>
          <w:p w14:paraId="2385D920" w14:textId="1FD217CA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63E6ADBB" w14:textId="77777777" w:rsidTr="00DF01E6">
        <w:tc>
          <w:tcPr>
            <w:tcW w:w="6030" w:type="dxa"/>
            <w:vAlign w:val="center"/>
          </w:tcPr>
          <w:p w14:paraId="2818FE05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Pyrethrin</w:t>
            </w:r>
          </w:p>
        </w:tc>
        <w:tc>
          <w:tcPr>
            <w:tcW w:w="2700" w:type="dxa"/>
            <w:vAlign w:val="center"/>
          </w:tcPr>
          <w:p w14:paraId="61D5D8AF" w14:textId="59E76098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.2)</w:t>
            </w:r>
          </w:p>
        </w:tc>
      </w:tr>
      <w:tr w:rsidR="00AF338A" w:rsidRPr="000C724D" w14:paraId="2D7E418A" w14:textId="77777777" w:rsidTr="00DF01E6">
        <w:tc>
          <w:tcPr>
            <w:tcW w:w="6030" w:type="dxa"/>
            <w:vAlign w:val="center"/>
          </w:tcPr>
          <w:p w14:paraId="23A3B7F3" w14:textId="77777777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Total</w:t>
            </w:r>
          </w:p>
        </w:tc>
        <w:tc>
          <w:tcPr>
            <w:tcW w:w="2700" w:type="dxa"/>
            <w:vAlign w:val="center"/>
          </w:tcPr>
          <w:p w14:paraId="5AD4B706" w14:textId="1C719A9C" w:rsidR="00AF338A" w:rsidRPr="006A25C7" w:rsidRDefault="00AF338A" w:rsidP="00AF338A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86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00)</w:t>
            </w:r>
          </w:p>
        </w:tc>
      </w:tr>
    </w:tbl>
    <w:p w14:paraId="5FA5153C" w14:textId="77777777" w:rsidR="0042643B" w:rsidRDefault="0042643B" w:rsidP="0058042F">
      <w:pPr>
        <w:spacing w:line="360" w:lineRule="auto"/>
        <w:jc w:val="lowKashida"/>
        <w:rPr>
          <w:rFonts w:ascii="Book Antiqua" w:hAnsi="Book Antiqua" w:cstheme="majorBidi"/>
        </w:rPr>
        <w:sectPr w:rsidR="0042643B" w:rsidSect="00DF01E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7CE8C56" w14:textId="3FE78749" w:rsidR="0058042F" w:rsidRPr="001E3109" w:rsidRDefault="0058042F" w:rsidP="001E3109">
      <w:pPr>
        <w:spacing w:line="360" w:lineRule="auto"/>
        <w:jc w:val="both"/>
        <w:rPr>
          <w:rFonts w:ascii="Book Antiqua" w:hAnsi="Book Antiqua" w:cstheme="majorBidi"/>
          <w:b/>
          <w:bCs/>
        </w:rPr>
      </w:pPr>
      <w:r w:rsidRPr="001E3109">
        <w:rPr>
          <w:rFonts w:ascii="Book Antiqua" w:hAnsi="Book Antiqua" w:cstheme="majorBidi"/>
          <w:b/>
          <w:bCs/>
        </w:rPr>
        <w:lastRenderedPageBreak/>
        <w:t>Table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2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Demographic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characteristics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and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clinical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history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of</w:t>
      </w:r>
      <w:r w:rsidR="00976B8B">
        <w:rPr>
          <w:rFonts w:ascii="Book Antiqua" w:hAnsi="Book Antiqua" w:cstheme="majorBidi"/>
          <w:b/>
          <w:bCs/>
        </w:rPr>
        <w:t xml:space="preserve"> </w:t>
      </w:r>
      <w:r w:rsidRPr="001E3109">
        <w:rPr>
          <w:rFonts w:ascii="Book Antiqua" w:hAnsi="Book Antiqua" w:cstheme="majorBidi"/>
          <w:b/>
          <w:bCs/>
        </w:rPr>
        <w:t>patients</w:t>
      </w:r>
    </w:p>
    <w:tbl>
      <w:tblPr>
        <w:tblW w:w="0" w:type="auto"/>
        <w:tblInd w:w="-34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544"/>
        <w:gridCol w:w="3206"/>
      </w:tblGrid>
      <w:tr w:rsidR="0058042F" w:rsidRPr="00DF01E6" w14:paraId="26C1292C" w14:textId="77777777" w:rsidTr="00DF01E6"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EAB1E2" w14:textId="0F36ACDB" w:rsidR="0058042F" w:rsidRPr="001E3109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1E3109">
              <w:rPr>
                <w:rFonts w:ascii="Book Antiqua" w:hAnsi="Book Antiqua" w:cstheme="majorBidi"/>
                <w:b/>
                <w:bCs/>
              </w:rPr>
              <w:t>Characteristic/history</w:t>
            </w:r>
            <w:r w:rsidR="009B3A63" w:rsidRPr="009B3A63">
              <w:rPr>
                <w:rFonts w:ascii="Book Antiqua" w:hAnsi="Book Antiqua" w:cstheme="majorBidi"/>
                <w:b/>
                <w:bCs/>
                <w:vertAlign w:val="superscript"/>
              </w:rPr>
              <w:t>1</w:t>
            </w:r>
          </w:p>
        </w:tc>
        <w:tc>
          <w:tcPr>
            <w:tcW w:w="32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B7017F" w14:textId="5114C63D" w:rsidR="0058042F" w:rsidRPr="001E3109" w:rsidRDefault="009B3A63" w:rsidP="001E3109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9B3A63">
              <w:rPr>
                <w:rFonts w:ascii="Book Antiqua" w:hAnsi="Book Antiqua" w:cstheme="majorBidi"/>
                <w:b/>
                <w:bCs/>
                <w:i/>
                <w:iCs/>
              </w:rPr>
              <w:t>n</w:t>
            </w:r>
            <w:r w:rsidR="00976B8B">
              <w:rPr>
                <w:rFonts w:ascii="Book Antiqua" w:hAnsi="Book Antiqua" w:cstheme="majorBidi"/>
                <w:b/>
                <w:bCs/>
                <w:i/>
                <w:iCs/>
              </w:rPr>
              <w:t xml:space="preserve"> </w:t>
            </w:r>
            <w:r w:rsidR="0058042F" w:rsidRPr="001E3109">
              <w:rPr>
                <w:rFonts w:ascii="Book Antiqua" w:hAnsi="Book Antiqua" w:cstheme="majorBidi"/>
                <w:b/>
                <w:bCs/>
              </w:rPr>
              <w:t>(%)</w:t>
            </w:r>
          </w:p>
        </w:tc>
      </w:tr>
      <w:tr w:rsidR="0058042F" w:rsidRPr="00DF01E6" w14:paraId="71759B7A" w14:textId="77777777" w:rsidTr="00DF01E6">
        <w:tc>
          <w:tcPr>
            <w:tcW w:w="3544" w:type="dxa"/>
            <w:tcBorders>
              <w:top w:val="single" w:sz="4" w:space="0" w:color="auto"/>
            </w:tcBorders>
            <w:vAlign w:val="center"/>
          </w:tcPr>
          <w:p w14:paraId="5B555420" w14:textId="2505E5A2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Gender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</w:p>
        </w:tc>
        <w:tc>
          <w:tcPr>
            <w:tcW w:w="3206" w:type="dxa"/>
            <w:tcBorders>
              <w:top w:val="single" w:sz="4" w:space="0" w:color="auto"/>
            </w:tcBorders>
            <w:vAlign w:val="center"/>
          </w:tcPr>
          <w:p w14:paraId="738932FA" w14:textId="77777777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1E3109" w:rsidRPr="00DF01E6" w14:paraId="6D722B79" w14:textId="77777777" w:rsidTr="00DF01E6">
        <w:tc>
          <w:tcPr>
            <w:tcW w:w="3544" w:type="dxa"/>
            <w:vAlign w:val="center"/>
          </w:tcPr>
          <w:p w14:paraId="47DA7E7F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</w:rPr>
            </w:pPr>
            <w:r w:rsidRPr="006A25C7">
              <w:rPr>
                <w:rFonts w:ascii="Book Antiqua" w:hAnsi="Book Antiqua" w:cstheme="majorBidi"/>
              </w:rPr>
              <w:t>Female</w:t>
            </w:r>
          </w:p>
        </w:tc>
        <w:tc>
          <w:tcPr>
            <w:tcW w:w="3206" w:type="dxa"/>
            <w:vAlign w:val="center"/>
          </w:tcPr>
          <w:p w14:paraId="2433ACA0" w14:textId="6E4738A9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8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4.6)</w:t>
            </w:r>
          </w:p>
        </w:tc>
      </w:tr>
      <w:tr w:rsidR="001E3109" w:rsidRPr="00DF01E6" w14:paraId="7E4D108B" w14:textId="77777777" w:rsidTr="00DF01E6">
        <w:tc>
          <w:tcPr>
            <w:tcW w:w="3544" w:type="dxa"/>
            <w:vAlign w:val="center"/>
          </w:tcPr>
          <w:p w14:paraId="4FFAA762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  <w:b/>
                <w:bCs/>
                <w:lang w:eastAsia="zh-CN"/>
              </w:rPr>
            </w:pPr>
            <w:r w:rsidRPr="006A25C7">
              <w:rPr>
                <w:rFonts w:ascii="Book Antiqua" w:hAnsi="Book Antiqua" w:cstheme="majorBidi"/>
              </w:rPr>
              <w:t>Male</w:t>
            </w:r>
          </w:p>
        </w:tc>
        <w:tc>
          <w:tcPr>
            <w:tcW w:w="3206" w:type="dxa"/>
            <w:vAlign w:val="center"/>
          </w:tcPr>
          <w:p w14:paraId="5DF44021" w14:textId="3D55B02B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5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65.4)</w:t>
            </w:r>
          </w:p>
        </w:tc>
      </w:tr>
      <w:tr w:rsidR="001E3109" w:rsidRPr="00DF01E6" w14:paraId="7E72B375" w14:textId="77777777" w:rsidTr="00DF01E6">
        <w:tc>
          <w:tcPr>
            <w:tcW w:w="3544" w:type="dxa"/>
            <w:vAlign w:val="center"/>
          </w:tcPr>
          <w:p w14:paraId="6D80AD8A" w14:textId="1B54365E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Age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</w:t>
            </w:r>
            <w:proofErr w:type="spellStart"/>
            <w:r w:rsidRPr="006A25C7">
              <w:rPr>
                <w:rFonts w:ascii="Book Antiqua" w:hAnsi="Book Antiqua" w:cstheme="majorBidi"/>
              </w:rPr>
              <w:t>yr</w:t>
            </w:r>
            <w:proofErr w:type="spellEnd"/>
            <w:r w:rsidRPr="006A25C7">
              <w:rPr>
                <w:rFonts w:ascii="Book Antiqua" w:hAnsi="Book Antiqua" w:cstheme="majorBidi"/>
              </w:rPr>
              <w:t>)</w:t>
            </w:r>
          </w:p>
        </w:tc>
        <w:tc>
          <w:tcPr>
            <w:tcW w:w="3206" w:type="dxa"/>
            <w:vAlign w:val="center"/>
          </w:tcPr>
          <w:p w14:paraId="7C8E6983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</w:p>
        </w:tc>
      </w:tr>
      <w:tr w:rsidR="001E3109" w:rsidRPr="00DF01E6" w14:paraId="726B2B03" w14:textId="77777777" w:rsidTr="00DF01E6">
        <w:tc>
          <w:tcPr>
            <w:tcW w:w="3544" w:type="dxa"/>
            <w:vAlign w:val="center"/>
          </w:tcPr>
          <w:p w14:paraId="115B8CDD" w14:textId="5B3339F5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&lt;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12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</w:p>
        </w:tc>
        <w:tc>
          <w:tcPr>
            <w:tcW w:w="3206" w:type="dxa"/>
            <w:vAlign w:val="center"/>
          </w:tcPr>
          <w:p w14:paraId="0037A96B" w14:textId="5743471E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5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8.5)</w:t>
            </w:r>
          </w:p>
        </w:tc>
      </w:tr>
      <w:tr w:rsidR="001E3109" w:rsidRPr="00DF01E6" w14:paraId="184C9B8A" w14:textId="77777777" w:rsidTr="00DF01E6">
        <w:tc>
          <w:tcPr>
            <w:tcW w:w="3544" w:type="dxa"/>
            <w:vAlign w:val="center"/>
          </w:tcPr>
          <w:p w14:paraId="145DF453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2-20</w:t>
            </w:r>
          </w:p>
        </w:tc>
        <w:tc>
          <w:tcPr>
            <w:tcW w:w="3206" w:type="dxa"/>
            <w:vAlign w:val="center"/>
          </w:tcPr>
          <w:p w14:paraId="7372DB1B" w14:textId="4B0C1EF1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3.7)</w:t>
            </w:r>
          </w:p>
        </w:tc>
      </w:tr>
      <w:tr w:rsidR="001E3109" w:rsidRPr="00DF01E6" w14:paraId="03E29FDD" w14:textId="77777777" w:rsidTr="00DF01E6">
        <w:tc>
          <w:tcPr>
            <w:tcW w:w="3544" w:type="dxa"/>
            <w:vAlign w:val="center"/>
          </w:tcPr>
          <w:p w14:paraId="4DF7B301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21-30</w:t>
            </w:r>
          </w:p>
        </w:tc>
        <w:tc>
          <w:tcPr>
            <w:tcW w:w="3206" w:type="dxa"/>
            <w:vAlign w:val="center"/>
          </w:tcPr>
          <w:p w14:paraId="329B1E35" w14:textId="2B0BE39C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5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8.5)</w:t>
            </w:r>
          </w:p>
        </w:tc>
      </w:tr>
      <w:tr w:rsidR="001E3109" w:rsidRPr="00DF01E6" w14:paraId="242D626F" w14:textId="77777777" w:rsidTr="00DF01E6">
        <w:tc>
          <w:tcPr>
            <w:tcW w:w="3544" w:type="dxa"/>
            <w:vAlign w:val="center"/>
          </w:tcPr>
          <w:p w14:paraId="281B9523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31-40</w:t>
            </w:r>
          </w:p>
        </w:tc>
        <w:tc>
          <w:tcPr>
            <w:tcW w:w="3206" w:type="dxa"/>
            <w:vAlign w:val="center"/>
          </w:tcPr>
          <w:p w14:paraId="45352DDD" w14:textId="0227AC45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6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9.7)</w:t>
            </w:r>
          </w:p>
        </w:tc>
      </w:tr>
      <w:tr w:rsidR="001E3109" w:rsidRPr="00DF01E6" w14:paraId="49AD3010" w14:textId="77777777" w:rsidTr="00DF01E6">
        <w:tc>
          <w:tcPr>
            <w:tcW w:w="3544" w:type="dxa"/>
            <w:vAlign w:val="center"/>
          </w:tcPr>
          <w:p w14:paraId="7C260C6B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41-50</w:t>
            </w:r>
          </w:p>
        </w:tc>
        <w:tc>
          <w:tcPr>
            <w:tcW w:w="3206" w:type="dxa"/>
            <w:vAlign w:val="center"/>
          </w:tcPr>
          <w:p w14:paraId="5AB76BBE" w14:textId="47088950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3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6)</w:t>
            </w:r>
          </w:p>
        </w:tc>
      </w:tr>
      <w:tr w:rsidR="001E3109" w:rsidRPr="00DF01E6" w14:paraId="3B83580D" w14:textId="77777777" w:rsidTr="00DF01E6">
        <w:tc>
          <w:tcPr>
            <w:tcW w:w="3544" w:type="dxa"/>
            <w:vAlign w:val="center"/>
          </w:tcPr>
          <w:p w14:paraId="1419C010" w14:textId="77777777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51-60</w:t>
            </w:r>
          </w:p>
        </w:tc>
        <w:tc>
          <w:tcPr>
            <w:tcW w:w="3206" w:type="dxa"/>
            <w:vAlign w:val="center"/>
          </w:tcPr>
          <w:p w14:paraId="3AE9EF05" w14:textId="2D88AF63" w:rsidR="001E3109" w:rsidRPr="006A25C7" w:rsidRDefault="001E3109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0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2.3)</w:t>
            </w:r>
          </w:p>
        </w:tc>
      </w:tr>
      <w:tr w:rsidR="0058042F" w:rsidRPr="00DF01E6" w14:paraId="101F7320" w14:textId="77777777" w:rsidTr="00DF01E6">
        <w:tc>
          <w:tcPr>
            <w:tcW w:w="3544" w:type="dxa"/>
            <w:vAlign w:val="center"/>
          </w:tcPr>
          <w:p w14:paraId="38D5BE45" w14:textId="6FBD33F7" w:rsidR="0058042F" w:rsidRPr="006A25C7" w:rsidRDefault="009B3A63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eastAsia="宋体" w:hAnsi="Book Antiqua"/>
              </w:rPr>
              <w:t>&gt;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="0058042F" w:rsidRPr="006A25C7">
              <w:rPr>
                <w:rFonts w:ascii="Book Antiqua" w:hAnsi="Book Antiqua" w:cstheme="majorBidi"/>
              </w:rPr>
              <w:t>60</w:t>
            </w:r>
          </w:p>
        </w:tc>
        <w:tc>
          <w:tcPr>
            <w:tcW w:w="3206" w:type="dxa"/>
            <w:vAlign w:val="center"/>
          </w:tcPr>
          <w:p w14:paraId="7AF124D8" w14:textId="487F841D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9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1.1)</w:t>
            </w:r>
          </w:p>
        </w:tc>
      </w:tr>
      <w:tr w:rsidR="0058042F" w:rsidRPr="00DF01E6" w14:paraId="4E352411" w14:textId="77777777" w:rsidTr="00DF01E6">
        <w:tc>
          <w:tcPr>
            <w:tcW w:w="3544" w:type="dxa"/>
            <w:vAlign w:val="center"/>
          </w:tcPr>
          <w:p w14:paraId="21904175" w14:textId="701227D0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History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of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speech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dysfluency</w:t>
            </w:r>
          </w:p>
        </w:tc>
        <w:tc>
          <w:tcPr>
            <w:tcW w:w="3206" w:type="dxa"/>
            <w:vAlign w:val="center"/>
          </w:tcPr>
          <w:p w14:paraId="362BED23" w14:textId="038E563F" w:rsidR="0058042F" w:rsidRPr="006A25C7" w:rsidRDefault="0058042F" w:rsidP="001E3109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6A25C7">
              <w:rPr>
                <w:rFonts w:ascii="Book Antiqua" w:hAnsi="Book Antiqua" w:cstheme="majorBidi"/>
              </w:rPr>
              <w:t>11</w:t>
            </w:r>
            <w:r w:rsidR="00976B8B">
              <w:rPr>
                <w:rFonts w:ascii="Book Antiqua" w:hAnsi="Book Antiqua" w:cstheme="majorBidi"/>
              </w:rPr>
              <w:t xml:space="preserve"> </w:t>
            </w:r>
            <w:r w:rsidRPr="006A25C7">
              <w:rPr>
                <w:rFonts w:ascii="Book Antiqua" w:hAnsi="Book Antiqua" w:cstheme="majorBidi"/>
              </w:rPr>
              <w:t>(13.4)</w:t>
            </w:r>
          </w:p>
        </w:tc>
      </w:tr>
    </w:tbl>
    <w:p w14:paraId="67B57D89" w14:textId="0110A9A1" w:rsidR="0058042F" w:rsidRDefault="009B3A63" w:rsidP="009B3A63">
      <w:pPr>
        <w:spacing w:line="360" w:lineRule="auto"/>
        <w:jc w:val="both"/>
        <w:rPr>
          <w:rFonts w:ascii="Book Antiqua" w:hAnsi="Book Antiqua" w:cstheme="majorBidi"/>
        </w:rPr>
      </w:pPr>
      <w:r w:rsidRPr="009B3A63">
        <w:rPr>
          <w:rFonts w:ascii="Book Antiqua" w:hAnsi="Book Antiqua" w:cstheme="majorBidi"/>
          <w:vertAlign w:val="superscript"/>
        </w:rPr>
        <w:t>1</w:t>
      </w:r>
      <w:r w:rsidR="0058042F" w:rsidRPr="00DF01E6">
        <w:rPr>
          <w:rFonts w:ascii="Book Antiqua" w:hAnsi="Book Antiqua" w:cstheme="majorBidi"/>
        </w:rPr>
        <w:t>T</w:t>
      </w:r>
      <w:r w:rsidR="007043B3">
        <w:rPr>
          <w:rFonts w:ascii="Book Antiqua" w:hAnsi="Book Antiqua" w:cstheme="majorBidi"/>
        </w:rPr>
        <w:t>he</w:t>
      </w:r>
      <w:r w:rsidR="00976B8B">
        <w:rPr>
          <w:rFonts w:ascii="Book Antiqua" w:hAnsi="Book Antiqua" w:cstheme="majorBidi"/>
        </w:rPr>
        <w:t xml:space="preserve"> </w:t>
      </w:r>
      <w:r w:rsidR="007043B3">
        <w:rPr>
          <w:rFonts w:ascii="Book Antiqua" w:hAnsi="Book Antiqua" w:cstheme="majorBidi"/>
        </w:rPr>
        <w:t>t</w:t>
      </w:r>
      <w:r w:rsidR="0058042F" w:rsidRPr="00DF01E6">
        <w:rPr>
          <w:rFonts w:ascii="Book Antiqua" w:hAnsi="Book Antiqua" w:cstheme="majorBidi"/>
        </w:rPr>
        <w:t>otal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number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7043B3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patients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is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82,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but</w:t>
      </w:r>
      <w:r w:rsidR="00976B8B">
        <w:rPr>
          <w:rFonts w:ascii="Book Antiqua" w:hAnsi="Book Antiqua" w:cstheme="majorBidi"/>
        </w:rPr>
        <w:t xml:space="preserve"> </w:t>
      </w:r>
      <w:r w:rsidR="007043B3">
        <w:rPr>
          <w:rFonts w:ascii="Book Antiqua" w:hAnsi="Book Antiqua" w:cstheme="majorBidi"/>
        </w:rPr>
        <w:t>the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age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and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gender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of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one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patient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was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not</w:t>
      </w:r>
      <w:r w:rsidR="00976B8B">
        <w:rPr>
          <w:rFonts w:ascii="Book Antiqua" w:hAnsi="Book Antiqua" w:cstheme="majorBidi"/>
        </w:rPr>
        <w:t xml:space="preserve"> </w:t>
      </w:r>
      <w:r w:rsidR="0058042F" w:rsidRPr="00DF01E6">
        <w:rPr>
          <w:rFonts w:ascii="Book Antiqua" w:hAnsi="Book Antiqua" w:cstheme="majorBidi"/>
        </w:rPr>
        <w:t>reported.</w:t>
      </w:r>
    </w:p>
    <w:p w14:paraId="389DD70C" w14:textId="77777777" w:rsidR="009B3A63" w:rsidRPr="00DF01E6" w:rsidRDefault="009B3A63" w:rsidP="0058042F">
      <w:pPr>
        <w:spacing w:line="360" w:lineRule="auto"/>
        <w:jc w:val="lowKashida"/>
        <w:rPr>
          <w:rFonts w:ascii="Book Antiqua" w:hAnsi="Book Antiqua" w:cstheme="majorBidi"/>
        </w:rPr>
      </w:pPr>
    </w:p>
    <w:p w14:paraId="1A4FBEE1" w14:textId="77777777" w:rsidR="0058042F" w:rsidRPr="00DF01E6" w:rsidRDefault="0058042F" w:rsidP="0058042F">
      <w:pPr>
        <w:spacing w:line="360" w:lineRule="auto"/>
        <w:jc w:val="lowKashida"/>
        <w:rPr>
          <w:rFonts w:ascii="Book Antiqua" w:hAnsi="Book Antiqua" w:cstheme="majorBidi"/>
        </w:rPr>
        <w:sectPr w:rsidR="0058042F" w:rsidRPr="00DF01E6" w:rsidSect="00DF01E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05A7736" w14:textId="1E16EC49" w:rsidR="003D6A21" w:rsidRPr="003D6A21" w:rsidRDefault="003D6A21" w:rsidP="003D6A21">
      <w:pPr>
        <w:spacing w:after="160" w:line="360" w:lineRule="auto"/>
        <w:jc w:val="both"/>
        <w:rPr>
          <w:rFonts w:ascii="Book Antiqua" w:eastAsia="Calibri" w:hAnsi="Book Antiqua"/>
          <w:b/>
          <w:bCs/>
        </w:rPr>
      </w:pPr>
      <w:r w:rsidRPr="003D6A21">
        <w:rPr>
          <w:rFonts w:ascii="Book Antiqua" w:eastAsia="Calibri" w:hAnsi="Book Antiqua"/>
          <w:b/>
          <w:bCs/>
        </w:rPr>
        <w:lastRenderedPageBreak/>
        <w:t>Table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3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Summary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of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the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case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reports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of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drug-induced</w:t>
      </w:r>
      <w:r w:rsidR="00976B8B">
        <w:rPr>
          <w:rFonts w:ascii="Book Antiqua" w:eastAsia="Calibri" w:hAnsi="Book Antiqua"/>
          <w:b/>
          <w:bCs/>
        </w:rPr>
        <w:t xml:space="preserve"> </w:t>
      </w:r>
      <w:r w:rsidRPr="003D6A21">
        <w:rPr>
          <w:rFonts w:ascii="Book Antiqua" w:eastAsia="Calibri" w:hAnsi="Book Antiqua"/>
          <w:b/>
          <w:bCs/>
        </w:rPr>
        <w:t>stuttering</w:t>
      </w:r>
    </w:p>
    <w:tbl>
      <w:tblPr>
        <w:tblStyle w:val="10"/>
        <w:tblW w:w="14940" w:type="dxa"/>
        <w:tblInd w:w="-117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20"/>
        <w:gridCol w:w="900"/>
        <w:gridCol w:w="1350"/>
        <w:gridCol w:w="1440"/>
        <w:gridCol w:w="1710"/>
        <w:gridCol w:w="1260"/>
        <w:gridCol w:w="1350"/>
        <w:gridCol w:w="1440"/>
        <w:gridCol w:w="1350"/>
        <w:gridCol w:w="1350"/>
        <w:gridCol w:w="1170"/>
      </w:tblGrid>
      <w:tr w:rsidR="003D6A21" w:rsidRPr="003D6A21" w14:paraId="28C773CF" w14:textId="77777777" w:rsidTr="00261535"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6377234F" w14:textId="2FF9A5F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Offending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="00370CED">
              <w:rPr>
                <w:rFonts w:ascii="Book Antiqua" w:eastAsia="Calibri" w:hAnsi="Book Antiqua" w:cs="Arial"/>
                <w:b/>
                <w:bCs/>
              </w:rPr>
              <w:t>d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rug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(</w:t>
            </w:r>
            <w:r w:rsidR="00370CED">
              <w:rPr>
                <w:rFonts w:ascii="Book Antiqua" w:eastAsia="Calibri" w:hAnsi="Book Antiqua" w:cs="Arial"/>
                <w:b/>
                <w:bCs/>
              </w:rPr>
              <w:t>d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osage)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6C928848" w14:textId="29C14E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Patients’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gender/age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(</w:t>
            </w:r>
            <w:proofErr w:type="spellStart"/>
            <w:r w:rsidRPr="003D6A21">
              <w:rPr>
                <w:rFonts w:ascii="Book Antiqua" w:eastAsia="Calibri" w:hAnsi="Book Antiqua" w:cs="Arial"/>
                <w:b/>
                <w:bCs/>
              </w:rPr>
              <w:t>yr</w:t>
            </w:r>
            <w:proofErr w:type="spellEnd"/>
            <w:r w:rsidRPr="003D6A21">
              <w:rPr>
                <w:rFonts w:ascii="Book Antiqua" w:eastAsia="Calibri" w:hAnsi="Book Antiqua" w:cs="Arial"/>
                <w:b/>
                <w:bCs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4C83124A" w14:textId="791F95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Main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indication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of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drug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administration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5B617C85" w14:textId="14F8DD1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Concomitant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medications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(</w:t>
            </w:r>
            <w:r w:rsidR="00370CED">
              <w:rPr>
                <w:rFonts w:ascii="Book Antiqua" w:eastAsia="Calibri" w:hAnsi="Book Antiqua" w:cs="Arial"/>
                <w:b/>
                <w:bCs/>
              </w:rPr>
              <w:t>d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osage)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10996A82" w14:textId="120B8BB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Onset</w:t>
            </w:r>
            <w:r w:rsidR="00073D96">
              <w:rPr>
                <w:rFonts w:ascii="Book Antiqua" w:eastAsia="Calibri" w:hAnsi="Book Antiqua" w:cs="Arial"/>
                <w:b/>
                <w:bCs/>
              </w:rPr>
              <w:t>/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aggravation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of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stuttering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897AE14" w14:textId="3493F31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Primary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behavior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DFE1F97" w14:textId="2AE0C89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Concomitant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symptoms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041D5806" w14:textId="0BB075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Management</w:t>
            </w:r>
            <w:r w:rsidR="002973E9">
              <w:rPr>
                <w:rFonts w:ascii="Book Antiqua" w:eastAsia="Calibri" w:hAnsi="Book Antiqua" w:cs="Calibri"/>
                <w:b/>
                <w:bCs/>
              </w:rPr>
              <w:t xml:space="preserve">,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response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74C68BBC" w14:textId="404B2E7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  <w:lang w:bidi="fa-IR"/>
              </w:rPr>
            </w:pP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Recurrence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of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stuttering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after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medication</w:t>
            </w:r>
            <w:r w:rsidR="00976B8B">
              <w:rPr>
                <w:rFonts w:ascii="Book Antiqua" w:eastAsia="Calibri" w:hAnsi="Book Antiqua" w:cs="Arial"/>
                <w:b/>
                <w:bCs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  <w:lang w:bidi="fa-IR"/>
              </w:rPr>
              <w:t>resumption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7FEB95EB" w14:textId="1F41498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b/>
                <w:bCs/>
              </w:rPr>
              <w:t>Concomitant</w:t>
            </w:r>
            <w:r w:rsidR="00976B8B">
              <w:rPr>
                <w:rFonts w:ascii="Book Antiqua" w:eastAsia="Calibri" w:hAnsi="Book Antiqua" w:cs="Arial"/>
                <w:b/>
                <w:b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b/>
                <w:bCs/>
              </w:rPr>
              <w:t>disorders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0BE3447F" w14:textId="4E04DD5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bookmarkStart w:id="18" w:name="_Hlk58095321"/>
            <w:r w:rsidRPr="00CF5681">
              <w:rPr>
                <w:rFonts w:ascii="Book Antiqua" w:eastAsia="Calibri" w:hAnsi="Book Antiqua" w:cs="Arial"/>
                <w:b/>
                <w:bCs/>
              </w:rPr>
              <w:t>Ref</w:t>
            </w:r>
            <w:r w:rsidR="00FB55F0" w:rsidRPr="00CF5681">
              <w:rPr>
                <w:rFonts w:ascii="Book Antiqua" w:eastAsia="Calibri" w:hAnsi="Book Antiqua" w:cs="Arial"/>
                <w:b/>
                <w:bCs/>
              </w:rPr>
              <w:t>.</w:t>
            </w:r>
          </w:p>
        </w:tc>
      </w:tr>
      <w:bookmarkEnd w:id="18"/>
      <w:tr w:rsidR="003D6A21" w:rsidRPr="003D6A21" w14:paraId="3C92D911" w14:textId="77777777" w:rsidTr="00261535">
        <w:tc>
          <w:tcPr>
            <w:tcW w:w="1620" w:type="dxa"/>
            <w:tcBorders>
              <w:top w:val="single" w:sz="4" w:space="0" w:color="auto"/>
            </w:tcBorders>
          </w:tcPr>
          <w:p w14:paraId="06B2A478" w14:textId="3743C5A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Adder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XR</w:t>
            </w:r>
            <w:r w:rsidRPr="00370CED">
              <w:rPr>
                <w:rFonts w:ascii="Book Antiqua" w:eastAsia="Calibri" w:hAnsi="Book Antiqua" w:cs="Arial"/>
                <w:vertAlign w:val="superscript"/>
              </w:rPr>
              <w:t>®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0E5C4206" w14:textId="77777777" w:rsidR="003D6A21" w:rsidRPr="003D6A21" w:rsidRDefault="003D6A21" w:rsidP="006C5767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/10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045D9D0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ADHA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165DB58A" w14:textId="2CBBC8B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240A381D" w14:textId="18566C8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er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XR</w:t>
            </w:r>
            <w:r w:rsidR="006C5767" w:rsidRPr="00370CED">
              <w:rPr>
                <w:rFonts w:ascii="Book Antiqua" w:eastAsia="Calibri" w:hAnsi="Book Antiqua" w:cs="Arial"/>
                <w:vertAlign w:val="superscript"/>
              </w:rPr>
              <w:t>®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3717873A" w14:textId="37774C6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ing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dib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1CAB9BFB" w14:textId="3F9671A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havior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el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xie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mun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ustration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7E8BB2D6" w14:textId="4E95B5C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er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XR</w:t>
            </w:r>
            <w:r w:rsidR="006C5767" w:rsidRPr="00370CED">
              <w:rPr>
                <w:rFonts w:ascii="Book Antiqua" w:eastAsia="Calibri" w:hAnsi="Book Antiqua" w:cs="Arial"/>
                <w:vertAlign w:val="superscript"/>
              </w:rPr>
              <w:t>®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omoxet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6C5767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Calibri"/>
              </w:rPr>
              <w:t>significant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duction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of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5058C6F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78D591B9" w14:textId="11D6289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uret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ndrom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lergi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r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fec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equ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tor</w:t>
            </w:r>
            <w:r w:rsidR="007929E2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s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3444558D" w14:textId="74A1FBB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Donahe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Donaher&lt;/Author&gt;&lt;Year&gt;2009&lt;/Year&gt;&lt;RecNum&gt;158&lt;/RecNum&gt;&lt;DisplayText&gt;&lt;style face="superscript"&gt;[82]&lt;/style&gt;&lt;/DisplayText&gt;&lt;record&gt;&lt;rec-number&gt;158&lt;/rec-number&gt;&lt;foreign-keys&gt;&lt;key app="EN" db-id="r20wt9p5fzt0tgeewaxv0fejvs59t9zrpvxd"&gt;158&lt;/key&gt;&lt;/foreign-keys&gt;&lt;ref-type name="Journal Article"&gt;17&lt;/ref-type&gt;&lt;contributors&gt;&lt;authors&gt;&lt;author&gt;Donaher, Joseph&lt;/author&gt;&lt;author&gt;Healey, E Charles&lt;/author&gt;&lt;author&gt;Zobell, Anneli&lt;/author&gt;&lt;/authors&gt;&lt;/contributors&gt;&lt;titles&gt;&lt;title&gt;The effects of ADHD medication changes on a child who stutters&lt;/title&gt;&lt;secondary-title&gt;Perspectives on Fluency and Fluency Disorders&lt;/secondary-title&gt;&lt;/titles&gt;&lt;periodical&gt;&lt;full-title&gt;Perspectives on Fluency and Fluency Disorders&lt;/full-title&gt;&lt;/periodical&gt;&lt;pages&gt;95-98&lt;/pages&gt;&lt;volume&gt;19&lt;/volume&gt;&lt;number&gt;3&lt;/number&gt;&lt;dates&gt;&lt;year&gt;2009&lt;/year&gt;&lt;/dates&gt;&lt;isbn&gt;1940-7602&lt;/isbn&gt;&lt;urls&gt;&lt;/urls&gt;&lt;electronic-resource-num&gt;https://doi.org/10.1044/ffd19.3.9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2" w:tooltip="Donaher, 2009 #158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2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6844ACDC" w14:textId="77777777" w:rsidTr="00261535">
        <w:tc>
          <w:tcPr>
            <w:tcW w:w="1620" w:type="dxa"/>
          </w:tcPr>
          <w:p w14:paraId="689E28A8" w14:textId="6FD8788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lprazola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)</w:t>
            </w:r>
          </w:p>
        </w:tc>
        <w:tc>
          <w:tcPr>
            <w:tcW w:w="900" w:type="dxa"/>
          </w:tcPr>
          <w:p w14:paraId="168A99D0" w14:textId="22C7FC3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E3B7FCD" w14:textId="1777DA7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t>Anxie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2BA2C101" w14:textId="67930C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1DD2FB90" w14:textId="1D26F94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hort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</w:p>
        </w:tc>
        <w:tc>
          <w:tcPr>
            <w:tcW w:w="1260" w:type="dxa"/>
          </w:tcPr>
          <w:p w14:paraId="42097FA1" w14:textId="33DAE5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ric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m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grammat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bstan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is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g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soc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cond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atolog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rima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enching</w:t>
            </w:r>
          </w:p>
        </w:tc>
        <w:tc>
          <w:tcPr>
            <w:tcW w:w="1350" w:type="dxa"/>
          </w:tcPr>
          <w:p w14:paraId="017225CC" w14:textId="448E5ED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rot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ru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rad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I/IV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stol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urm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ick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ni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stol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t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ap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enos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o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rn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rot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eries</w:t>
            </w:r>
          </w:p>
        </w:tc>
        <w:tc>
          <w:tcPr>
            <w:tcW w:w="1440" w:type="dxa"/>
          </w:tcPr>
          <w:p w14:paraId="1320C294" w14:textId="00BCAA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prazolam</w:t>
            </w:r>
            <w:r w:rsidR="002973E9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53CE0A8" w14:textId="3BD22E3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g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r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0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prazolam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opped.</w:t>
            </w:r>
            <w:r w:rsidR="007929E2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pp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lacebo</w:t>
            </w:r>
          </w:p>
        </w:tc>
        <w:tc>
          <w:tcPr>
            <w:tcW w:w="1350" w:type="dxa"/>
          </w:tcPr>
          <w:p w14:paraId="5B83593B" w14:textId="6A33E0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9032238" w14:textId="7A84E355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8" w:tooltip="Elliott, 1985 #1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Elliott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Elliott&lt;/Author&gt;&lt;Year&gt;1985&lt;/Year&gt;&lt;RecNum&gt;1&lt;/RecNum&gt;&lt;DisplayText&gt;&lt;style face="superscript"&gt;[83]&lt;/style&gt;&lt;/DisplayText&gt;&lt;record&gt;&lt;rec-number&gt;1&lt;/rec-number&gt;&lt;foreign-keys&gt;&lt;key app="EN" db-id="00pe2awedpxt0nee9f75fxs90p2ssv0vw5x2"&gt;1&lt;/key&gt;&lt;/foreign-keys&gt;&lt;ref-type name="Journal Article"&gt;17&lt;/ref-type&gt;&lt;contributors&gt;&lt;authors&gt;&lt;author&gt;Elliott, Richard L&lt;/author&gt;&lt;author&gt;Thomas, Blain J&lt;/author&gt;&lt;/authors&gt;&lt;/contributors&gt;&lt;titles&gt;&lt;title&gt;A case report of alprazolam-induced stuttering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159-160&lt;/pages&gt;&lt;volume&gt;5&lt;/volume&gt;&lt;number&gt;3&lt;/number&gt;&lt;dates&gt;&lt;year&gt;1985&lt;/year&gt;&lt;/dates&gt;&lt;isbn&gt;0271-0749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3" w:tooltip="Elliott, 1985 #1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3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E3288BB" w14:textId="77777777" w:rsidTr="00261535">
        <w:tc>
          <w:tcPr>
            <w:tcW w:w="1620" w:type="dxa"/>
          </w:tcPr>
          <w:p w14:paraId="3205E69A" w14:textId="315AB3FA" w:rsidR="003D6A21" w:rsidRPr="007929E2" w:rsidRDefault="007929E2" w:rsidP="007929E2">
            <w:pPr>
              <w:autoSpaceDE w:val="0"/>
              <w:autoSpaceDN w:val="0"/>
              <w:adjustRightInd w:val="0"/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Aripiprazole (</w:t>
            </w:r>
            <w:r w:rsidR="003D6A21" w:rsidRPr="003D6A21">
              <w:rPr>
                <w:rFonts w:ascii="Book Antiqua" w:eastAsia="Calibri" w:hAnsi="Book Antiqua" w:cs="AdvTT6120e2aa"/>
              </w:rPr>
              <w:t>2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="003D6A21"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276C647C" w14:textId="641AC4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8</w:t>
            </w:r>
          </w:p>
        </w:tc>
        <w:tc>
          <w:tcPr>
            <w:tcW w:w="1350" w:type="dxa"/>
          </w:tcPr>
          <w:p w14:paraId="0457A7EA" w14:textId="760D831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H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bined-type</w:t>
            </w:r>
          </w:p>
        </w:tc>
        <w:tc>
          <w:tcPr>
            <w:tcW w:w="1440" w:type="dxa"/>
          </w:tcPr>
          <w:p w14:paraId="31D17EB2" w14:textId="5C909BE8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Atomoxetin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2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1710" w:type="dxa"/>
          </w:tcPr>
          <w:p w14:paraId="1DED990A" w14:textId="33A88E3D" w:rsidR="003D6A21" w:rsidRPr="007929E2" w:rsidRDefault="003D6A21" w:rsidP="007929E2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Afte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f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starting</w:t>
            </w:r>
            <w:r w:rsidR="007929E2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ripiprazol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</w:p>
        </w:tc>
        <w:tc>
          <w:tcPr>
            <w:tcW w:w="1260" w:type="dxa"/>
          </w:tcPr>
          <w:p w14:paraId="3F14E22F" w14:textId="0DDDF7C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N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</w:p>
        </w:tc>
        <w:tc>
          <w:tcPr>
            <w:tcW w:w="1350" w:type="dxa"/>
          </w:tcPr>
          <w:p w14:paraId="1F35FED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757E48CE" w14:textId="06448A26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OT46dcae81"/>
              </w:rPr>
              <w:t>DC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of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ripiprazole</w:t>
            </w:r>
            <w:r w:rsidR="002973E9">
              <w:rPr>
                <w:rFonts w:ascii="Book Antiqua" w:eastAsia="Calibri" w:hAnsi="Book Antiqua" w:cs="AdvTT6120e2aa"/>
              </w:rPr>
              <w:t xml:space="preserve">,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</w:p>
        </w:tc>
        <w:tc>
          <w:tcPr>
            <w:tcW w:w="1350" w:type="dxa"/>
          </w:tcPr>
          <w:p w14:paraId="08BC0AB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0F3B5F8" w14:textId="4DD29C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170" w:type="dxa"/>
          </w:tcPr>
          <w:p w14:paraId="1098BA5F" w14:textId="4B9584A9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7" w:tooltip="Ünay, 2018 #26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Ünay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ED51E0">
                <w:rPr>
                  <w:rFonts w:ascii="Book Antiqua" w:eastAsia="Calibri" w:hAnsi="Book Antiqua" w:cs="Arial"/>
                  <w:noProof/>
                </w:rPr>
                <w:t>et</w:t>
              </w:r>
              <w:r w:rsidR="00976B8B" w:rsidRPr="00ED51E0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ED51E0">
                <w:rPr>
                  <w:rFonts w:ascii="Book Antiqua" w:eastAsia="Calibri" w:hAnsi="Book Antiqua" w:cs="Arial"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Ünay&lt;/Author&gt;&lt;Year&gt;2018&lt;/Year&gt;&lt;RecNum&gt;26&lt;/RecNum&gt;&lt;DisplayText&gt;&lt;style face="superscript"&gt;[84]&lt;/style&gt;&lt;/DisplayText&gt;&lt;record&gt;&lt;rec-number&gt;26&lt;/rec-number&gt;&lt;foreign-keys&gt;&lt;key app="EN" db-id="00pe2awedpxt0nee9f75fxs90p2ssv0vw5x2"&gt;26&lt;/key&gt;&lt;/foreign-keys&gt;&lt;ref-type name="Journal Article"&gt;17&lt;/ref-type&gt;&lt;contributors&gt;&lt;authors&gt;&lt;author&gt;Ünay, Mihriban&lt;/author&gt;&lt;author&gt;Adanır, Aslı Sürer&lt;/author&gt;&lt;author&gt;Özatalay, Esin&lt;/author&gt;&lt;/authors&gt;&lt;/contributors&gt;&lt;titles&gt;&lt;title&gt;Aripiprazole-induced stuttering in an 8 year-old boy with ADHD&lt;/title&gt;&lt;secondary-title&gt;Klinik Psikofarmakoloji Bulteni&lt;/secondary-title&gt;&lt;/titles&gt;&lt;pages&gt;230-231&lt;/pages&gt;&lt;volume&gt;28&lt;/volume&gt;&lt;dates&gt;&lt;year&gt;2018&lt;/year&gt;&lt;/dates&gt;&lt;isbn&gt;1017-7833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4" w:tooltip="Ünay, 2018 #2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4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44FB2A81" w14:textId="77777777" w:rsidTr="00261535">
        <w:tc>
          <w:tcPr>
            <w:tcW w:w="1620" w:type="dxa"/>
          </w:tcPr>
          <w:p w14:paraId="03B44CF2" w14:textId="5B3298A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Aripiprazol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36F89FAE" w14:textId="31013A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1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B129FCA" w14:textId="07DBE81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2973E9">
              <w:rPr>
                <w:rFonts w:ascii="Book Antiqua" w:eastAsia="Calibri" w:hAnsi="Book Antiqua" w:cs="Arial"/>
              </w:rPr>
              <w:t>i</w:t>
            </w:r>
            <w:r w:rsidRPr="003D6A21">
              <w:rPr>
                <w:rFonts w:ascii="Book Antiqua" w:eastAsia="Calibri" w:hAnsi="Book Antiqua" w:cs="Arial"/>
              </w:rPr>
              <w:t>ntellectu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2973E9">
              <w:rPr>
                <w:rFonts w:ascii="Book Antiqua" w:eastAsia="Calibri" w:hAnsi="Book Antiqua" w:cs="Arial"/>
              </w:rPr>
              <w:t>d</w:t>
            </w:r>
            <w:r w:rsidRPr="003D6A21">
              <w:rPr>
                <w:rFonts w:ascii="Book Antiqua" w:eastAsia="Calibri" w:hAnsi="Book Antiqua" w:cs="Arial"/>
              </w:rPr>
              <w:t>isability</w:t>
            </w:r>
          </w:p>
        </w:tc>
        <w:tc>
          <w:tcPr>
            <w:tcW w:w="1440" w:type="dxa"/>
          </w:tcPr>
          <w:p w14:paraId="1488F076" w14:textId="06CDD00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No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the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rugs</w:t>
            </w:r>
          </w:p>
        </w:tc>
        <w:tc>
          <w:tcPr>
            <w:tcW w:w="1710" w:type="dxa"/>
          </w:tcPr>
          <w:p w14:paraId="647D9DE1" w14:textId="1A63E91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4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dvTT7c3c51d9"/>
              </w:rPr>
              <w:t>wk</w:t>
            </w:r>
            <w:proofErr w:type="spellEnd"/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creasin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lastRenderedPageBreak/>
              <w:t>dos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o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10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g/d</w:t>
            </w:r>
          </w:p>
        </w:tc>
        <w:tc>
          <w:tcPr>
            <w:tcW w:w="1260" w:type="dxa"/>
          </w:tcPr>
          <w:p w14:paraId="421EB7B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2166168C" w14:textId="1D671F80" w:rsidR="003D6A21" w:rsidRPr="00716916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dvTT7c3c51d9"/>
              </w:rPr>
            </w:pPr>
            <w:r w:rsidRPr="003D6A21">
              <w:rPr>
                <w:rFonts w:ascii="Book Antiqua" w:eastAsia="Calibri" w:hAnsi="Book Antiqua" w:cs="AdvTT7c3c51d9"/>
              </w:rPr>
              <w:t>Addi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clonazepa</w:t>
            </w:r>
            <w:r w:rsidRPr="003D6A21">
              <w:rPr>
                <w:rFonts w:ascii="Book Antiqua" w:eastAsia="Calibri" w:hAnsi="Book Antiqua" w:cs="AdvTT7c3c51d9"/>
              </w:rPr>
              <w:lastRenderedPageBreak/>
              <w:t>m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0.75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g/d</w:t>
            </w:r>
            <w:r w:rsidRPr="003D6A21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no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mprovement</w:t>
            </w:r>
            <w:r w:rsidR="00716916">
              <w:rPr>
                <w:rFonts w:ascii="Book Antiqua" w:hAnsi="Book Antiqua" w:cs="AdvTT7c3c51d9" w:hint="eastAsia"/>
                <w:lang w:eastAsia="zh-CN"/>
              </w:rPr>
              <w:t>.</w:t>
            </w:r>
            <w:r w:rsidR="00716916">
              <w:rPr>
                <w:rFonts w:ascii="Book Antiqua" w:hAnsi="Book Antiqua" w:cs="AdvTT7c3c51d9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Reduc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ripiprazol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os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o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5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g</w:t>
            </w:r>
            <w:r w:rsidRPr="003D6A21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over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10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d</w:t>
            </w:r>
          </w:p>
        </w:tc>
        <w:tc>
          <w:tcPr>
            <w:tcW w:w="1440" w:type="dxa"/>
          </w:tcPr>
          <w:p w14:paraId="647BBF5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7A695010" w14:textId="5BCD7E8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resul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-emerg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i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pond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aripirazole</w:t>
            </w:r>
            <w:proofErr w:type="spellEnd"/>
          </w:p>
        </w:tc>
        <w:tc>
          <w:tcPr>
            <w:tcW w:w="1350" w:type="dxa"/>
          </w:tcPr>
          <w:p w14:paraId="35316AA0" w14:textId="617C4C3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ysfluency</w:t>
            </w:r>
          </w:p>
        </w:tc>
        <w:tc>
          <w:tcPr>
            <w:tcW w:w="1170" w:type="dxa"/>
          </w:tcPr>
          <w:p w14:paraId="43D45CDC" w14:textId="73695EC4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2" w:tooltip="Naguy, 2020 #27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Naguy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Naguy&lt;/Author&gt;&lt;Year&gt;2020&lt;/Year&gt;&lt;RecNum&gt;829&lt;/RecNum&gt;&lt;DisplayText&gt;&lt;style face="superscript"&gt;[85]&lt;/style&gt;&lt;/DisplayText&gt;&lt;record&gt;&lt;rec-number&gt;829&lt;/rec-number&gt;&lt;foreign-keys&gt;&lt;key app="EN" db-id="r20wt9p5fzt0tgeewaxv0fejvs59t9zrpvxd"&gt;829&lt;/key&gt;&lt;/foreign-keys&gt;&lt;ref-type name="Journal Article"&gt;17&lt;/ref-type&gt;&lt;contributors&gt;&lt;authors&gt;&lt;author&gt;Naguy, Ahmed&lt;/author&gt;&lt;author&gt;Moodliar, Seshni&lt;/author&gt;&lt;author&gt;Elsori, Dalal H&lt;/author&gt;&lt;author&gt;Alamiri, Bibi&lt;/author&gt;&lt;/authors&gt;&lt;/contributors&gt;&lt;titles&gt;&lt;title&gt;Dose-dependent aripiprazole-induced stuttering in a child with mild intellectual disability&lt;/title&gt;&lt;secondary-title&gt;American Journal of Therapeutics&lt;/secondary-title&gt;&lt;/titles&gt;&lt;periodical&gt;&lt;full-title&gt;American journal of therapeutics&lt;/full-title&gt;&lt;/periodical&gt;&lt;dates&gt;&lt;year&gt;2020&lt;/year&gt;&lt;/dates&gt;&lt;isbn&gt;1075-2765&lt;/isbn&gt;&lt;urls&gt;&lt;/urls&gt;&lt;custom2&gt;32167942&lt;/custom2&gt;&lt;electronic-resource-num&gt;10.1097/MJT.000000000000115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5" w:tooltip="Naguy, 2020 #82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5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6C0DA9B3" w14:textId="77777777" w:rsidTr="00261535">
        <w:tc>
          <w:tcPr>
            <w:tcW w:w="1620" w:type="dxa"/>
          </w:tcPr>
          <w:p w14:paraId="729A74BF" w14:textId="3696B18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Atomoxet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start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gradual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creas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4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2A7DB415" w14:textId="77777777" w:rsidR="003D6A21" w:rsidRPr="003D6A21" w:rsidRDefault="003D6A21" w:rsidP="002973E9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14</w:t>
            </w:r>
          </w:p>
        </w:tc>
        <w:tc>
          <w:tcPr>
            <w:tcW w:w="1350" w:type="dxa"/>
          </w:tcPr>
          <w:p w14:paraId="3372444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ADHD</w:t>
            </w:r>
          </w:p>
        </w:tc>
        <w:tc>
          <w:tcPr>
            <w:tcW w:w="1440" w:type="dxa"/>
          </w:tcPr>
          <w:p w14:paraId="41B2FA11" w14:textId="140AA67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0A302B95" w14:textId="5FF1915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re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omoxetine</w:t>
            </w:r>
          </w:p>
        </w:tc>
        <w:tc>
          <w:tcPr>
            <w:tcW w:w="1260" w:type="dxa"/>
          </w:tcPr>
          <w:p w14:paraId="7504989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4C5ED22A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440" w:type="dxa"/>
          </w:tcPr>
          <w:p w14:paraId="6E72DE94" w14:textId="147AB3F7" w:rsidR="003D6A21" w:rsidRPr="00716916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Calibri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2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n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mprovement</w:t>
            </w:r>
            <w:r w:rsidR="00716916">
              <w:rPr>
                <w:rFonts w:ascii="Book Antiqua" w:hAnsi="Book Antiqua" w:cs="Calibri" w:hint="eastAsia"/>
                <w:color w:val="242021"/>
                <w:lang w:eastAsia="zh-CN"/>
              </w:rPr>
              <w:t>.</w:t>
            </w:r>
            <w:r w:rsidR="00716916">
              <w:rPr>
                <w:rFonts w:ascii="Book Antiqua" w:hAnsi="Book Antiqua" w:cs="Calibri"/>
                <w:color w:val="242021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C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tomoxetin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n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methylphenidate</w:t>
            </w:r>
            <w:r w:rsidR="002973E9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tomoxetine-induce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lastRenderedPageBreak/>
              <w:t>an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nsiderabl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evelopmental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47D1C84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NR</w:t>
            </w:r>
          </w:p>
        </w:tc>
        <w:tc>
          <w:tcPr>
            <w:tcW w:w="1350" w:type="dxa"/>
          </w:tcPr>
          <w:p w14:paraId="55FD3704" w14:textId="500C990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yr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H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edominant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attentive</w:t>
            </w:r>
          </w:p>
        </w:tc>
        <w:tc>
          <w:tcPr>
            <w:tcW w:w="1170" w:type="dxa"/>
          </w:tcPr>
          <w:p w14:paraId="6E346B84" w14:textId="60C8AE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Cicek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  <w:vertAlign w:val="superscript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  <w:vertAlign w:val="superscript"/>
              </w:rPr>
              <w:instrText xml:space="preserve"> ADDIN EN.CITE &lt;EndNote&gt;&lt;Cite&gt;&lt;Author&gt;Cicek&lt;/Author&gt;&lt;Year&gt;2020&lt;/Year&gt;&lt;RecNum&gt;913&lt;/RecNum&gt;&lt;DisplayText&gt;&lt;style face="superscript"&gt;[86]&lt;/style&gt;&lt;/DisplayText&gt;&lt;record&gt;&lt;rec-number&gt;913&lt;/rec-number&gt;&lt;foreign-keys&gt;&lt;key app="EN" db-id="r20wt9p5fzt0tgeewaxv0fejvs59t9zrpvxd"&gt;913&lt;/key&gt;&lt;/foreign-keys&gt;&lt;ref-type name="Journal Article"&gt;17&lt;/ref-type&gt;&lt;contributors&gt;&lt;authors&gt;&lt;author&gt;Cicek, Ayla Uzun&lt;/author&gt;&lt;/authors&gt;&lt;/contributors&gt;&lt;titles&gt;&lt;title&gt;Aggravating influence of atomoxetine on the severity of stuttering and its successful treatment with methylphenidate: a case report&lt;/title&gt;&lt;secondary-title&gt;Dusunen Adam&lt;/secondary-title&gt;&lt;/titles&gt;&lt;periodical&gt;&lt;full-title&gt;Dusunen Adam&lt;/full-title&gt;&lt;/periodical&gt;&lt;pages&gt;210-213&lt;/pages&gt;&lt;volume&gt;33&lt;/volume&gt;&lt;number&gt;2&lt;/number&gt;&lt;dates&gt;&lt;year&gt;2020&lt;/year&gt;&lt;/dates&gt;&lt;isbn&gt;1018-8681&lt;/isbn&gt;&lt;urls&gt;&lt;/urls&gt;&lt;electronic-resource-num&gt; 10.14744/DAJPNS.2020.0008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  <w:vertAlign w:val="superscript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86" w:tooltip="Cicek, 2020 #913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86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  <w:vertAlign w:val="superscript"/>
              </w:rPr>
              <w:fldChar w:fldCharType="end"/>
            </w:r>
          </w:p>
        </w:tc>
      </w:tr>
      <w:tr w:rsidR="003D6A21" w:rsidRPr="003D6A21" w14:paraId="146F91A9" w14:textId="77777777" w:rsidTr="00261535">
        <w:tc>
          <w:tcPr>
            <w:tcW w:w="1620" w:type="dxa"/>
          </w:tcPr>
          <w:p w14:paraId="652A4382" w14:textId="4B68D975" w:rsidR="003D6A21" w:rsidRPr="002973E9" w:rsidRDefault="003D6A21" w:rsidP="002973E9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Bupropion</w:t>
            </w:r>
            <w:r w:rsidR="002973E9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SR)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15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BI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</w:p>
        </w:tc>
        <w:tc>
          <w:tcPr>
            <w:tcW w:w="900" w:type="dxa"/>
          </w:tcPr>
          <w:p w14:paraId="216CB00A" w14:textId="321A91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9</w:t>
            </w:r>
          </w:p>
        </w:tc>
        <w:tc>
          <w:tcPr>
            <w:tcW w:w="1350" w:type="dxa"/>
          </w:tcPr>
          <w:p w14:paraId="59731F6D" w14:textId="106B44C2" w:rsidR="003D6A21" w:rsidRPr="002973E9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j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30897AAE" w14:textId="4A4BAA4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5343623" w14:textId="7E0FD2D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  <w:rtl/>
              </w:rPr>
              <w:t xml:space="preserve"> </w:t>
            </w:r>
          </w:p>
        </w:tc>
        <w:tc>
          <w:tcPr>
            <w:tcW w:w="1260" w:type="dxa"/>
          </w:tcPr>
          <w:p w14:paraId="5F0D96C8" w14:textId="08B8B3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ys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ns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osyllab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ole-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.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nxioge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ric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</w:p>
        </w:tc>
        <w:tc>
          <w:tcPr>
            <w:tcW w:w="1350" w:type="dxa"/>
          </w:tcPr>
          <w:p w14:paraId="6CB256B9" w14:textId="7E39857D" w:rsidR="003D6A21" w:rsidRPr="002973E9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l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ng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diadochokinesia</w:t>
            </w:r>
          </w:p>
        </w:tc>
        <w:tc>
          <w:tcPr>
            <w:tcW w:w="1440" w:type="dxa"/>
          </w:tcPr>
          <w:p w14:paraId="10B5E667" w14:textId="4256B6B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propion</w:t>
            </w:r>
            <w:r w:rsidR="002973E9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</w:p>
        </w:tc>
        <w:tc>
          <w:tcPr>
            <w:tcW w:w="1350" w:type="dxa"/>
          </w:tcPr>
          <w:p w14:paraId="2D54C62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8436E23" w14:textId="010B162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3DE4FAA0" w14:textId="3757DB02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9" w:tooltip="Fetterolf, 2013 #16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Fetterolf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Fetterolf&lt;/Author&gt;&lt;Year&gt;2013&lt;/Year&gt;&lt;RecNum&gt;16&lt;/RecNum&gt;&lt;DisplayText&gt;&lt;style face="superscript"&gt;[78]&lt;/style&gt;&lt;/DisplayText&gt;&lt;record&gt;&lt;rec-number&gt;16&lt;/rec-number&gt;&lt;foreign-keys&gt;&lt;key app="EN" db-id="00pe2awedpxt0nee9f75fxs90p2ssv0vw5x2"&gt;16&lt;/key&gt;&lt;/foreign-keys&gt;&lt;ref-type name="Journal Article"&gt;17&lt;/ref-type&gt;&lt;contributors&gt;&lt;authors&gt;&lt;author&gt;Fetterolf, Frank&lt;/author&gt;&lt;author&gt;Marceau, Michael&lt;/author&gt;&lt;/authors&gt;&lt;/contributors&gt;&lt;titles&gt;&lt;title&gt;A case of bupropion-induced stuttering&lt;/title&gt;&lt;secondary-title&gt;General Hospital Psychiatry&lt;/secondary-title&gt;&lt;/titles&gt;&lt;periodical&gt;&lt;full-title&gt;General Hospital Psychiatry&lt;/full-title&gt;&lt;abbr-1&gt;Gen. Hosp. Psychiatry&lt;/abbr-1&gt;&lt;abbr-2&gt;Gen Hosp Psychiatry&lt;/abbr-2&gt;&lt;/periodical&gt;&lt;pages&gt;574. e7-574. e8&lt;/pages&gt;&lt;volume&gt;35&lt;/volume&gt;&lt;number&gt;5&lt;/number&gt;&lt;dates&gt;&lt;year&gt;2013&lt;/year&gt;&lt;/dates&gt;&lt;isbn&gt;0163-8343&lt;/isbn&gt;&lt;urls&gt;&lt;/urls&gt;&lt;electronic-resource-num&gt;http://dx.doi.org/10.1016/j.genhosppsych.2012.07.003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8" w:tooltip="Fetterolf, 2013 #1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8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5960EAF4" w14:textId="77777777" w:rsidTr="00261535">
        <w:tc>
          <w:tcPr>
            <w:tcW w:w="1620" w:type="dxa"/>
          </w:tcPr>
          <w:p w14:paraId="1733C974" w14:textId="60E0E3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Bupropio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S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30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38C41E70" w14:textId="0DFCCA6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8</w:t>
            </w:r>
          </w:p>
        </w:tc>
        <w:tc>
          <w:tcPr>
            <w:tcW w:w="1350" w:type="dxa"/>
          </w:tcPr>
          <w:p w14:paraId="56D08A79" w14:textId="713FDE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j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195D315B" w14:textId="1A0A57A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73B2B07" w14:textId="590DBC7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3EE8383" w14:textId="4EEC25F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Involunt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us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fec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hyth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</w:p>
        </w:tc>
        <w:tc>
          <w:tcPr>
            <w:tcW w:w="1350" w:type="dxa"/>
          </w:tcPr>
          <w:p w14:paraId="1037F58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4DD2498D" w14:textId="386ACFD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propion</w:t>
            </w:r>
            <w:r w:rsidR="002973E9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75C9173" w14:textId="7330AA1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-administ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prop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mm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opp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mediately</w:t>
            </w:r>
          </w:p>
        </w:tc>
        <w:tc>
          <w:tcPr>
            <w:tcW w:w="1350" w:type="dxa"/>
          </w:tcPr>
          <w:p w14:paraId="5544997B" w14:textId="32996A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asion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mok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3C0E012" w14:textId="6B30EF5C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hyperlink w:anchor="_ENREF_4" w:tooltip="Bhatia, 2015 #17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Bhatia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Bhatia&lt;/Author&gt;&lt;Year&gt;2015&lt;/Year&gt;&lt;RecNum&gt;17&lt;/RecNum&gt;&lt;DisplayText&gt;&lt;style face="superscript"&gt;[79]&lt;/style&gt;&lt;/DisplayText&gt;&lt;record&gt;&lt;rec-number&gt;17&lt;/rec-number&gt;&lt;foreign-keys&gt;&lt;key app="EN" db-id="00pe2awedpxt0nee9f75fxs90p2ssv0vw5x2"&gt;17&lt;/key&gt;&lt;/foreign-keys&gt;&lt;ref-type name="Journal Article"&gt;17&lt;/ref-type&gt;&lt;contributors&gt;&lt;authors&gt;&lt;author&gt;Bhatia, Manjeet S&lt;/author&gt;&lt;/authors&gt;&lt;/contributors&gt;&lt;titles&gt;&lt;title&gt;Bupropion-induced stuttering&lt;/title&gt;&lt;secondary-title&gt;The primary care companion for CNS disorders&lt;/secondary-title&gt;&lt;/titles&gt;&lt;volume&gt;17&lt;/volume&gt;&lt;number&gt;4&lt;/number&gt;&lt;dates&gt;&lt;year&gt;2015&lt;/year&gt;&lt;/dates&gt;&lt;urls&gt;&lt;/urls&gt;&lt;electronic-resource-num&gt;10.4088/PCC.15l01777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9" w:tooltip="Bhatia, 2015 #17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9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68724D12" w14:textId="77777777" w:rsidTr="00261535">
        <w:tc>
          <w:tcPr>
            <w:tcW w:w="1620" w:type="dxa"/>
          </w:tcPr>
          <w:p w14:paraId="2396E61D" w14:textId="74B3B9BA" w:rsidR="003D6A21" w:rsidRPr="002973E9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Bupropio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XL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30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6F06ADCA" w14:textId="500AB5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E46149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1191E384" w14:textId="4F71098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4D20B02" w14:textId="31BAB1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propion</w:t>
            </w:r>
          </w:p>
        </w:tc>
        <w:tc>
          <w:tcPr>
            <w:tcW w:w="1260" w:type="dxa"/>
          </w:tcPr>
          <w:p w14:paraId="28FD0D37" w14:textId="59CDEF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OT46dcae81"/>
              </w:rPr>
              <w:t>Difficulty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starting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words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and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repetition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of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  <w:r w:rsidRPr="003D6A21">
              <w:rPr>
                <w:rFonts w:ascii="Book Antiqua" w:eastAsia="Calibri" w:hAnsi="Book Antiqua" w:cs="AdvOT46dcae81"/>
              </w:rPr>
              <w:t>syllables</w:t>
            </w:r>
            <w:r w:rsidR="00976B8B">
              <w:rPr>
                <w:rFonts w:ascii="Book Antiqua" w:eastAsia="Calibri" w:hAnsi="Book Antiqua" w:cs="AdvOT46dcae81"/>
              </w:rPr>
              <w:t xml:space="preserve"> </w:t>
            </w:r>
          </w:p>
        </w:tc>
        <w:tc>
          <w:tcPr>
            <w:tcW w:w="1350" w:type="dxa"/>
          </w:tcPr>
          <w:p w14:paraId="0EF0C76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7B196D88" w14:textId="5A9E7E3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minist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loperidol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C57506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98BE628" w14:textId="33E315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Med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</w:p>
        </w:tc>
        <w:tc>
          <w:tcPr>
            <w:tcW w:w="1350" w:type="dxa"/>
          </w:tcPr>
          <w:p w14:paraId="270947CD" w14:textId="1ECA1BE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A1450F3" w14:textId="0B7D1703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9" w:tooltip="McAllister, 2016 #30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McAllister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McAllister&lt;/Author&gt;&lt;Year&gt;2016&lt;/Year&gt;&lt;RecNum&gt;826&lt;/RecNum&gt;&lt;DisplayText&gt;&lt;style face="superscript"&gt;[80]&lt;/style&gt;&lt;/DisplayText&gt;&lt;record&gt;&lt;rec-number&gt;826&lt;/rec-number&gt;&lt;foreign-keys&gt;&lt;key app="EN" db-id="r20wt9p5fzt0tgeewaxv0fejvs59t9zrpvxd"&gt;826&lt;/key&gt;&lt;/foreign-keys&gt;&lt;ref-type name="Journal Article"&gt;17&lt;/ref-type&gt;&lt;contributors&gt;&lt;authors&gt;&lt;author&gt;Matthew W. McAllister&lt;/author&gt;&lt;author&gt;Dana M. Woodhall &lt;/author&gt;&lt;/authors&gt;&lt;/contributors&gt;&lt;titles&gt;&lt;title&gt;Bupropion-induced stuttering treated with haloperidol&lt;/title&gt;&lt;secondary-title&gt;Clinical Toxicology&lt;/secondary-title&gt;&lt;/titles&gt;&lt;periodical&gt;&lt;full-title&gt;Clinical Toxicology&lt;/full-title&gt;&lt;/periodical&gt;&lt;pages&gt;603&lt;/pages&gt;&lt;volume&gt;54&lt;/volume&gt;&lt;number&gt;7&lt;/number&gt;&lt;dates&gt;&lt;year&gt;2016&lt;/year&gt;&lt;/dates&gt;&lt;urls&gt;&lt;/urls&gt;&lt;electronic-resource-num&gt;10.1080/15563650.2016.1179749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0" w:tooltip="McAllister, 2016 #82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216EC420" w14:textId="77777777" w:rsidTr="00261535">
        <w:tc>
          <w:tcPr>
            <w:tcW w:w="1620" w:type="dxa"/>
          </w:tcPr>
          <w:p w14:paraId="0403A0BB" w14:textId="30F072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u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1A39DCB5" w14:textId="6415B19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8D4DD20" w14:textId="06AE200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arano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39D14B93" w14:textId="0D5CEBE9" w:rsidR="003D6A21" w:rsidRPr="00C57506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710" w:type="dxa"/>
          </w:tcPr>
          <w:p w14:paraId="2D4D10A8" w14:textId="7F3D378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0084D71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33C9A4D" w14:textId="109BA1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harynge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ton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ccolingu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kines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soc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rynge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tonia</w:t>
            </w:r>
          </w:p>
        </w:tc>
        <w:tc>
          <w:tcPr>
            <w:tcW w:w="1440" w:type="dxa"/>
          </w:tcPr>
          <w:p w14:paraId="46F822A3" w14:textId="4B62C14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after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5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d</w:t>
            </w:r>
          </w:p>
        </w:tc>
        <w:tc>
          <w:tcPr>
            <w:tcW w:w="1350" w:type="dxa"/>
          </w:tcPr>
          <w:p w14:paraId="3855A210" w14:textId="5DF9AF3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intro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ssation</w:t>
            </w:r>
          </w:p>
        </w:tc>
        <w:tc>
          <w:tcPr>
            <w:tcW w:w="1350" w:type="dxa"/>
          </w:tcPr>
          <w:p w14:paraId="48371F0C" w14:textId="6F234C4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uroleptic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rkinsonis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comit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arthr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5AEE408" w14:textId="1331527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om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vertAlign w:val="superscript"/>
              </w:rPr>
              <w:instrText xml:space="preserve"> ADDIN EN.CITE &lt;EndNote&gt;&lt;Cite&gt;&lt;Author&gt;Thomas&lt;/Author&gt;&lt;Year&gt;1994&lt;/Year&gt;&lt;RecNum&gt;123&lt;/RecNum&gt;&lt;DisplayText&gt;&lt;style face="superscript"&gt;[63]&lt;/style&gt;&lt;/DisplayText&gt;&lt;record&gt;&lt;rec-number&gt;123&lt;/rec-number&gt;&lt;foreign-keys&gt;&lt;key app="EN" db-id="r20wt9p5fzt0tgeewaxv0fejvs59t9zrpvxd"&gt;123&lt;/key&gt;&lt;/foreign-keys&gt;&lt;ref-type name="Journal Article"&gt;17&lt;/ref-type&gt;&lt;contributors&gt;&lt;authors&gt;&lt;author&gt;Thomas, Pierre&lt;/author&gt;&lt;author&gt;Lalaux, Nicolas&lt;/author&gt;&lt;author&gt;Vaiva, Guillaume&lt;/author&gt;&lt;author&gt;Goudemand, MICHEL&lt;/author&gt;&lt;/authors&gt;&lt;/contributors&gt;&lt;titles&gt;&lt;title&gt;Dose-dependent stuttering and dystonia in a patient taking clozapine&lt;/title&gt;&lt;secondary-title&gt;Am J Psychiatry&lt;/secondary-title&gt;&lt;/titles&gt;&lt;periodical&gt;&lt;full-title&gt;Am J Psychiatry&lt;/full-title&gt;&lt;/periodical&gt;&lt;pages&gt;1096&lt;/pages&gt;&lt;volume&gt;151&lt;/volume&gt;&lt;number&gt;7&lt;/number&gt;&lt;dates&gt;&lt;year&gt;1994&lt;/year&gt;&lt;/dates&gt;&lt;urls&gt;&lt;/urls&gt;&lt;custom3&gt;8010372&lt;/custom3&gt;&lt;electronic-resource-num&gt; 10.1176/ajp.151.7.1096a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63" w:tooltip="Thomas, 1994 #123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63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vertAlign w:val="superscript"/>
              </w:rPr>
              <w:fldChar w:fldCharType="end"/>
            </w:r>
          </w:p>
        </w:tc>
      </w:tr>
      <w:tr w:rsidR="003D6A21" w:rsidRPr="003D6A21" w14:paraId="4F9A1A69" w14:textId="77777777" w:rsidTr="00261535">
        <w:tc>
          <w:tcPr>
            <w:tcW w:w="1620" w:type="dxa"/>
          </w:tcPr>
          <w:p w14:paraId="3166C276" w14:textId="6F892DF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gradual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creas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9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4E3F039B" w14:textId="6F07BD2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8</w:t>
            </w:r>
          </w:p>
        </w:tc>
        <w:tc>
          <w:tcPr>
            <w:tcW w:w="1350" w:type="dxa"/>
          </w:tcPr>
          <w:p w14:paraId="627A29DF" w14:textId="692203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chizoaffect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sorder</w:t>
            </w:r>
          </w:p>
        </w:tc>
        <w:tc>
          <w:tcPr>
            <w:tcW w:w="1440" w:type="dxa"/>
          </w:tcPr>
          <w:p w14:paraId="03A544AE" w14:textId="2BF7E4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76487391" w14:textId="5370FB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hort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D71AC9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4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liev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u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gradu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crea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9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</w:p>
        </w:tc>
        <w:tc>
          <w:tcPr>
            <w:tcW w:w="1260" w:type="dxa"/>
          </w:tcPr>
          <w:p w14:paraId="54866FE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cyan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447F858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6B323DA5" w14:textId="3AC80B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≤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6B1A44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0173C63A" w14:textId="2F73813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lang w:bidi="fa-IR"/>
              </w:rPr>
            </w:pPr>
            <w:r w:rsidRPr="003D6A21">
              <w:rPr>
                <w:rFonts w:ascii="Book Antiqua" w:eastAsia="Calibri" w:hAnsi="Book Antiqua" w:cs="Arial"/>
                <w:lang w:bidi="fa-IR"/>
              </w:rPr>
              <w:t>The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dose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was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not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increased</w:t>
            </w:r>
            <w:r w:rsidR="00976B8B">
              <w:rPr>
                <w:rFonts w:ascii="Book Antiqua" w:eastAsia="Calibri" w:hAnsi="Book Antiqua" w:cs="Arial"/>
                <w:lang w:bidi="fa-IR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lang w:bidi="fa-IR"/>
              </w:rPr>
              <w:t>again</w:t>
            </w:r>
          </w:p>
        </w:tc>
        <w:tc>
          <w:tcPr>
            <w:tcW w:w="1350" w:type="dxa"/>
          </w:tcPr>
          <w:p w14:paraId="5188461B" w14:textId="3C789F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3F66BFF" w14:textId="2C5E61D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bel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Ebeling&lt;/Author&gt;&lt;Year&gt;1997&lt;/Year&gt;&lt;RecNum&gt;117&lt;/RecNum&gt;&lt;DisplayText&gt;&lt;style face="superscript"&gt;[87]&lt;/style&gt;&lt;/DisplayText&gt;&lt;record&gt;&lt;rec-number&gt;117&lt;/rec-number&gt;&lt;foreign-keys&gt;&lt;key app="EN" db-id="r20wt9p5fzt0tgeewaxv0fejvs59t9zrpvxd"&gt;117&lt;/key&gt;&lt;/foreign-keys&gt;&lt;ref-type name="Journal Article"&gt;17&lt;/ref-type&gt;&lt;contributors&gt;&lt;authors&gt;&lt;author&gt;Ebeling, THOMAS A&lt;/author&gt;&lt;author&gt;Compton, Amelia D&lt;/author&gt;&lt;author&gt;Albright, DAVID W&lt;/author&gt;&lt;/authors&gt;&lt;/contributors&gt;&lt;titles&gt;&lt;title&gt;Clozapine-induced stuttering&lt;/title&gt;&lt;secondary-title&gt;The American journal of psychiatry&lt;/secondary-title&gt;&lt;/titles&gt;&lt;periodical&gt;&lt;full-title&gt;The American journal of psychiatry&lt;/full-title&gt;&lt;/periodical&gt;&lt;pages&gt;1473&lt;/pages&gt;&lt;volume&gt;154&lt;/volume&gt;&lt;number&gt;10&lt;/number&gt;&lt;dates&gt;&lt;year&gt;1997&lt;/year&gt;&lt;/dates&gt;&lt;isbn&gt;0002-953X&lt;/isbn&gt;&lt;urls&gt;&lt;/urls&gt;&lt;custom3&gt;9326837&lt;/custom3&gt;&lt;electronic-resource-num&gt;10.1176/ajp.154.10.1473a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87" w:tooltip="Ebeling, 1997 #117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87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5D4A155A" w14:textId="77777777" w:rsidTr="00261535">
        <w:tc>
          <w:tcPr>
            <w:tcW w:w="1620" w:type="dxa"/>
          </w:tcPr>
          <w:p w14:paraId="65F402E3" w14:textId="5696FA5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50-7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5D1FA903" w14:textId="157FCDF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9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2A3BD2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sychosis</w:t>
            </w:r>
          </w:p>
        </w:tc>
        <w:tc>
          <w:tcPr>
            <w:tcW w:w="1440" w:type="dxa"/>
          </w:tcPr>
          <w:p w14:paraId="7E9CF5BB" w14:textId="440BE0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668C0257" w14:textId="2A3946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442A3B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B906539" w14:textId="15F5A55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Generaliz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llow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yocl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jer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5D881432" w14:textId="7145B65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</w:p>
        </w:tc>
        <w:tc>
          <w:tcPr>
            <w:tcW w:w="1350" w:type="dxa"/>
          </w:tcPr>
          <w:p w14:paraId="487BAFDC" w14:textId="6CDC7F0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9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4C1661C3" w14:textId="691455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uroleptic-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u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ton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1B163B0" w14:textId="46842C6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bookmarkStart w:id="19" w:name="_Hlk58102750"/>
            <w:proofErr w:type="spellStart"/>
            <w:r w:rsidRPr="003D6A21">
              <w:rPr>
                <w:rFonts w:ascii="Book Antiqua" w:eastAsia="Calibri" w:hAnsi="Book Antiqua" w:cs="Arial"/>
              </w:rPr>
              <w:t>Suppria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bookmarkEnd w:id="19"/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Supprian&lt;/Author&gt;&lt;Year&gt;1999&lt;/Year&gt;&lt;RecNum&gt;125&lt;/RecNum&gt;&lt;DisplayText&gt;&lt;style face="superscript"&gt;[59]&lt;/style&gt;&lt;/DisplayText&gt;&lt;record&gt;&lt;rec-number&gt;125&lt;/rec-number&gt;&lt;foreign-keys&gt;&lt;key app="EN" db-id="r20wt9p5fzt0tgeewaxv0fejvs59t9zrpvxd"&gt;125&lt;/key&gt;&lt;/foreign-keys&gt;&lt;ref-type name="Journal Article"&gt;17&lt;/ref-type&gt;&lt;contributors&gt;&lt;authors&gt;&lt;author&gt;Supprian, Tillmann&lt;/author&gt;&lt;author&gt;Retz, Wolfgang&lt;/author&gt;&lt;author&gt;DECKERT, JÜRGEN&lt;/author&gt;&lt;/authors&gt;&lt;/contributors&gt;&lt;titles&gt;&lt;title&gt;Clozapine-induced stuttering: epileptic brain activity?&lt;/title&gt;&lt;secondary-title&gt;American Journal of Psychiatry&lt;/secondary-title&gt;&lt;/titles&gt;&lt;periodical&gt;&lt;full-title&gt;American Journal of Psychiatry&lt;/full-title&gt;&lt;/periodical&gt;&lt;pages&gt;1663-1663&lt;/pages&gt;&lt;volume&gt;156&lt;/volume&gt;&lt;number&gt;10&lt;/number&gt;&lt;dates&gt;&lt;year&gt;1999&lt;/year&gt;&lt;/dates&gt;&lt;isbn&gt;0002-953X&lt;/isbn&gt;&lt;urls&gt;&lt;/urls&gt;&lt;electronic-resource-num&gt;https://doi.org/10.1176/ajp.156.10.1663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59" w:tooltip="Supprian, 1999 #125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59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5578A87" w14:textId="77777777" w:rsidTr="00261535">
        <w:tc>
          <w:tcPr>
            <w:tcW w:w="1620" w:type="dxa"/>
          </w:tcPr>
          <w:p w14:paraId="7E22034B" w14:textId="7257998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9E56022" w14:textId="7C8345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FA5FD59" w14:textId="466CF54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arano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4DF5290E" w14:textId="0D405A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5134E350" w14:textId="6131346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ur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</w:p>
        </w:tc>
        <w:tc>
          <w:tcPr>
            <w:tcW w:w="1260" w:type="dxa"/>
          </w:tcPr>
          <w:p w14:paraId="75015D1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505DEE56" w14:textId="0DF4E0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Generaliz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l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o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veri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440" w:type="dxa"/>
          </w:tcPr>
          <w:p w14:paraId="3E8D3A20" w14:textId="7BBAD7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6B1A44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gnific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improvement</w:t>
            </w:r>
          </w:p>
        </w:tc>
        <w:tc>
          <w:tcPr>
            <w:tcW w:w="1350" w:type="dxa"/>
          </w:tcPr>
          <w:p w14:paraId="4AFBB225" w14:textId="0CE180D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be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pres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8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350" w:type="dxa"/>
          </w:tcPr>
          <w:p w14:paraId="34EE0B16" w14:textId="5E4F483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B2C1612" w14:textId="0C8E47C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ugg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Duggal&lt;/Author&gt;&lt;Year&gt;2002&lt;/Year&gt;&lt;RecNum&gt;127&lt;/RecNum&gt;&lt;DisplayText&gt;&lt;style face="superscript"&gt;[64]&lt;/style&gt;&lt;/DisplayText&gt;&lt;record&gt;&lt;rec-number&gt;127&lt;/rec-number&gt;&lt;foreign-keys&gt;&lt;key app="EN" db-id="r20wt9p5fzt0tgeewaxv0fejvs59t9zrpvxd"&gt;127&lt;/key&gt;&lt;/foreign-keys&gt;&lt;ref-type name="Journal Article"&gt;17&lt;/ref-type&gt;&lt;contributors&gt;&lt;authors&gt;&lt;author&gt;Duggal, Harpreet S&lt;/author&gt;&lt;author&gt;Jagadheesan, K&lt;/author&gt;&lt;author&gt;Nizamie, S Haque&lt;/author&gt;&lt;/authors&gt;&lt;/contributors&gt;&lt;titles&gt;&lt;title&gt;Clozapine-induced stuttering and seizures&lt;/title&gt;&lt;secondary-title&gt;American Journal of Psychiatry&lt;/secondary-title&gt;&lt;/titles&gt;&lt;periodical&gt;&lt;full-title&gt;American Journal of Psychiatry&lt;/full-title&gt;&lt;/periodical&gt;&lt;pages&gt;315-315&lt;/pages&gt;&lt;volume&gt;159&lt;/volume&gt;&lt;number&gt;2&lt;/number&gt;&lt;dates&gt;&lt;year&gt;2002&lt;/year&gt;&lt;/dates&gt;&lt;isbn&gt;0002-953X&lt;/isbn&gt;&lt;urls&gt;&lt;/urls&gt;&lt;custom3&gt;11823281&lt;/custom3&gt;&lt;electronic-resource-num&gt;https://doi.org/10.1176/appi.ajp.159.2.31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64" w:tooltip="Duggal, 2002 #127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64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3FBF481" w14:textId="77777777" w:rsidTr="00261535">
        <w:tc>
          <w:tcPr>
            <w:tcW w:w="1620" w:type="dxa"/>
          </w:tcPr>
          <w:p w14:paraId="1A6A3CA7" w14:textId="4F2C33C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8A5A3D0" w14:textId="06B38D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58A57E7" w14:textId="667F771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affec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275AFDC7" w14:textId="051B7E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ith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9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6B1A44">
              <w:rPr>
                <w:rFonts w:ascii="Book Antiqua" w:eastAsia="Calibri" w:hAnsi="Book Antiqua" w:cs="Arial"/>
              </w:rPr>
              <w:t>s</w:t>
            </w:r>
            <w:r w:rsidRPr="003D6A21">
              <w:rPr>
                <w:rFonts w:ascii="Book Antiqua" w:eastAsia="Calibri" w:hAnsi="Book Antiqua" w:cs="Arial"/>
              </w:rPr>
              <w:t>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68C6925C" w14:textId="3F60FD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</w:p>
        </w:tc>
        <w:tc>
          <w:tcPr>
            <w:tcW w:w="1260" w:type="dxa"/>
          </w:tcPr>
          <w:p w14:paraId="24E9AFC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40A709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F8F1DC4" w14:textId="3270FFF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0759CC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B0D51F2" w14:textId="61EA6B0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coho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endenc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71AC9">
              <w:rPr>
                <w:rFonts w:ascii="Book Antiqua" w:eastAsia="Calibri" w:hAnsi="Book Antiqua" w:cs="Arial"/>
              </w:rPr>
              <w:t>d</w:t>
            </w:r>
            <w:r w:rsidRPr="003D6A21">
              <w:rPr>
                <w:rFonts w:ascii="Book Antiqua" w:eastAsia="Calibri" w:hAnsi="Book Antiqua" w:cs="Arial"/>
              </w:rPr>
              <w:t>iabet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71AC9">
              <w:rPr>
                <w:rFonts w:ascii="Book Antiqua" w:eastAsia="Calibri" w:hAnsi="Book Antiqua" w:cs="Arial"/>
              </w:rPr>
              <w:t>m</w:t>
            </w:r>
            <w:r w:rsidRPr="003D6A21">
              <w:rPr>
                <w:rFonts w:ascii="Book Antiqua" w:eastAsia="Calibri" w:hAnsi="Book Antiqua" w:cs="Arial"/>
              </w:rPr>
              <w:t>ellitu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90D72DB" w14:textId="28BAAC9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C3A02FB" w14:textId="77777777" w:rsidTr="00261535">
        <w:tc>
          <w:tcPr>
            <w:tcW w:w="1620" w:type="dxa"/>
          </w:tcPr>
          <w:p w14:paraId="53DFD480" w14:textId="4A19B07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u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4CE811F5" w14:textId="5693D3A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ntioned</w:t>
            </w:r>
          </w:p>
        </w:tc>
        <w:tc>
          <w:tcPr>
            <w:tcW w:w="1350" w:type="dxa"/>
          </w:tcPr>
          <w:p w14:paraId="7E05CD9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3FAC7DFC" w14:textId="39B11B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5769F081" w14:textId="475F295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163C7B6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956DF88" w14:textId="64AD628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yocl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jer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s</w:t>
            </w:r>
          </w:p>
        </w:tc>
        <w:tc>
          <w:tcPr>
            <w:tcW w:w="1440" w:type="dxa"/>
          </w:tcPr>
          <w:p w14:paraId="04CA3854" w14:textId="5B83E9C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significant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improvement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="00D71AC9">
              <w:rPr>
                <w:rFonts w:ascii="Book Antiqua" w:eastAsia="Calibri" w:hAnsi="Book Antiqua" w:cs="Calibri"/>
              </w:rPr>
              <w:t>r</w:t>
            </w:r>
            <w:r w:rsidRPr="003D6A21">
              <w:rPr>
                <w:rFonts w:ascii="Book Antiqua" w:eastAsia="Calibri" w:hAnsi="Book Antiqua" w:cs="Calibri"/>
              </w:rPr>
              <w:t>e</w:t>
            </w:r>
            <w:r w:rsidRPr="003D6A21">
              <w:rPr>
                <w:rFonts w:ascii="Book Antiqua" w:eastAsia="Calibri" w:hAnsi="Book Antiqua" w:cs="Arial"/>
              </w:rPr>
              <w:t>du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</w:t>
            </w:r>
            <w:proofErr w:type="gramStart"/>
            <w:r w:rsidRPr="003D6A21">
              <w:rPr>
                <w:rFonts w:ascii="Book Antiqua" w:eastAsia="Calibri" w:hAnsi="Book Antiqua" w:cs="Arial"/>
              </w:rPr>
              <w:t>d</w:t>
            </w:r>
            <w:r w:rsidR="00D71AC9">
              <w:rPr>
                <w:rFonts w:ascii="Book Antiqua" w:eastAsia="Calibri" w:hAnsi="Book Antiqua" w:cs="Arial"/>
              </w:rPr>
              <w:t xml:space="preserve">, 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proofErr w:type="gram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5CDFB2C6" w14:textId="7DE60A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0CDA41FB" w14:textId="65E2580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C21EAD0" w14:textId="3505D10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eg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egum&lt;/Author&gt;&lt;Year&gt;2005&lt;/Year&gt;&lt;RecNum&gt;129&lt;/RecNum&gt;&lt;DisplayText&gt;&lt;style face="superscript"&gt;[11]&lt;/style&gt;&lt;/DisplayText&gt;&lt;record&gt;&lt;rec-number&gt;129&lt;/rec-number&gt;&lt;foreign-keys&gt;&lt;key app="EN" db-id="r20wt9p5fzt0tgeewaxv0fejvs59t9zrpvxd"&gt;129&lt;/key&gt;&lt;/foreign-keys&gt;&lt;ref-type name="Journal Article"&gt;17&lt;/ref-type&gt;&lt;contributors&gt;&lt;authors&gt;&lt;author&gt;Begum, M&lt;/author&gt;&lt;/authors&gt;&lt;/contributors&gt;&lt;titles&gt;&lt;title&gt;Clozapine-induced stuttering, facial tics and myoclonic seizures: a case report&lt;/title&gt;&lt;secondary-title&gt;The Australian and New Zealand journal of psychiatry&lt;/secondary-title&gt;&lt;/titles&gt;&lt;periodical&gt;&lt;full-title&gt;The Australian and New Zealand journal of psychiatry&lt;/full-title&gt;&lt;/periodical&gt;&lt;pages&gt;202&lt;/pages&gt;&lt;volume&gt;39&lt;/volume&gt;&lt;number&gt;3&lt;/number&gt;&lt;dates&gt;&lt;year&gt;2005&lt;/year&gt;&lt;/dates&gt;&lt;isbn&gt;0004-8674&lt;/isbn&gt;&lt;urls&gt;&lt;/urls&gt;&lt;electronic-resource-num&gt;https://doi.org/10.1080/j.1440-1614.2005.01549.x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" w:tooltip="Begum, 2005 #12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C5764EF" w14:textId="77777777" w:rsidTr="00261535">
        <w:tc>
          <w:tcPr>
            <w:tcW w:w="1620" w:type="dxa"/>
          </w:tcPr>
          <w:p w14:paraId="489133B8" w14:textId="43AA52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057A0033" w14:textId="56B0EDD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4665CA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55FD2804" w14:textId="208F465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  <w:p w14:paraId="6BF507E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710" w:type="dxa"/>
          </w:tcPr>
          <w:p w14:paraId="323C2831" w14:textId="0683DE6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ac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i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interv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)</w:t>
            </w:r>
          </w:p>
        </w:tc>
        <w:tc>
          <w:tcPr>
            <w:tcW w:w="1260" w:type="dxa"/>
          </w:tcPr>
          <w:p w14:paraId="48DEB78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3341DE0" w14:textId="721E5F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)</w:t>
            </w:r>
          </w:p>
        </w:tc>
        <w:tc>
          <w:tcPr>
            <w:tcW w:w="1440" w:type="dxa"/>
          </w:tcPr>
          <w:p w14:paraId="216ACDB4" w14:textId="019F1E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mark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  <w:r w:rsidR="00D71AC9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ro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ffec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19623621" w14:textId="5D6D91A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67C34B41" w14:textId="2F9247A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A2AF074" w14:textId="0DB47E4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allah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Hallahan&lt;/Author&gt;&lt;Year&gt;2007&lt;/Year&gt;&lt;RecNum&gt;140&lt;/RecNum&gt;&lt;DisplayText&gt;&lt;style face="superscript"&gt;[58]&lt;/style&gt;&lt;/DisplayText&gt;&lt;record&gt;&lt;rec-number&gt;140&lt;/rec-number&gt;&lt;foreign-keys&gt;&lt;key app="EN" db-id="r20wt9p5fzt0tgeewaxv0fejvs59t9zrpvxd"&gt;140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/periodical&gt;&lt;pages&gt;121&lt;/pages&gt;&lt;volume&gt;24&lt;/volume&gt;&lt;number&gt;3&lt;/number&gt;&lt;dates&gt;&lt;year&gt;2007&lt;/year&gt;&lt;/dates&gt;&lt;isbn&gt;0790-9667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58" w:tooltip="Hallahan, 2007 #140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5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AD988B6" w14:textId="77777777" w:rsidTr="00261535">
        <w:tc>
          <w:tcPr>
            <w:tcW w:w="1620" w:type="dxa"/>
          </w:tcPr>
          <w:p w14:paraId="6FC81A02" w14:textId="448F61A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6A9AC23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900" w:type="dxa"/>
          </w:tcPr>
          <w:p w14:paraId="4E19FC84" w14:textId="5B36AE8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5F93EC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55EB190F" w14:textId="54EAB9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372D4571" w14:textId="5A9BFF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</w:p>
        </w:tc>
        <w:tc>
          <w:tcPr>
            <w:tcW w:w="1260" w:type="dxa"/>
          </w:tcPr>
          <w:p w14:paraId="5ECDD69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19AE5731" w14:textId="2D97BC8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ro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kinesia</w:t>
            </w:r>
          </w:p>
        </w:tc>
        <w:tc>
          <w:tcPr>
            <w:tcW w:w="1440" w:type="dxa"/>
          </w:tcPr>
          <w:p w14:paraId="5053C1B3" w14:textId="164A47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383AD422" w14:textId="6DE7475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43E8E99A" w14:textId="2FE094C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9569D33" w14:textId="3341F8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allah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Hallahan&lt;/Author&gt;&lt;Year&gt;2007&lt;/Year&gt;&lt;RecNum&gt;140&lt;/RecNum&gt;&lt;DisplayText&gt;&lt;style face="superscript"&gt;[58]&lt;/style&gt;&lt;/DisplayText&gt;&lt;record&gt;&lt;rec-number&gt;140&lt;/rec-number&gt;&lt;foreign-keys&gt;&lt;key app="EN" db-id="r20wt9p5fzt0tgeewaxv0fejvs59t9zrpvxd"&gt;140&lt;/key&gt;&lt;/foreign-keys&gt;&lt;ref-type name="Journal Article"&gt;17&lt;/ref-type&gt;&lt;contributors&gt;&lt;authors&gt;&lt;author&gt;Hallahan, Brian P&lt;/author&gt;&lt;author&gt;Murray, Ivan T&lt;/author&gt;&lt;author&gt;Doyle, Patrick G&lt;/author&gt;&lt;/authors&gt;&lt;/contributors&gt;&lt;titles&gt;&lt;title&gt;Clozapine induced stuttering&lt;/title&gt;&lt;secondary-title&gt;Irish journal of psychological medicine&lt;/secondary-title&gt;&lt;/titles&gt;&lt;periodical&gt;&lt;full-title&gt;Irish journal of psychological medicine&lt;/full-title&gt;&lt;/periodical&gt;&lt;pages&gt;121&lt;/pages&gt;&lt;volume&gt;24&lt;/volume&gt;&lt;number&gt;3&lt;/number&gt;&lt;dates&gt;&lt;year&gt;2007&lt;/year&gt;&lt;/dates&gt;&lt;isbn&gt;0790-9667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58" w:tooltip="Hallahan, 2007 #140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5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9EA3415" w14:textId="77777777" w:rsidTr="00261535">
        <w:tc>
          <w:tcPr>
            <w:tcW w:w="1620" w:type="dxa"/>
          </w:tcPr>
          <w:p w14:paraId="365EB07E" w14:textId="30BF0D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-1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)</w:t>
            </w:r>
            <w:r w:rsidR="00976B8B">
              <w:rPr>
                <w:rFonts w:ascii="Book Antiqua" w:eastAsia="Calibri" w:hAnsi="Book Antiqua" w:cs="Arial"/>
                <w:highlight w:val="yellow"/>
              </w:rPr>
              <w:t xml:space="preserve"> </w:t>
            </w:r>
          </w:p>
        </w:tc>
        <w:tc>
          <w:tcPr>
            <w:tcW w:w="900" w:type="dxa"/>
          </w:tcPr>
          <w:p w14:paraId="69A5ADB5" w14:textId="346063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62</w:t>
            </w:r>
          </w:p>
        </w:tc>
        <w:tc>
          <w:tcPr>
            <w:tcW w:w="1350" w:type="dxa"/>
          </w:tcPr>
          <w:p w14:paraId="1405F417" w14:textId="46CF28A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Delusion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4371C915" w14:textId="579BAD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7F3C035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260" w:type="dxa"/>
          </w:tcPr>
          <w:p w14:paraId="3C592335" w14:textId="3951377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rtl/>
                <w:lang w:bidi="fa-IR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Unsustained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onat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42A872CF" w14:textId="5C11AD7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hesitat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rregu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icula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r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w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(not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related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to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any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specific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sound,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occurred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at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irregular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word</w:t>
            </w:r>
            <w:r w:rsidR="00976B8B">
              <w:rPr>
                <w:rFonts w:ascii="Book Antiqua" w:eastAsia="Calibri" w:hAnsi="Book Antiqua" w:cs="Calibri Light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  <w:color w:val="000000"/>
              </w:rPr>
              <w:t>positions</w:t>
            </w:r>
            <w:r w:rsidRPr="003D6A21">
              <w:rPr>
                <w:rFonts w:ascii="Book Antiqua" w:eastAsia="Calibri" w:hAnsi="Book Antiqua" w:cs="Calibri Light"/>
              </w:rPr>
              <w:t>)</w:t>
            </w:r>
          </w:p>
        </w:tc>
        <w:tc>
          <w:tcPr>
            <w:tcW w:w="1350" w:type="dxa"/>
          </w:tcPr>
          <w:p w14:paraId="53493EC6" w14:textId="2A7BC3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Oro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kines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rynge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arynge</w:t>
            </w:r>
            <w:r w:rsidRPr="003D6A21">
              <w:rPr>
                <w:rFonts w:ascii="Book Antiqua" w:eastAsia="Calibri" w:hAnsi="Book Antiqua" w:cs="Arial"/>
              </w:rPr>
              <w:lastRenderedPageBreak/>
              <w:t>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ard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ton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rs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rangul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oice</w:t>
            </w:r>
          </w:p>
        </w:tc>
        <w:tc>
          <w:tcPr>
            <w:tcW w:w="1440" w:type="dxa"/>
          </w:tcPr>
          <w:p w14:paraId="3BFA0806" w14:textId="6EDBE6A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trabenazine</w:t>
            </w:r>
            <w:r w:rsidRPr="003D6A21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u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toler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2129CB5" w14:textId="189453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1F128D05" w14:textId="192B66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5B8B450" w14:textId="6C271D2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y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yall&lt;/Author&gt;&lt;Year&gt;2007&lt;/Year&gt;&lt;RecNum&gt;121&lt;/RecNum&gt;&lt;DisplayText&gt;&lt;style face="superscript"&gt;[9]&lt;/style&gt;&lt;/DisplayText&gt;&lt;record&gt;&lt;rec-number&gt;121&lt;/rec-number&gt;&lt;foreign-keys&gt;&lt;key app="EN" db-id="r20wt9p5fzt0tgeewaxv0fejvs59t9zrpvxd"&gt;121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" w:tooltip="Lyall, 2007 #12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4EFF243" w14:textId="77777777" w:rsidTr="00261535">
        <w:tc>
          <w:tcPr>
            <w:tcW w:w="1620" w:type="dxa"/>
          </w:tcPr>
          <w:p w14:paraId="68DCED5B" w14:textId="47DA084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920230">
              <w:rPr>
                <w:rFonts w:ascii="Book Antiqua" w:eastAsia="Calibri" w:hAnsi="Book Antiqua" w:cs="Arial"/>
              </w:rPr>
              <w:t>c</w:t>
            </w:r>
            <w:r w:rsidRPr="003D6A21">
              <w:rPr>
                <w:rFonts w:ascii="Book Antiqua" w:eastAsia="Calibri" w:hAnsi="Book Antiqua" w:cs="Arial"/>
              </w:rPr>
              <w:t>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E8AB331" w14:textId="77777777" w:rsidR="003D6A21" w:rsidRPr="003D6A21" w:rsidRDefault="003D6A21" w:rsidP="006B1A44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55</w:t>
            </w:r>
          </w:p>
        </w:tc>
        <w:tc>
          <w:tcPr>
            <w:tcW w:w="1350" w:type="dxa"/>
          </w:tcPr>
          <w:p w14:paraId="2A0957A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4374C7C9" w14:textId="019A08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7221383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260" w:type="dxa"/>
          </w:tcPr>
          <w:p w14:paraId="7F7794A3" w14:textId="127B691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casion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locking,</w:t>
            </w:r>
            <w:r w:rsidR="00920230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rolong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ord-initi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ound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petition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element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clud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ne-syllab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ord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eginn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i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utterances</w:t>
            </w:r>
          </w:p>
        </w:tc>
        <w:tc>
          <w:tcPr>
            <w:tcW w:w="1350" w:type="dxa"/>
          </w:tcPr>
          <w:p w14:paraId="298E23A2" w14:textId="4D69E2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tamm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nusu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mb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un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vemen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e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belch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ist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ccupp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c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ofac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kines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volv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p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ngu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</w:p>
        </w:tc>
        <w:tc>
          <w:tcPr>
            <w:tcW w:w="1440" w:type="dxa"/>
          </w:tcPr>
          <w:p w14:paraId="4CF9BF6A" w14:textId="2EE8D2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isperidone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372886">
              <w:rPr>
                <w:rFonts w:ascii="Book Antiqua" w:eastAsia="Calibri" w:hAnsi="Book Antiqua" w:cs="Arial"/>
              </w:rPr>
              <w:t>: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R</w:t>
            </w:r>
            <w:r w:rsidR="00D71AC9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71AC9">
              <w:rPr>
                <w:rFonts w:ascii="Book Antiqua" w:eastAsia="Calibri" w:hAnsi="Book Antiqua" w:cs="Arial"/>
              </w:rPr>
              <w:t>t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isod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20230">
              <w:rPr>
                <w:rFonts w:ascii="Book Antiqua" w:eastAsia="Calibri" w:hAnsi="Book Antiqua" w:cs="Arial"/>
              </w:rPr>
              <w:t>,</w:t>
            </w:r>
          </w:p>
          <w:p w14:paraId="24311CE0" w14:textId="0CA4067E" w:rsidR="003D6A21" w:rsidRPr="003D6A21" w:rsidRDefault="003D6A21" w:rsidP="00920230">
            <w:pPr>
              <w:spacing w:line="360" w:lineRule="auto"/>
              <w:ind w:firstLineChars="100" w:firstLine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ss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;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gnific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Pr="003D6A21">
              <w:rPr>
                <w:rFonts w:ascii="Book Antiqua" w:hAnsi="Book Antiqua" w:cs="Arial"/>
                <w:lang w:eastAsia="zh-CN"/>
              </w:rPr>
              <w:t>;</w:t>
            </w:r>
            <w:r w:rsidR="00976B8B">
              <w:rPr>
                <w:rFonts w:ascii="Book Antiqua" w:hAnsi="Book Antiqua" w:cs="Arial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co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: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nsiderabl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improvement</w:t>
            </w:r>
          </w:p>
        </w:tc>
        <w:tc>
          <w:tcPr>
            <w:tcW w:w="1350" w:type="dxa"/>
          </w:tcPr>
          <w:p w14:paraId="0B2D8F46" w14:textId="264010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D71AC9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gnific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6DDE385C" w14:textId="2D89F46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ju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l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ble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ecu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unctio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ignific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repancy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twe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’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erb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forma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Q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making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various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clicking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noises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and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blowing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sounds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when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speaking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before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the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initiation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of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antipsychotic</w:t>
            </w:r>
            <w:r w:rsidR="00976B8B">
              <w:rPr>
                <w:rFonts w:ascii="Book Antiqua" w:eastAsia="Calibri" w:hAnsi="Book Antiqua" w:cs="Calibri Light"/>
              </w:rPr>
              <w:t xml:space="preserve"> </w:t>
            </w:r>
            <w:r w:rsidRPr="003D6A21">
              <w:rPr>
                <w:rFonts w:ascii="Book Antiqua" w:eastAsia="Calibri" w:hAnsi="Book Antiqua" w:cs="Calibri Light"/>
              </w:rPr>
              <w:t>drugs</w:t>
            </w:r>
          </w:p>
        </w:tc>
        <w:tc>
          <w:tcPr>
            <w:tcW w:w="1170" w:type="dxa"/>
          </w:tcPr>
          <w:p w14:paraId="012509A7" w14:textId="1ACD167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yellow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Ly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yall&lt;/Author&gt;&lt;Year&gt;2007&lt;/Year&gt;&lt;RecNum&gt;121&lt;/RecNum&gt;&lt;DisplayText&gt;&lt;style face="superscript"&gt;[9]&lt;/style&gt;&lt;/DisplayText&gt;&lt;record&gt;&lt;rec-number&gt;121&lt;/rec-number&gt;&lt;foreign-keys&gt;&lt;key app="EN" db-id="r20wt9p5fzt0tgeewaxv0fejvs59t9zrpvxd"&gt;121&lt;/key&gt;&lt;/foreign-keys&gt;&lt;ref-type name="Journal Article"&gt;17&lt;/ref-type&gt;&lt;contributors&gt;&lt;authors&gt;&lt;author&gt;Lyall, Marc&lt;/author&gt;&lt;author&gt;Pryor, Angela&lt;/author&gt;&lt;author&gt;Murray, Kevin&lt;/author&gt;&lt;/authors&gt;&lt;/contributors&gt;&lt;titles&gt;&lt;title&gt;Clozapine and speech dysfluency: two case reports&lt;/title&gt;&lt;secondary-title&gt;Psychiatric Bulletin&lt;/secondary-title&gt;&lt;/titles&gt;&lt;periodical&gt;&lt;full-title&gt;Psychiatric Bulletin&lt;/full-title&gt;&lt;/periodical&gt;&lt;pages&gt;16-18&lt;/pages&gt;&lt;volume&gt;31&lt;/volume&gt;&lt;number&gt;1&lt;/number&gt;&lt;dates&gt;&lt;year&gt;2007&lt;/year&gt;&lt;/dates&gt;&lt;isbn&gt;0955-6036&lt;/isbn&gt;&lt;urls&gt;&lt;/urls&gt;&lt;electronic-resource-num&gt;https://doi.org/10.1192/pb.31.1.1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" w:tooltip="Lyall, 2007 #12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310BBE0" w14:textId="77777777" w:rsidTr="00261535">
        <w:tc>
          <w:tcPr>
            <w:tcW w:w="1620" w:type="dxa"/>
          </w:tcPr>
          <w:p w14:paraId="042D965D" w14:textId="1E8F037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u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63EE183A" w14:textId="0E016D1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5</w:t>
            </w:r>
          </w:p>
        </w:tc>
        <w:tc>
          <w:tcPr>
            <w:tcW w:w="1350" w:type="dxa"/>
          </w:tcPr>
          <w:p w14:paraId="40244A9B" w14:textId="78B93CC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typ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onali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4B4EE30A" w14:textId="4EFF0B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C68E275" w14:textId="37ED7E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gress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orse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scalation</w:t>
            </w:r>
          </w:p>
        </w:tc>
        <w:tc>
          <w:tcPr>
            <w:tcW w:w="1260" w:type="dxa"/>
          </w:tcPr>
          <w:p w14:paraId="4EC4649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5F53D6A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2E5E06A1" w14:textId="33EE6D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du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6831190A" w14:textId="47530A7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3E9A8A92" w14:textId="0AD781A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rifluoperazine-induc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trunc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tonia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9C2D922" w14:textId="66346FE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lastRenderedPageBreak/>
              <w:t>Krishnakanth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ishnakanth&lt;/Author&gt;&lt;Year&gt;2008&lt;/Year&gt;&lt;RecNum&gt;131&lt;/RecNum&gt;&lt;DisplayText&gt;&lt;style face="superscript"&gt;[88]&lt;/style&gt;&lt;/DisplayText&gt;&lt;record&gt;&lt;rec-number&gt;131&lt;/rec-number&gt;&lt;foreign-keys&gt;&lt;key app="EN" db-id="r20wt9p5fzt0tgeewaxv0fejvs59t9zrpvxd"&gt;131&lt;/key&gt;&lt;/foreign-keys&gt;&lt;ref-type name="Journal Article"&gt;17&lt;/ref-type&gt;&lt;contributors&gt;&lt;authors&gt;&lt;author&gt;Krishnakanth, Manepalli&lt;/author&gt;&lt;author&gt;Phutane, Vivek Haridas&lt;/author&gt;&lt;author&gt;Muralidharan, Kesavan&lt;/author&gt;&lt;/authors&gt;&lt;/contributors&gt;&lt;titles&gt;&lt;title&gt;Clozapine-induced stuttering: a case series&lt;/title&gt;&lt;secondary-title&gt;Primary Care Companion to the Journal of Clinical Psychiatry&lt;/secondary-title&gt;&lt;/titles&gt;&lt;periodical&gt;&lt;full-title&gt;Primary Care Companion to the Journal of Clinical Psychiatry&lt;/full-title&gt;&lt;/periodical&gt;&lt;pages&gt;333&lt;/pages&gt;&lt;volume&gt;10&lt;/volume&gt;&lt;number&gt;4&lt;/number&gt;&lt;dates&gt;&lt;year&gt;2008&lt;/year&gt;&lt;/dates&gt;&lt;urls&gt;&lt;/urls&gt;&lt;custom3&gt;18787667&lt;/custom3&gt;&lt;electronic-resource-num&gt;10.4088/pcc.v10n0411e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8" w:tooltip="Krishnakanth, 2008 #13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D05DA79" w14:textId="77777777" w:rsidTr="00261535">
        <w:tc>
          <w:tcPr>
            <w:tcW w:w="1620" w:type="dxa"/>
          </w:tcPr>
          <w:p w14:paraId="44046800" w14:textId="2CC95B5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816A9DA" w14:textId="4020C45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87F18F1" w14:textId="20C657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arano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5EEC9C0F" w14:textId="2C42C2F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362BC25E" w14:textId="61C0F7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47CC5E9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655F43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2A87AE24" w14:textId="59A7A9C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complete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Calibri"/>
              </w:rPr>
              <w:t>relief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</w:p>
        </w:tc>
        <w:tc>
          <w:tcPr>
            <w:tcW w:w="1350" w:type="dxa"/>
          </w:tcPr>
          <w:p w14:paraId="323056B9" w14:textId="1F08BFD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920230">
              <w:rPr>
                <w:rFonts w:ascii="Book Antiqua" w:eastAsia="Calibri" w:hAnsi="Book Antiqua" w:cs="Arial"/>
              </w:rPr>
              <w:t>a</w:t>
            </w:r>
            <w:r w:rsidRPr="003D6A21">
              <w:rPr>
                <w:rFonts w:ascii="Book Antiqua" w:eastAsia="Calibri" w:hAnsi="Book Antiqua" w:cs="Arial"/>
              </w:rPr>
              <w:t>misulpiride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037BC12A" w14:textId="4A8F0E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3DAE2673" w14:textId="36C1063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Krishnakanth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ishnakanth&lt;/Author&gt;&lt;Year&gt;2008&lt;/Year&gt;&lt;RecNum&gt;131&lt;/RecNum&gt;&lt;DisplayText&gt;&lt;style face="superscript"&gt;[88]&lt;/style&gt;&lt;/DisplayText&gt;&lt;record&gt;&lt;rec-number&gt;131&lt;/rec-number&gt;&lt;foreign-keys&gt;&lt;key app="EN" db-id="r20wt9p5fzt0tgeewaxv0fejvs59t9zrpvxd"&gt;131&lt;/key&gt;&lt;/foreign-keys&gt;&lt;ref-type name="Journal Article"&gt;17&lt;/ref-type&gt;&lt;contributors&gt;&lt;authors&gt;&lt;author&gt;Krishnakanth, Manepalli&lt;/author&gt;&lt;author&gt;Phutane, Vivek Haridas&lt;/author&gt;&lt;author&gt;Muralidharan, Kesavan&lt;/author&gt;&lt;/authors&gt;&lt;/contributors&gt;&lt;titles&gt;&lt;title&gt;Clozapine-induced stuttering: a case series&lt;/title&gt;&lt;secondary-title&gt;Primary Care Companion to the Journal of Clinical Psychiatry&lt;/secondary-title&gt;&lt;/titles&gt;&lt;periodical&gt;&lt;full-title&gt;Primary Care Companion to the Journal of Clinical Psychiatry&lt;/full-title&gt;&lt;/periodical&gt;&lt;pages&gt;333&lt;/pages&gt;&lt;volume&gt;10&lt;/volume&gt;&lt;number&gt;4&lt;/number&gt;&lt;dates&gt;&lt;year&gt;2008&lt;/year&gt;&lt;/dates&gt;&lt;urls&gt;&lt;/urls&gt;&lt;custom3&gt;18787667&lt;/custom3&gt;&lt;electronic-resource-num&gt;10.4088/pcc.v10n0411e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8" w:tooltip="Krishnakanth, 2008 #13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D1D0CAE" w14:textId="77777777" w:rsidTr="00261535">
        <w:tc>
          <w:tcPr>
            <w:tcW w:w="1620" w:type="dxa"/>
          </w:tcPr>
          <w:p w14:paraId="449B45D9" w14:textId="4F71FF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13D37345" w14:textId="6369BAE1" w:rsidR="003D6A21" w:rsidRPr="003D6A21" w:rsidRDefault="003D6A21" w:rsidP="00920230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23</w:t>
            </w:r>
            <w:r w:rsidR="00976B8B">
              <w:rPr>
                <w:rFonts w:ascii="Book Antiqua" w:eastAsia="Calibri" w:hAnsi="Book Antiqua" w:cs="Arial"/>
                <w:highlight w:val="cyan"/>
              </w:rPr>
              <w:t xml:space="preserve"> </w:t>
            </w:r>
          </w:p>
        </w:tc>
        <w:tc>
          <w:tcPr>
            <w:tcW w:w="1350" w:type="dxa"/>
          </w:tcPr>
          <w:p w14:paraId="31F9E4F3" w14:textId="6A3324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arano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5AD111AC" w14:textId="376BE2F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19FD3B2" w14:textId="47D960F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interv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)</w:t>
            </w:r>
          </w:p>
        </w:tc>
        <w:tc>
          <w:tcPr>
            <w:tcW w:w="1260" w:type="dxa"/>
          </w:tcPr>
          <w:p w14:paraId="0B890FD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43132C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E74B776" w14:textId="3EF81D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</w:p>
        </w:tc>
        <w:tc>
          <w:tcPr>
            <w:tcW w:w="1350" w:type="dxa"/>
          </w:tcPr>
          <w:p w14:paraId="2EAED6D3" w14:textId="4CFD41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047435E5" w14:textId="20A767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euroleptic-induc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ard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kinesia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944527A" w14:textId="5316777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Krishnakanth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ishnakanth&lt;/Author&gt;&lt;Year&gt;2008&lt;/Year&gt;&lt;RecNum&gt;131&lt;/RecNum&gt;&lt;DisplayText&gt;&lt;style face="superscript"&gt;[88]&lt;/style&gt;&lt;/DisplayText&gt;&lt;record&gt;&lt;rec-number&gt;131&lt;/rec-number&gt;&lt;foreign-keys&gt;&lt;key app="EN" db-id="r20wt9p5fzt0tgeewaxv0fejvs59t9zrpvxd"&gt;131&lt;/key&gt;&lt;/foreign-keys&gt;&lt;ref-type name="Journal Article"&gt;17&lt;/ref-type&gt;&lt;contributors&gt;&lt;authors&gt;&lt;author&gt;Krishnakanth, Manepalli&lt;/author&gt;&lt;author&gt;Phutane, Vivek Haridas&lt;/author&gt;&lt;author&gt;Muralidharan, Kesavan&lt;/author&gt;&lt;/authors&gt;&lt;/contributors&gt;&lt;titles&gt;&lt;title&gt;Clozapine-induced stuttering: a case series&lt;/title&gt;&lt;secondary-title&gt;Primary Care Companion to the Journal of Clinical Psychiatry&lt;/secondary-title&gt;&lt;/titles&gt;&lt;periodical&gt;&lt;full-title&gt;Primary Care Companion to the Journal of Clinical Psychiatry&lt;/full-title&gt;&lt;/periodical&gt;&lt;pages&gt;333&lt;/pages&gt;&lt;volume&gt;10&lt;/volume&gt;&lt;number&gt;4&lt;/number&gt;&lt;dates&gt;&lt;year&gt;2008&lt;/year&gt;&lt;/dates&gt;&lt;urls&gt;&lt;/urls&gt;&lt;custom3&gt;18787667&lt;/custom3&gt;&lt;electronic-resource-num&gt;10.4088/pcc.v10n0411e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8" w:tooltip="Krishnakanth, 2008 #131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B855205" w14:textId="77777777" w:rsidTr="00261535">
        <w:tc>
          <w:tcPr>
            <w:tcW w:w="1620" w:type="dxa"/>
          </w:tcPr>
          <w:p w14:paraId="6E7C3A83" w14:textId="483EE77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2EDDA27C" w14:textId="77777777" w:rsidR="003D6A21" w:rsidRPr="003D6A21" w:rsidRDefault="003D6A21" w:rsidP="00920230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15</w:t>
            </w:r>
          </w:p>
        </w:tc>
        <w:tc>
          <w:tcPr>
            <w:tcW w:w="1350" w:type="dxa"/>
          </w:tcPr>
          <w:p w14:paraId="07AF424C" w14:textId="3041E63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Undifferentiat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schizophrenia</w:t>
            </w:r>
          </w:p>
        </w:tc>
        <w:tc>
          <w:tcPr>
            <w:tcW w:w="1440" w:type="dxa"/>
          </w:tcPr>
          <w:p w14:paraId="698F0984" w14:textId="5F2C156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Clomipram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2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1710" w:type="dxa"/>
          </w:tcPr>
          <w:p w14:paraId="2F6CF7BA" w14:textId="092970D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re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year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mipramine</w:t>
            </w:r>
          </w:p>
        </w:tc>
        <w:tc>
          <w:tcPr>
            <w:tcW w:w="1260" w:type="dxa"/>
          </w:tcPr>
          <w:p w14:paraId="02686E32" w14:textId="7206F5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Repetition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yllabl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ransi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cceleration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ate</w:t>
            </w:r>
          </w:p>
        </w:tc>
        <w:tc>
          <w:tcPr>
            <w:tcW w:w="1350" w:type="dxa"/>
          </w:tcPr>
          <w:p w14:paraId="7B581C8C" w14:textId="790640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Involuntar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roxysm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erior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ovement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aci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c-lik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ovement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yocloni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jerk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uppe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limb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GT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eizure</w:t>
            </w:r>
          </w:p>
        </w:tc>
        <w:tc>
          <w:tcPr>
            <w:tcW w:w="1440" w:type="dxa"/>
          </w:tcPr>
          <w:p w14:paraId="7E4C2364" w14:textId="317531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dd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g/d</w:t>
            </w:r>
            <w:r w:rsidR="00372886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</w:p>
        </w:tc>
        <w:tc>
          <w:tcPr>
            <w:tcW w:w="1350" w:type="dxa"/>
          </w:tcPr>
          <w:p w14:paraId="49F69FE6" w14:textId="0520C3C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oc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s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llow-up</w:t>
            </w:r>
          </w:p>
        </w:tc>
        <w:tc>
          <w:tcPr>
            <w:tcW w:w="1350" w:type="dxa"/>
          </w:tcPr>
          <w:p w14:paraId="15611C0A" w14:textId="70B900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ymptom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bsessive-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compuls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sorder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pileps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97D6B2C" w14:textId="6EEAC58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lastRenderedPageBreak/>
              <w:t>Horga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Horga&lt;/Author&gt;&lt;Year&gt;2010&lt;/Year&gt;&lt;RecNum&gt;133&lt;/RecNum&gt;&lt;DisplayText&gt;&lt;style face="superscript"&gt;[66]&lt;/style&gt;&lt;/DisplayText&gt;&lt;record&gt;&lt;rec-number&gt;133&lt;/rec-number&gt;&lt;foreign-keys&gt;&lt;key app="EN" db-id="r20wt9p5fzt0tgeewaxv0fejvs59t9zrpvxd"&gt;133&lt;/key&gt;&lt;/foreign-keys&gt;&lt;ref-type name="Journal Article"&gt;17&lt;/ref-type&gt;&lt;contributors&gt;&lt;authors&gt;&lt;author&gt;Horga, Guillermo&lt;/author&gt;&lt;author&gt;Horga, Alejandro&lt;/author&gt;&lt;author&gt;Baeza, Imma&lt;/author&gt;&lt;author&gt;Castro-Fornieles, Josefina&lt;/author&gt;&lt;author&gt;Lázaro, Luisa&lt;/author&gt;&lt;author&gt;Pons, Alexandre&lt;/author&gt;&lt;/authors&gt;&lt;/contributors&gt;&lt;titles&gt;&lt;title&gt;Drug-induced speech dysfluency and myoclonus preceding generalized tonic-clonic seizures in an adolescent male with schizophrenia&lt;/title&gt;&lt;secondary-title&gt;Journal of child and adolescent psychopharmacology&lt;/secondary-title&gt;&lt;/titles&gt;&lt;periodical&gt;&lt;full-title&gt;Journal of child and adolescent psychopharmacology&lt;/full-title&gt;&lt;/periodical&gt;&lt;pages&gt;233-234&lt;/pages&gt;&lt;volume&gt;20&lt;/volume&gt;&lt;number&gt;3&lt;/number&gt;&lt;dates&gt;&lt;year&gt;2010&lt;/year&gt;&lt;/dates&gt;&lt;isbn&gt;1044-5463&lt;/isbn&gt;&lt;urls&gt;&lt;/urls&gt;&lt;custom3&gt;20578939&lt;/custom3&gt;&lt;electronic-resource-num&gt;https://doi.org/10.1089/cap.2009.001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66" w:tooltip="Horga, 2010 #133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66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17625950" w14:textId="77777777" w:rsidTr="00261535">
        <w:tc>
          <w:tcPr>
            <w:tcW w:w="1620" w:type="dxa"/>
          </w:tcPr>
          <w:p w14:paraId="7F0067F0" w14:textId="780788AF" w:rsidR="003D6A21" w:rsidRPr="00372886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4DA06AC8" w14:textId="02027985" w:rsidR="003D6A21" w:rsidRPr="003D6A21" w:rsidRDefault="003D6A21" w:rsidP="00135CFD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29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E2D5998" w14:textId="29281C02" w:rsidR="003D6A21" w:rsidRPr="003D6A21" w:rsidRDefault="00135CFD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>
              <w:rPr>
                <w:rFonts w:ascii="Book Antiqua" w:eastAsia="Calibri" w:hAnsi="Book Antiqua" w:cs="Arial"/>
                <w:color w:val="242021"/>
              </w:rPr>
              <w:t>U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ndifferentiat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schizophrenia</w:t>
            </w:r>
          </w:p>
        </w:tc>
        <w:tc>
          <w:tcPr>
            <w:tcW w:w="1440" w:type="dxa"/>
          </w:tcPr>
          <w:p w14:paraId="4CD2D504" w14:textId="701F660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4F42C827" w14:textId="1887F3A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t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3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500567DE" w14:textId="59207A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Frequ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pet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olong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llable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ord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requ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esitations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lock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auses</w:t>
            </w:r>
          </w:p>
        </w:tc>
        <w:tc>
          <w:tcPr>
            <w:tcW w:w="1350" w:type="dxa"/>
          </w:tcPr>
          <w:p w14:paraId="7A6E9878" w14:textId="2B6189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oc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toni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videnc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eizure-lik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ctivity</w:t>
            </w:r>
          </w:p>
        </w:tc>
        <w:tc>
          <w:tcPr>
            <w:tcW w:w="1440" w:type="dxa"/>
          </w:tcPr>
          <w:p w14:paraId="7FDC3837" w14:textId="24C111D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Reduc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litt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orn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7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ight</w:t>
            </w:r>
            <w:r w:rsidR="00312F24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3E65834D" w14:textId="05D23B1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oc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576AFB69" w14:textId="59A655C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tipsychotic-induc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xtrapyramid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mptoms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3E3BCE33" w14:textId="6D6541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Grov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rover&lt;/Author&gt;&lt;Year&gt;2012&lt;/Year&gt;&lt;RecNum&gt;135&lt;/RecNum&gt;&lt;DisplayText&gt;&lt;style face="superscript"&gt;[61]&lt;/style&gt;&lt;/DisplayText&gt;&lt;record&gt;&lt;rec-number&gt;135&lt;/rec-number&gt;&lt;foreign-keys&gt;&lt;key app="EN" db-id="r20wt9p5fzt0tgeewaxv0fejvs59t9zrpvxd"&gt;135&lt;/key&gt;&lt;/foreign-keys&gt;&lt;ref-type name="Journal Article"&gt;17&lt;/ref-type&gt;&lt;contributors&gt;&lt;authors&gt;&lt;author&gt;Grover, Sandeep&lt;/author&gt;&lt;author&gt;Verma, Anant Kumar&lt;/author&gt;&lt;author&gt;Nebhinani, Naresh&lt;/author&gt;&lt;/authors&gt;&lt;/contributors&gt;&lt;titles&gt;&lt;title&gt;Clozapine-induced stuttering: a case report and analysis of similar case reports in the literature&lt;/title&gt;&lt;secondary-title&gt;General hospital psychiatry&lt;/secondary-title&gt;&lt;/titles&gt;&lt;periodical&gt;&lt;full-title&gt;General hospital psychiatry&lt;/full-title&gt;&lt;/periodical&gt;&lt;pages&gt;703. e1-703. e3&lt;/pages&gt;&lt;volume&gt;34&lt;/volume&gt;&lt;number&gt;6&lt;/number&gt;&lt;dates&gt;&lt;year&gt;2012&lt;/year&gt;&lt;/dates&gt;&lt;isbn&gt;0163-8343&lt;/isbn&gt;&lt;urls&gt;&lt;/urls&gt;&lt;electronic-resource-num&gt;https://doi.org/10.1016/j.genhosppsych.2012.02.01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61" w:tooltip="Grover, 2012 #135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61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4F74C17" w14:textId="77777777" w:rsidTr="00261535">
        <w:tc>
          <w:tcPr>
            <w:tcW w:w="1620" w:type="dxa"/>
          </w:tcPr>
          <w:p w14:paraId="33092349" w14:textId="499BA2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009B7D77" w14:textId="67C3647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828FED1" w14:textId="105F12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eve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D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sychoti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eatures</w:t>
            </w:r>
          </w:p>
        </w:tc>
        <w:tc>
          <w:tcPr>
            <w:tcW w:w="1440" w:type="dxa"/>
          </w:tcPr>
          <w:p w14:paraId="07C487CC" w14:textId="76FF0FA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199A6352" w14:textId="10F9DAC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52E0FBD5" w14:textId="6F7AB8D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xc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rolong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yllabl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ords</w:t>
            </w:r>
          </w:p>
        </w:tc>
        <w:tc>
          <w:tcPr>
            <w:tcW w:w="1350" w:type="dxa"/>
          </w:tcPr>
          <w:p w14:paraId="1C29F951" w14:textId="521155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ialorrhe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114E5139" w14:textId="689B300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Calibri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enztropine</w:t>
            </w:r>
            <w:r w:rsidR="00312F24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n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mprovement</w:t>
            </w:r>
            <w:r w:rsidR="00135CFD">
              <w:rPr>
                <w:rFonts w:ascii="Book Antiqua" w:eastAsia="Calibri" w:hAnsi="Book Antiqua" w:cs="Calibri"/>
                <w:color w:val="242021"/>
              </w:rPr>
              <w:t xml:space="preserve">. </w:t>
            </w:r>
          </w:p>
          <w:p w14:paraId="048EC569" w14:textId="07EA28F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Calibri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h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osag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350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mg/d</w:t>
            </w:r>
            <w:r w:rsidR="00312F24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</w:p>
        </w:tc>
        <w:tc>
          <w:tcPr>
            <w:tcW w:w="1350" w:type="dxa"/>
          </w:tcPr>
          <w:p w14:paraId="74380E7B" w14:textId="6B4A726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1043B" w:rsidRPr="003D6A21">
              <w:rPr>
                <w:rFonts w:ascii="Book Antiqua" w:eastAsia="Calibri" w:hAnsi="Book Antiqua" w:cs="Arial"/>
              </w:rPr>
              <w:t>re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350" w:type="dxa"/>
          </w:tcPr>
          <w:p w14:paraId="25906D8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ne</w:t>
            </w:r>
          </w:p>
        </w:tc>
        <w:tc>
          <w:tcPr>
            <w:tcW w:w="1170" w:type="dxa"/>
          </w:tcPr>
          <w:p w14:paraId="30C5F290" w14:textId="494088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  <w:rtl/>
                <w:lang w:bidi="fa-IR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Kuma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Kumar&lt;/Author&gt;&lt;Year&gt;2013&lt;/Year&gt;&lt;RecNum&gt;160&lt;/RecNum&gt;&lt;DisplayText&gt;&lt;style face="superscript"&gt;[89]&lt;/style&gt;&lt;/DisplayText&gt;&lt;record&gt;&lt;rec-number&gt;160&lt;/rec-number&gt;&lt;foreign-keys&gt;&lt;key app="EN" db-id="r20wt9p5fzt0tgeewaxv0fejvs59t9zrpvxd"&gt;160&lt;/key&gt;&lt;/foreign-keys&gt;&lt;ref-type name="Journal Article"&gt;17&lt;/ref-type&gt;&lt;contributors&gt;&lt;authors&gt;&lt;author&gt;Kumar, Tarun&lt;/author&gt;&lt;author&gt;Kathpal, Archana&lt;/author&gt;&lt;author&gt;Longshore, Carrol Tim&lt;/author&gt;&lt;/authors&gt;&lt;/contributors&gt;&lt;titles&gt;&lt;title&gt;Dose dependent stuttering with clozapine: a case report&lt;/title&gt;&lt;secondary-title&gt;Asian Journal of Psychiatry&lt;/secondary-title&gt;&lt;/titles&gt;&lt;periodical&gt;&lt;full-title&gt;Asian Journal of Psychiatry&lt;/full-title&gt;&lt;/periodical&gt;&lt;pages&gt;178-179&lt;/pages&gt;&lt;volume&gt;2&lt;/volume&gt;&lt;number&gt;6&lt;/number&gt;&lt;dates&gt;&lt;year&gt;2013&lt;/year&gt;&lt;/dates&gt;&lt;isbn&gt;1876-2018&lt;/isbn&gt;&lt;urls&gt;&lt;/urls&gt;&lt;custom3&gt;23466117&lt;/custom3&gt;&lt;electronic-resource-num&gt;10.1016/j.ajp.2012.08.00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89" w:tooltip="Kumar, 2013 #160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89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5F2FCCB6" w14:textId="77777777" w:rsidTr="00261535">
        <w:tc>
          <w:tcPr>
            <w:tcW w:w="1620" w:type="dxa"/>
          </w:tcPr>
          <w:p w14:paraId="0E2ED6AA" w14:textId="7F38B71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6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35EDF619" w14:textId="62092C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506FBB8" w14:textId="4796A6F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5447212C" w14:textId="4979213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ertral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312F24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135CFD">
              <w:rPr>
                <w:rFonts w:ascii="Book Antiqua" w:eastAsia="Calibri" w:hAnsi="Book Antiqua" w:cs="Arial"/>
                <w:color w:val="000000"/>
              </w:rPr>
              <w:t>l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motrigin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5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135CFD">
              <w:rPr>
                <w:rFonts w:ascii="Book Antiqua" w:eastAsia="Calibri" w:hAnsi="Book Antiqua" w:cs="Arial"/>
                <w:color w:val="000000"/>
              </w:rPr>
              <w:t>h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loperido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4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312F24">
              <w:rPr>
                <w:rFonts w:ascii="Book Antiqua" w:hAnsi="Book Antiqua" w:cs="Arial" w:hint="eastAsia"/>
                <w:color w:val="000000"/>
                <w:lang w:eastAsia="zh-CN"/>
              </w:rPr>
              <w:t xml:space="preserve"> </w:t>
            </w:r>
            <w:r w:rsidR="00135CFD">
              <w:rPr>
                <w:rFonts w:ascii="Book Antiqua" w:eastAsia="Calibri" w:hAnsi="Book Antiqua" w:cs="Arial"/>
                <w:color w:val="000000"/>
              </w:rPr>
              <w:t>c</w:t>
            </w:r>
            <w:r w:rsidRPr="003D6A21">
              <w:rPr>
                <w:rFonts w:ascii="Book Antiqua" w:eastAsia="Calibri" w:hAnsi="Book Antiqua" w:cs="Arial"/>
                <w:color w:val="000000"/>
              </w:rPr>
              <w:t>lonazepam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1710" w:type="dxa"/>
          </w:tcPr>
          <w:p w14:paraId="47D07B43" w14:textId="41702D2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Noticeab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dosag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≥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6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</w:t>
            </w:r>
          </w:p>
        </w:tc>
        <w:tc>
          <w:tcPr>
            <w:tcW w:w="1260" w:type="dxa"/>
          </w:tcPr>
          <w:p w14:paraId="241590DC" w14:textId="73BCD1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Expr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flue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hesita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requ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uses</w:t>
            </w:r>
          </w:p>
        </w:tc>
        <w:tc>
          <w:tcPr>
            <w:tcW w:w="1350" w:type="dxa"/>
          </w:tcPr>
          <w:p w14:paraId="6A630164" w14:textId="7CC7AA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Involuntar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witch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uscl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jaw</w:t>
            </w:r>
          </w:p>
        </w:tc>
        <w:tc>
          <w:tcPr>
            <w:tcW w:w="1440" w:type="dxa"/>
          </w:tcPr>
          <w:p w14:paraId="73393F61" w14:textId="746F271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135CFD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76415536" w14:textId="281976B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436EE4E4" w14:textId="146119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04FC471" w14:textId="548C2E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1DD0D7A6" w14:textId="77777777" w:rsidTr="00261535">
        <w:tc>
          <w:tcPr>
            <w:tcW w:w="1620" w:type="dxa"/>
          </w:tcPr>
          <w:p w14:paraId="47CD3BA8" w14:textId="47D255C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4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27767832" w14:textId="77777777" w:rsidR="003D6A21" w:rsidRPr="003D6A21" w:rsidRDefault="003D6A21" w:rsidP="00CF52E5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43</w:t>
            </w:r>
          </w:p>
        </w:tc>
        <w:tc>
          <w:tcPr>
            <w:tcW w:w="1350" w:type="dxa"/>
          </w:tcPr>
          <w:p w14:paraId="06EDD9AE" w14:textId="6B31F3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affect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</w:t>
            </w:r>
          </w:p>
        </w:tc>
        <w:tc>
          <w:tcPr>
            <w:tcW w:w="1440" w:type="dxa"/>
          </w:tcPr>
          <w:p w14:paraId="6DC48E92" w14:textId="3DEBD5A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oxet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2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1710" w:type="dxa"/>
          </w:tcPr>
          <w:p w14:paraId="289E773E" w14:textId="2502973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ecam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noticeab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he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ai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creas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o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a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</w:p>
        </w:tc>
        <w:tc>
          <w:tcPr>
            <w:tcW w:w="1260" w:type="dxa"/>
          </w:tcPr>
          <w:p w14:paraId="62515745" w14:textId="128F7DE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xpr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fluency</w:t>
            </w:r>
          </w:p>
        </w:tc>
        <w:tc>
          <w:tcPr>
            <w:tcW w:w="1350" w:type="dxa"/>
          </w:tcPr>
          <w:p w14:paraId="658DD26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CCE69B5" w14:textId="5971B3A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312F24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65B9EA84" w14:textId="4906128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866B8C6" w14:textId="76E004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7CB5036" w14:textId="11831B7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7286E00" w14:textId="77777777" w:rsidTr="00261535">
        <w:tc>
          <w:tcPr>
            <w:tcW w:w="1620" w:type="dxa"/>
          </w:tcPr>
          <w:p w14:paraId="6FEDBF56" w14:textId="1B9978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4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0ED243C0" w14:textId="69ABBD7C" w:rsidR="003D6A21" w:rsidRPr="003D6A21" w:rsidRDefault="003D6A21" w:rsidP="00CF52E5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3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37DD9D1" w14:textId="7449FB3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2C6B12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7E1A022F" w14:textId="680E71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46D2CE6B" w14:textId="46B811C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evelop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u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br/>
              <w:t>initi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260" w:type="dxa"/>
          </w:tcPr>
          <w:p w14:paraId="2045B6C4" w14:textId="4F1283E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Intermitt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</w:p>
        </w:tc>
        <w:tc>
          <w:tcPr>
            <w:tcW w:w="1350" w:type="dxa"/>
          </w:tcPr>
          <w:p w14:paraId="2D81332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094309D" w14:textId="4CC1C9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educ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at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CF52E5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6019E1E2" w14:textId="14CD4EC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5BFB75B0" w14:textId="527C3E0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8DED1EE" w14:textId="33BD5A9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D7F1C90" w14:textId="77777777" w:rsidTr="00261535">
        <w:tc>
          <w:tcPr>
            <w:tcW w:w="1620" w:type="dxa"/>
          </w:tcPr>
          <w:p w14:paraId="6510EE55" w14:textId="42751A6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5594284A" w14:textId="554F88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FDA90ED" w14:textId="21BAC16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Delusion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</w:t>
            </w:r>
          </w:p>
        </w:tc>
        <w:tc>
          <w:tcPr>
            <w:tcW w:w="1440" w:type="dxa"/>
          </w:tcPr>
          <w:p w14:paraId="6EF6991B" w14:textId="7220BE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055C85D1" w14:textId="1979766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evelop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u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br/>
              <w:t>initi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</w:p>
        </w:tc>
        <w:tc>
          <w:tcPr>
            <w:tcW w:w="1260" w:type="dxa"/>
          </w:tcPr>
          <w:p w14:paraId="498650B5" w14:textId="4EDF78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Hesita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cifi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yllables</w:t>
            </w:r>
          </w:p>
        </w:tc>
        <w:tc>
          <w:tcPr>
            <w:tcW w:w="1350" w:type="dxa"/>
          </w:tcPr>
          <w:p w14:paraId="40D308EB" w14:textId="6E17560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Orofaci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kinesia</w:t>
            </w:r>
          </w:p>
        </w:tc>
        <w:tc>
          <w:tcPr>
            <w:tcW w:w="1440" w:type="dxa"/>
          </w:tcPr>
          <w:p w14:paraId="7B09FF0D" w14:textId="2AB764F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CF52E5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498A9434" w14:textId="2E27B3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646459BE" w14:textId="388F15D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8D3B978" w14:textId="61283CF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A82C031" w14:textId="77777777" w:rsidTr="00261535">
        <w:tc>
          <w:tcPr>
            <w:tcW w:w="1620" w:type="dxa"/>
          </w:tcPr>
          <w:p w14:paraId="4077B6C6" w14:textId="56C30E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4BABAA83" w14:textId="140B97A7" w:rsidR="003D6A21" w:rsidRPr="003D6A21" w:rsidRDefault="003D6A21" w:rsidP="00CF52E5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6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3B9429A" w14:textId="1BC591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affect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</w:t>
            </w:r>
          </w:p>
        </w:tc>
        <w:tc>
          <w:tcPr>
            <w:tcW w:w="1440" w:type="dxa"/>
          </w:tcPr>
          <w:p w14:paraId="453CCDB6" w14:textId="2DF23DD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Duloxet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6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CF52E5">
              <w:rPr>
                <w:rFonts w:ascii="Book Antiqua" w:eastAsia="Calibri" w:hAnsi="Book Antiqua" w:cs="Arial"/>
                <w:color w:val="000000"/>
              </w:rPr>
              <w:t>h</w:t>
            </w:r>
            <w:r w:rsidRPr="003D6A21">
              <w:rPr>
                <w:rFonts w:ascii="Book Antiqua" w:eastAsia="Calibri" w:hAnsi="Book Antiqua" w:cs="Arial"/>
                <w:color w:val="000000"/>
              </w:rPr>
              <w:t>yosc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CF52E5">
              <w:rPr>
                <w:rFonts w:ascii="Book Antiqua" w:eastAsia="Calibri" w:hAnsi="Book Antiqua" w:cs="Arial"/>
                <w:color w:val="000000"/>
              </w:rPr>
              <w:t>a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ipiprazo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1710" w:type="dxa"/>
          </w:tcPr>
          <w:p w14:paraId="48AC88B2" w14:textId="200956C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evelop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u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br/>
              <w:t>initi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</w:p>
        </w:tc>
        <w:tc>
          <w:tcPr>
            <w:tcW w:w="1260" w:type="dxa"/>
          </w:tcPr>
          <w:p w14:paraId="1E04FCBE" w14:textId="2CF19F1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xpr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fluency</w:t>
            </w:r>
          </w:p>
        </w:tc>
        <w:tc>
          <w:tcPr>
            <w:tcW w:w="1350" w:type="dxa"/>
          </w:tcPr>
          <w:p w14:paraId="4060C3F7" w14:textId="5838F8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Orofaci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witching,</w:t>
            </w:r>
            <w:r w:rsidR="00CF52E5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uppe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limb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jerking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CF52E5">
              <w:rPr>
                <w:rFonts w:ascii="Book Antiqua" w:eastAsia="Calibri" w:hAnsi="Book Antiqua" w:cs="Arial"/>
                <w:color w:val="000000"/>
              </w:rPr>
              <w:t>h</w:t>
            </w:r>
            <w:r w:rsidRPr="003D6A21">
              <w:rPr>
                <w:rFonts w:ascii="Book Antiqua" w:eastAsia="Calibri" w:hAnsi="Book Antiqua" w:cs="Arial"/>
                <w:color w:val="000000"/>
              </w:rPr>
              <w:t>ypersalivation</w:t>
            </w:r>
          </w:p>
        </w:tc>
        <w:tc>
          <w:tcPr>
            <w:tcW w:w="1440" w:type="dxa"/>
          </w:tcPr>
          <w:p w14:paraId="5B4AA462" w14:textId="4935910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educ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at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tration</w:t>
            </w:r>
            <w:r w:rsidR="00CF52E5">
              <w:rPr>
                <w:rFonts w:ascii="Book Antiqua" w:eastAsia="Calibri" w:hAnsi="Book Antiqua" w:cs="Arial"/>
                <w:color w:val="000000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599132A5" w14:textId="72567F9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a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ro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sycho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b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</w:t>
            </w:r>
          </w:p>
        </w:tc>
        <w:tc>
          <w:tcPr>
            <w:tcW w:w="1350" w:type="dxa"/>
          </w:tcPr>
          <w:p w14:paraId="3250C520" w14:textId="04172FD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Hea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mpairment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ypertension</w:t>
            </w:r>
          </w:p>
        </w:tc>
        <w:tc>
          <w:tcPr>
            <w:tcW w:w="1170" w:type="dxa"/>
          </w:tcPr>
          <w:p w14:paraId="5FA726A7" w14:textId="7B3199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633F848" w14:textId="77777777" w:rsidTr="00261535">
        <w:tc>
          <w:tcPr>
            <w:tcW w:w="1620" w:type="dxa"/>
          </w:tcPr>
          <w:p w14:paraId="172D2925" w14:textId="6C840CD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6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)</w:t>
            </w:r>
          </w:p>
        </w:tc>
        <w:tc>
          <w:tcPr>
            <w:tcW w:w="900" w:type="dxa"/>
          </w:tcPr>
          <w:p w14:paraId="3A902411" w14:textId="7ED5BC9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6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6C47FC9" w14:textId="5ADD659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2C6B12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7B67132A" w14:textId="559CE39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Amisulpride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000000"/>
              </w:rPr>
              <w:t>a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itriptyl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000000"/>
              </w:rPr>
              <w:t>p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roxet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000000"/>
              </w:rPr>
              <w:t>z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piclo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.7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</w:t>
            </w:r>
          </w:p>
        </w:tc>
        <w:tc>
          <w:tcPr>
            <w:tcW w:w="1710" w:type="dxa"/>
          </w:tcPr>
          <w:p w14:paraId="3C572799" w14:textId="145D44A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a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evelop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tab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260" w:type="dxa"/>
          </w:tcPr>
          <w:p w14:paraId="7696DD70" w14:textId="55CFC7B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xpres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ysflue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esitancy</w:t>
            </w:r>
          </w:p>
        </w:tc>
        <w:tc>
          <w:tcPr>
            <w:tcW w:w="1350" w:type="dxa"/>
          </w:tcPr>
          <w:p w14:paraId="14BA0F1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440" w:type="dxa"/>
          </w:tcPr>
          <w:p w14:paraId="40E2CE6F" w14:textId="671834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educ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os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2C6B12">
              <w:rPr>
                <w:rFonts w:ascii="Book Antiqua" w:eastAsia="Calibri" w:hAnsi="Book Antiqua" w:cs="Arial"/>
                <w:color w:val="000000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</w:p>
        </w:tc>
        <w:tc>
          <w:tcPr>
            <w:tcW w:w="1350" w:type="dxa"/>
          </w:tcPr>
          <w:p w14:paraId="58165EAD" w14:textId="71C1517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ommenc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thor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ffec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6D3AF154" w14:textId="4E6134F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9492598" w14:textId="19DBA0A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urph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rphy&lt;/Author&gt;&lt;Year&gt;2015&lt;/Year&gt;&lt;RecNum&gt;156&lt;/RecNum&gt;&lt;DisplayText&gt;&lt;style face="superscript"&gt;[20]&lt;/style&gt;&lt;/DisplayText&gt;&lt;record&gt;&lt;rec-number&gt;156&lt;/rec-number&gt;&lt;foreign-keys&gt;&lt;key app="EN" db-id="r20wt9p5fzt0tgeewaxv0fejvs59t9zrpvxd"&gt;156&lt;/key&gt;&lt;/foreign-keys&gt;&lt;ref-type name="Journal Article"&gt;17&lt;/ref-type&gt;&lt;contributors&gt;&lt;authors&gt;&lt;author&gt;Murphy, Ruth&lt;/author&gt;&lt;author&gt;Gallagher, Anne&lt;/author&gt;&lt;author&gt;Sharma, Kapil&lt;/author&gt;&lt;author&gt;Ali, Tariq&lt;/author&gt;&lt;author&gt;Lewis, Elizabeth&lt;/author&gt;&lt;author&gt;Murray, Ivan&lt;/author&gt;&lt;author&gt;Hallahan, Brian&lt;/author&gt;&lt;/authors&gt;&lt;/contributors&gt;&lt;titles&gt;&lt;title&gt;Clozapine-induced stuttering: an estimate of prevalence in the west of Ireland&lt;/title&gt;&lt;secondary-title&gt;Therapeutic advances in psychopharmacology&lt;/secondary-title&gt;&lt;/titles&gt;&lt;periodical&gt;&lt;full-title&gt;Therapeutic advances in psychopharmacology&lt;/full-title&gt;&lt;abbr-1&gt;Ther Adv Psychopharmaco&lt;/abbr-1&gt;&lt;/periodical&gt;&lt;pages&gt;232-236&lt;/pages&gt;&lt;volume&gt;5&lt;/volume&gt;&lt;number&gt;4&lt;/number&gt;&lt;dates&gt;&lt;year&gt;2015&lt;/year&gt;&lt;/dates&gt;&lt;isbn&gt;2045-1253&lt;/isbn&gt;&lt;urls&gt;&lt;/urls&gt;&lt;electronic-resource-num&gt;https://doi.org/10.1177/204512531559006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0" w:tooltip="Murphy, 2015 #15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8B3CC2A" w14:textId="77777777" w:rsidTr="00261535">
        <w:tc>
          <w:tcPr>
            <w:tcW w:w="1620" w:type="dxa"/>
          </w:tcPr>
          <w:p w14:paraId="22C8C79C" w14:textId="5234B6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7329E">
              <w:rPr>
                <w:rFonts w:ascii="Book Antiqua" w:eastAsia="Calibri" w:hAnsi="Book Antiqua" w:cs="Arial"/>
                <w:color w:val="000000"/>
              </w:rPr>
              <w:t>a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ipiprazo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7.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0B9E8344" w14:textId="552732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B1E8824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3D59AF03" w14:textId="05C9E61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349BC914" w14:textId="5648BB0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ipiprazo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577DC69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F37EC1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6F68FD67" w14:textId="61F2102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Calibri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ripiprazol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  <w:r w:rsidR="0037329E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37329E">
              <w:rPr>
                <w:rFonts w:ascii="Book Antiqua" w:hAnsi="Book Antiqua" w:cs="Calibri"/>
                <w:color w:val="242021"/>
                <w:lang w:eastAsia="zh-CN"/>
              </w:rPr>
              <w:t>.</w:t>
            </w:r>
            <w:r w:rsidR="00976B8B">
              <w:rPr>
                <w:rFonts w:ascii="Book Antiqua" w:hAnsi="Book Antiqua" w:cs="Calibri"/>
                <w:color w:val="242021"/>
                <w:lang w:eastAsia="zh-CN"/>
              </w:rPr>
              <w:t xml:space="preserve"> </w:t>
            </w:r>
            <w:r w:rsidR="0037329E">
              <w:rPr>
                <w:rFonts w:ascii="Book Antiqua" w:eastAsia="Calibri" w:hAnsi="Book Antiqua" w:cs="Calibri"/>
                <w:color w:val="242021"/>
              </w:rPr>
              <w:t>R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educ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h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os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ripiprazol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from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5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7.5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mg/d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29CE4A76" w14:textId="6C8EC61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rug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e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no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continued</w:t>
            </w:r>
          </w:p>
        </w:tc>
        <w:tc>
          <w:tcPr>
            <w:tcW w:w="1350" w:type="dxa"/>
          </w:tcPr>
          <w:p w14:paraId="6A0B5606" w14:textId="41575B7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Turn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ndrome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FF0171E" w14:textId="60C785F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bookmarkStart w:id="20" w:name="_Hlk58362339"/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Ertekin</w:t>
            </w:r>
            <w:proofErr w:type="spellEnd"/>
            <w:r w:rsidRPr="003D6A21">
              <w:rPr>
                <w:rFonts w:ascii="Book Antiqua" w:eastAsia="Calibri" w:hAnsi="Book Antiqua" w:cs="Arial"/>
                <w:color w:val="000000"/>
              </w:rPr>
              <w:t>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bookmarkEnd w:id="20"/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Ertekin&lt;/Author&gt;&lt;Year&gt;2016&lt;/Year&gt;&lt;RecNum&gt;154&lt;/RecNum&gt;&lt;DisplayText&gt;&lt;style face="superscript"&gt;[8]&lt;/style&gt;&lt;/DisplayText&gt;&lt;record&gt;&lt;rec-number&gt;154&lt;/rec-number&gt;&lt;foreign-keys&gt;&lt;key app="EN" db-id="r20wt9p5fzt0tgeewaxv0fejvs59t9zrpvxd"&gt;154&lt;/key&gt;&lt;/foreign-keys&gt;&lt;ref-type name="Journal Article"&gt;17&lt;/ref-type&gt;&lt;contributors&gt;&lt;authors&gt;&lt;author&gt;Ertekin, Hulya&lt;/author&gt;&lt;author&gt;Ertekin, Yusuf Haydar&lt;/author&gt;&lt;author&gt;Sahin, Basak&lt;/author&gt;&lt;author&gt;Yayla, Sinan&lt;/author&gt;&lt;author&gt;Turkyilmaz, Ersin&lt;/author&gt;&lt;author&gt;Kara, Medine&lt;/author&gt;&lt;/authors&gt;&lt;/contributors&gt;&lt;titles&gt;&lt;title&gt;Clozapine and Aripiprazole-Induced Stuttering: A Case Report of Turner Syndrome with Schizophrenia&lt;/title&gt;&lt;secondary-title&gt;Klinik Psikofarmakoloji Bülteni-Bulletin of Clinical Psychopharmacology&lt;/secondary-title&gt;&lt;/titles&gt;&lt;periodical&gt;&lt;full-title&gt;Klinik Psikofarmakoloji Bülteni-Bulletin of Clinical Psychopharmacology&lt;/full-title&gt;&lt;/periodical&gt;&lt;pages&gt;422-425&lt;/pages&gt;&lt;volume&gt;26&lt;/volume&gt;&lt;number&gt;4&lt;/number&gt;&lt;dates&gt;&lt;year&gt;2016&lt;/year&gt;&lt;/dates&gt;&lt;isbn&gt;1017-7833&lt;/isbn&gt;&lt;urls&gt;&lt;/urls&gt;&lt;electronic-resource-num&gt;https://doi.org/10.5455/bcp.2015120411565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8" w:tooltip="Ertekin, 2016 #154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8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5B0C7B37" w14:textId="77777777" w:rsidTr="00261535">
        <w:tc>
          <w:tcPr>
            <w:tcW w:w="1620" w:type="dxa"/>
          </w:tcPr>
          <w:p w14:paraId="5A108864" w14:textId="5E16CC9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  <w:lang w:bidi="fa-IR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gradual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creas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4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  <w:r w:rsidR="00976B8B">
              <w:rPr>
                <w:rFonts w:ascii="Book Antiqua" w:eastAsia="Calibri" w:hAnsi="Book Antiqua" w:cs="Arial"/>
                <w:color w:val="242021"/>
                <w:lang w:bidi="fa-IR"/>
              </w:rPr>
              <w:t xml:space="preserve"> </w:t>
            </w:r>
          </w:p>
        </w:tc>
        <w:tc>
          <w:tcPr>
            <w:tcW w:w="900" w:type="dxa"/>
          </w:tcPr>
          <w:p w14:paraId="474D594B" w14:textId="3F3101D3" w:rsidR="003D6A21" w:rsidRPr="003D6A21" w:rsidRDefault="003D6A21" w:rsidP="0037329E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Male/1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D675A79" w14:textId="561FC1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chizoaffect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sorder</w:t>
            </w:r>
          </w:p>
        </w:tc>
        <w:tc>
          <w:tcPr>
            <w:tcW w:w="1440" w:type="dxa"/>
          </w:tcPr>
          <w:p w14:paraId="0106D80F" w14:textId="092D3D02" w:rsidR="003D6A21" w:rsidRPr="001C0800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  <w:lang w:val="pt-BR"/>
              </w:rPr>
            </w:pPr>
            <w:proofErr w:type="spellStart"/>
            <w:r w:rsidRPr="001C0800">
              <w:rPr>
                <w:rFonts w:ascii="Book Antiqua" w:eastAsia="Calibri" w:hAnsi="Book Antiqua" w:cs="Arial"/>
                <w:color w:val="242021"/>
                <w:lang w:val="pt-BR"/>
              </w:rPr>
              <w:t>Citalopram</w:t>
            </w:r>
            <w:proofErr w:type="spellEnd"/>
            <w:r w:rsidR="00976B8B" w:rsidRPr="001C0800">
              <w:rPr>
                <w:rFonts w:ascii="Book Antiqua" w:eastAsia="Calibri" w:hAnsi="Book Antiqua" w:cs="Arial"/>
                <w:color w:val="242021"/>
                <w:lang w:val="pt-BR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color w:val="242021"/>
                <w:lang w:val="pt-BR"/>
              </w:rPr>
              <w:t>(NR),</w:t>
            </w:r>
            <w:r w:rsidR="002C6B12" w:rsidRPr="001C0800">
              <w:rPr>
                <w:rFonts w:ascii="Book Antiqua" w:eastAsia="Calibri" w:hAnsi="Book Antiqua" w:cs="Arial"/>
                <w:color w:val="242021"/>
                <w:lang w:val="pt-BR"/>
              </w:rPr>
              <w:t xml:space="preserve"> </w:t>
            </w:r>
            <w:r w:rsidR="0037329E" w:rsidRPr="001C0800">
              <w:rPr>
                <w:rFonts w:ascii="Book Antiqua" w:eastAsia="Calibri" w:hAnsi="Book Antiqua" w:cs="Arial"/>
                <w:color w:val="242021"/>
                <w:lang w:val="pt-BR"/>
              </w:rPr>
              <w:t>c</w:t>
            </w:r>
            <w:r w:rsidRPr="001C0800">
              <w:rPr>
                <w:rFonts w:ascii="Book Antiqua" w:eastAsia="Calibri" w:hAnsi="Book Antiqua" w:cs="Arial"/>
                <w:color w:val="242021"/>
                <w:lang w:val="pt-BR"/>
              </w:rPr>
              <w:t>lonazepam</w:t>
            </w:r>
            <w:r w:rsidR="00976B8B" w:rsidRPr="001C0800">
              <w:rPr>
                <w:rFonts w:ascii="Book Antiqua" w:eastAsia="Calibri" w:hAnsi="Book Antiqua" w:cs="Arial"/>
                <w:color w:val="242021"/>
                <w:lang w:val="pt-BR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color w:val="242021"/>
                <w:lang w:val="pt-BR"/>
              </w:rPr>
              <w:t>(NR),</w:t>
            </w:r>
            <w:r w:rsidR="00976B8B" w:rsidRPr="001C0800">
              <w:rPr>
                <w:rFonts w:ascii="Book Antiqua" w:eastAsia="Calibri" w:hAnsi="Book Antiqua" w:cs="Arial"/>
                <w:color w:val="242021"/>
                <w:lang w:val="pt-BR"/>
              </w:rPr>
              <w:t xml:space="preserve"> </w:t>
            </w:r>
            <w:r w:rsidR="0037329E" w:rsidRPr="001C0800">
              <w:rPr>
                <w:rFonts w:ascii="Book Antiqua" w:eastAsia="Calibri" w:hAnsi="Book Antiqua" w:cs="Arial"/>
                <w:color w:val="242021"/>
                <w:lang w:val="pt-BR"/>
              </w:rPr>
              <w:t>a</w:t>
            </w:r>
            <w:r w:rsidRPr="001C0800">
              <w:rPr>
                <w:rFonts w:ascii="Book Antiqua" w:eastAsia="Calibri" w:hAnsi="Book Antiqua" w:cs="Arial"/>
                <w:color w:val="242021"/>
                <w:lang w:val="pt-BR"/>
              </w:rPr>
              <w:t>tenolol</w:t>
            </w:r>
            <w:r w:rsidR="00976B8B" w:rsidRPr="001C0800">
              <w:rPr>
                <w:rFonts w:ascii="Book Antiqua" w:eastAsia="Calibri" w:hAnsi="Book Antiqua" w:cs="Arial"/>
                <w:color w:val="242021"/>
                <w:lang w:val="pt-BR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color w:val="242021"/>
                <w:lang w:val="pt-BR"/>
              </w:rPr>
              <w:t>(NR),</w:t>
            </w:r>
            <w:r w:rsidR="00976B8B" w:rsidRPr="001C0800">
              <w:rPr>
                <w:rFonts w:ascii="Book Antiqua" w:eastAsia="Calibri" w:hAnsi="Book Antiqua" w:cs="Arial"/>
                <w:color w:val="242021"/>
                <w:lang w:val="pt-BR"/>
              </w:rPr>
              <w:t xml:space="preserve"> </w:t>
            </w:r>
            <w:proofErr w:type="spellStart"/>
            <w:r w:rsidR="0037329E" w:rsidRPr="001C0800">
              <w:rPr>
                <w:rFonts w:ascii="Book Antiqua" w:eastAsia="Calibri" w:hAnsi="Book Antiqua" w:cs="Arial"/>
                <w:color w:val="242021"/>
                <w:lang w:val="pt-BR"/>
              </w:rPr>
              <w:lastRenderedPageBreak/>
              <w:t>l</w:t>
            </w:r>
            <w:r w:rsidRPr="001C0800">
              <w:rPr>
                <w:rFonts w:ascii="Book Antiqua" w:eastAsia="Calibri" w:hAnsi="Book Antiqua" w:cs="Arial"/>
                <w:color w:val="242021"/>
                <w:lang w:val="pt-BR"/>
              </w:rPr>
              <w:t>ithium</w:t>
            </w:r>
            <w:proofErr w:type="spellEnd"/>
            <w:r w:rsidR="00976B8B" w:rsidRPr="001C0800">
              <w:rPr>
                <w:rFonts w:ascii="Book Antiqua" w:eastAsia="Calibri" w:hAnsi="Book Antiqua" w:cs="Arial"/>
                <w:color w:val="242021"/>
                <w:lang w:val="pt-BR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color w:val="242021"/>
                <w:lang w:val="pt-BR"/>
              </w:rPr>
              <w:t>(NR)</w:t>
            </w:r>
          </w:p>
        </w:tc>
        <w:tc>
          <w:tcPr>
            <w:tcW w:w="1710" w:type="dxa"/>
          </w:tcPr>
          <w:p w14:paraId="7E9B73EA" w14:textId="551A59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pproxima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2CBAC841" w14:textId="42BBB4B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ersist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difficulti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it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onunc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letter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“I,”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“D,”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“T”)</w:t>
            </w:r>
          </w:p>
        </w:tc>
        <w:tc>
          <w:tcPr>
            <w:tcW w:w="1350" w:type="dxa"/>
          </w:tcPr>
          <w:p w14:paraId="14A12861" w14:textId="7CFC234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Orofaci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kinesi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rior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witch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start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3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="0037329E">
              <w:rPr>
                <w:rFonts w:ascii="Book Antiqua" w:eastAsia="Calibri" w:hAnsi="Book Antiqua" w:cs="Arial"/>
                <w:color w:val="242021"/>
              </w:rPr>
              <w:t>m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croseizure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ccord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E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4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1440" w:type="dxa"/>
          </w:tcPr>
          <w:p w14:paraId="0596BEA6" w14:textId="758F09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ubstitut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ithium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valproex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odium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4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ceiv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valproex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odium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5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I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031C9CA2" w14:textId="2EA20FA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sidera</w:t>
            </w:r>
            <w:r w:rsidRPr="003D6A21">
              <w:rPr>
                <w:rFonts w:ascii="Book Antiqua" w:eastAsia="Calibri" w:hAnsi="Book Antiqua" w:cs="Arial"/>
              </w:rPr>
              <w:lastRenderedPageBreak/>
              <w:t>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rapeu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ffects</w:t>
            </w:r>
          </w:p>
        </w:tc>
        <w:tc>
          <w:tcPr>
            <w:tcW w:w="1350" w:type="dxa"/>
          </w:tcPr>
          <w:p w14:paraId="7BB19A69" w14:textId="564C14B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yp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1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M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K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pisodic</w:t>
            </w:r>
            <w:r w:rsidR="002C6B12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allucina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GERD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5C3D83">
              <w:rPr>
                <w:rFonts w:ascii="Book Antiqua" w:eastAsia="Calibri" w:hAnsi="Book Antiqua" w:cs="Arial"/>
                <w:color w:val="242021"/>
              </w:rPr>
              <w:t>c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rebr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ontusion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ccasion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oca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use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xiety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rmitt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ami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170" w:type="dxa"/>
          </w:tcPr>
          <w:p w14:paraId="677DAAC0" w14:textId="051C0F5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Rachamallu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Rachamallu&lt;/Author&gt;&lt;Year&gt;2017&lt;/Year&gt;&lt;RecNum&gt;142&lt;/RecNum&gt;&lt;DisplayText&gt;&lt;style face="superscript"&gt;[62]&lt;/style&gt;&lt;/DisplayText&gt;&lt;record&gt;&lt;rec-number&gt;142&lt;/rec-number&gt;&lt;foreign-keys&gt;&lt;key app="EN" db-id="r20wt9p5fzt0tgeewaxv0fejvs59t9zrpvxd"&gt;142&lt;/key&gt;&lt;/foreign-keys&gt;&lt;ref-type name="Journal Article"&gt;17&lt;/ref-type&gt;&lt;contributors&gt;&lt;authors&gt;&lt;author&gt;Rachamallu, Vivekananda&lt;/author&gt;&lt;author&gt;Haq, Ayman&lt;/author&gt;&lt;author&gt;Song, Michael M&lt;/author&gt;&lt;author&gt;Aligeti, Manish&lt;/author&gt;&lt;/authors&gt;&lt;/contributors&gt;&lt;titles&gt;&lt;title&gt;Clozapine-induced microseizures, orofacial dyskinesia, and speech dysfluency in an adolescent with treatment resistant early onset schizophrenia on concurrent lithium therapy&lt;/title&gt;&lt;secondary-title&gt;Case Reports in Psychiatry&lt;/secondary-title&gt;&lt;/titles&gt;&lt;periodical&gt;&lt;full-title&gt;Case Reports in Psychiatry&lt;/full-title&gt;&lt;/periodical&gt;&lt;volume&gt;2017&lt;/volume&gt;&lt;dates&gt;&lt;year&gt;2017&lt;/year&gt;&lt;/dates&gt;&lt;isbn&gt;2090-682X&lt;/isbn&gt;&lt;urls&gt;&lt;/urls&gt;&lt;custom3&gt;28835863&lt;/custom3&gt;&lt;electronic-resource-num&gt;https://doi.org/10.1155/2017/735909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62" w:tooltip="Rachamallu, 2017 #142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62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447D57CA" w14:textId="77777777" w:rsidTr="00261535">
        <w:tc>
          <w:tcPr>
            <w:tcW w:w="1620" w:type="dxa"/>
          </w:tcPr>
          <w:p w14:paraId="08DFC34D" w14:textId="419F2C6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6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0B541E0B" w14:textId="359CA5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51140E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chizophrenia</w:t>
            </w:r>
          </w:p>
        </w:tc>
        <w:tc>
          <w:tcPr>
            <w:tcW w:w="1440" w:type="dxa"/>
          </w:tcPr>
          <w:p w14:paraId="71F3742B" w14:textId="66260D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Fluoxet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6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1710" w:type="dxa"/>
          </w:tcPr>
          <w:p w14:paraId="23BC93CD" w14:textId="2F67F72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velop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scal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147EF4D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6582CB7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65C58B3F" w14:textId="157BC7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CT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inim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</w:p>
        </w:tc>
        <w:tc>
          <w:tcPr>
            <w:tcW w:w="1350" w:type="dxa"/>
          </w:tcPr>
          <w:p w14:paraId="667BCDFF" w14:textId="0CCB1F7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369A8ED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R</w:t>
            </w:r>
          </w:p>
        </w:tc>
        <w:tc>
          <w:tcPr>
            <w:tcW w:w="1170" w:type="dxa"/>
          </w:tcPr>
          <w:p w14:paraId="6267D5AE" w14:textId="07CC04E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a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Das&lt;/Author&gt;&lt;Year&gt;2018&lt;/Year&gt;&lt;RecNum&gt;146&lt;/RecNum&gt;&lt;DisplayText&gt;&lt;style face="superscript"&gt;[19]&lt;/style&gt;&lt;/DisplayText&gt;&lt;record&gt;&lt;rec-number&gt;146&lt;/rec-number&gt;&lt;foreign-keys&gt;&lt;key app="EN" db-id="r20wt9p5fzt0tgeewaxv0fejvs59t9zrpvxd"&gt;146&lt;/key&gt;&lt;/foreign-keys&gt;&lt;ref-type name="Journal Article"&gt;17&lt;/ref-type&gt;&lt;contributors&gt;&lt;authors&gt;&lt;author&gt;Das, Soumitra&lt;/author&gt;&lt;author&gt;Manjunatha, N&lt;/author&gt;&lt;author&gt;Thirthali, Jagadisha&lt;/author&gt;&lt;/authors&gt;&lt;/contributors&gt;&lt;titles&gt;&lt;title&gt;Clozapine-induced weight loss and stuttering in a patient with schizophrenia&lt;/title&gt;&lt;secondary-title&gt;Indian journal of psychological medicine&lt;/secondary-title&gt;&lt;/titles&gt;&lt;periodical&gt;&lt;full-title&gt;Indian journal of psychological medicine&lt;/full-title&gt;&lt;/periodical&gt;&lt;pages&gt;385-387&lt;/pages&gt;&lt;volume&gt;40&lt;/volume&gt;&lt;number&gt;4&lt;/number&gt;&lt;dates&gt;&lt;year&gt;2018&lt;/year&gt;&lt;/dates&gt;&lt;isbn&gt;0253-7176&lt;/isbn&gt;&lt;urls&gt;&lt;/urls&gt;&lt;electronic-resource-num&gt; 10.4103/IJPSYM.IJPSYM_523_17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19" w:tooltip="Das, 2018 #146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19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5184C6C7" w14:textId="77777777" w:rsidTr="00261535">
        <w:tc>
          <w:tcPr>
            <w:tcW w:w="1620" w:type="dxa"/>
          </w:tcPr>
          <w:p w14:paraId="179DC996" w14:textId="61B9CC9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4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1B4B33DF" w14:textId="738139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n</w:t>
            </w:r>
            <w:r w:rsidR="00073D96">
              <w:rPr>
                <w:rFonts w:ascii="Book Antiqua" w:eastAsia="Calibri" w:hAnsi="Book Antiqua" w:cs="Arial"/>
                <w:color w:val="000000"/>
              </w:rPr>
              <w:t>/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ear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40s</w:t>
            </w:r>
          </w:p>
        </w:tc>
        <w:tc>
          <w:tcPr>
            <w:tcW w:w="1350" w:type="dxa"/>
          </w:tcPr>
          <w:p w14:paraId="2F11A43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440" w:type="dxa"/>
          </w:tcPr>
          <w:p w14:paraId="52D5A048" w14:textId="284384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6872BCE0" w14:textId="57EDAF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i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</w:p>
        </w:tc>
        <w:tc>
          <w:tcPr>
            <w:tcW w:w="1260" w:type="dxa"/>
          </w:tcPr>
          <w:p w14:paraId="14C4CB9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5CC36779" w14:textId="1B167A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Mark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crea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eizur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ctivity</w:t>
            </w:r>
          </w:p>
        </w:tc>
        <w:tc>
          <w:tcPr>
            <w:tcW w:w="1440" w:type="dxa"/>
          </w:tcPr>
          <w:p w14:paraId="4F658451" w14:textId="741E8AF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5C3D83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th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a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ear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port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b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uthor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0491FED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350" w:type="dxa"/>
          </w:tcPr>
          <w:p w14:paraId="6FE9D7F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170" w:type="dxa"/>
          </w:tcPr>
          <w:p w14:paraId="790F0D79" w14:textId="71878D9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rtl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Kranidiotis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anidiotis&lt;/Author&gt;&lt;Year&gt;2007&lt;/Year&gt;&lt;RecNum&gt;222&lt;/RecNum&gt;&lt;DisplayText&gt;&lt;style face="superscript"&gt;[24]&lt;/style&gt;&lt;/DisplayText&gt;&lt;record&gt;&lt;rec-number&gt;222&lt;/rec-number&gt;&lt;foreign-keys&gt;&lt;key app="EN" db-id="r20wt9p5fzt0tgeewaxv0fejvs59t9zrpvxd"&gt;222&lt;/key&gt;&lt;/foreign-keys&gt;&lt;ref-type name="Journal Article"&gt;17&lt;/ref-type&gt;&lt;contributors&gt;&lt;authors&gt;&lt;author&gt;Kranidiotis, Laki&lt;/author&gt;&lt;author&gt;Thomas, Sheila&lt;/author&gt;&lt;/authors&gt;&lt;/contributors&gt;&lt;titles&gt;&lt;title&gt;Clozapine-induced speech dysfluency: further cases&lt;/title&gt;&lt;secondary-title&gt;Psychiatric Bulletin&lt;/secondary-title&gt;&lt;/titles&gt;&lt;periodical&gt;&lt;full-title&gt;Psychiatric Bulletin&lt;/full-title&gt;&lt;/periodical&gt;&lt;pages&gt;191-191&lt;/pages&gt;&lt;volume&gt;31&lt;/volume&gt;&lt;number&gt;5&lt;/number&gt;&lt;dates&gt;&lt;year&gt;2007&lt;/year&gt;&lt;/dates&gt;&lt;isbn&gt;0955-6036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4" w:tooltip="Kranidiotis, 2007 #222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4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CC2A711" w14:textId="77777777" w:rsidTr="00261535">
        <w:tc>
          <w:tcPr>
            <w:tcW w:w="1620" w:type="dxa"/>
          </w:tcPr>
          <w:p w14:paraId="6DCAA8D1" w14:textId="20A2B3F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2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12BB42AE" w14:textId="2685B5A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</w:t>
            </w:r>
            <w:r w:rsidR="00073D96">
              <w:rPr>
                <w:rFonts w:ascii="Book Antiqua" w:eastAsia="Calibri" w:hAnsi="Book Antiqua" w:cs="Arial"/>
                <w:color w:val="000000"/>
              </w:rPr>
              <w:t>/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8</w:t>
            </w:r>
          </w:p>
        </w:tc>
        <w:tc>
          <w:tcPr>
            <w:tcW w:w="1350" w:type="dxa"/>
          </w:tcPr>
          <w:p w14:paraId="34F9BE4A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6C05F5BF" w14:textId="09567E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3BB18A90" w14:textId="5CFEECF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vid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ca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abl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51D78A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76A9627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B32A4D3" w14:textId="28EC426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Calibri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amisulpiride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DZ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tuttering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</w:p>
          <w:p w14:paraId="40EA24C5" w14:textId="69DBFAD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Calibri"/>
                <w:color w:val="242021"/>
              </w:rPr>
              <w:t>DC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lozapine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7191658A" w14:textId="5FA6FD3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a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started</w:t>
            </w:r>
          </w:p>
        </w:tc>
        <w:tc>
          <w:tcPr>
            <w:tcW w:w="1350" w:type="dxa"/>
          </w:tcPr>
          <w:p w14:paraId="71F1666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170" w:type="dxa"/>
          </w:tcPr>
          <w:p w14:paraId="54F16BD5" w14:textId="344B81D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Kranidiotis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Kranidiotis&lt;/Author&gt;&lt;Year&gt;2007&lt;/Year&gt;&lt;RecNum&gt;222&lt;/RecNum&gt;&lt;DisplayText&gt;&lt;style face="superscript"&gt;[24]&lt;/style&gt;&lt;/DisplayText&gt;&lt;record&gt;&lt;rec-number&gt;222&lt;/rec-number&gt;&lt;foreign-keys&gt;&lt;key app="EN" db-id="r20wt9p5fzt0tgeewaxv0fejvs59t9zrpvxd"&gt;222&lt;/key&gt;&lt;/foreign-keys&gt;&lt;ref-type name="Journal Article"&gt;17&lt;/ref-type&gt;&lt;contributors&gt;&lt;authors&gt;&lt;author&gt;Kranidiotis, Laki&lt;/author&gt;&lt;author&gt;Thomas, Sheila&lt;/author&gt;&lt;/authors&gt;&lt;/contributors&gt;&lt;titles&gt;&lt;title&gt;Clozapine-induced speech dysfluency: further cases&lt;/title&gt;&lt;secondary-title&gt;Psychiatric Bulletin&lt;/secondary-title&gt;&lt;/titles&gt;&lt;periodical&gt;&lt;full-title&gt;Psychiatric Bulletin&lt;/full-title&gt;&lt;/periodical&gt;&lt;pages&gt;191-191&lt;/pages&gt;&lt;volume&gt;31&lt;/volume&gt;&lt;number&gt;5&lt;/number&gt;&lt;dates&gt;&lt;year&gt;2007&lt;/year&gt;&lt;/dates&gt;&lt;isbn&gt;0955-6036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4" w:tooltip="Kranidiotis, 2007 #222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4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AF060D5" w14:textId="77777777" w:rsidTr="00261535">
        <w:tc>
          <w:tcPr>
            <w:tcW w:w="1620" w:type="dxa"/>
          </w:tcPr>
          <w:p w14:paraId="62900519" w14:textId="425B08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ID)</w:t>
            </w:r>
          </w:p>
        </w:tc>
        <w:tc>
          <w:tcPr>
            <w:tcW w:w="900" w:type="dxa"/>
          </w:tcPr>
          <w:p w14:paraId="4A208CB0" w14:textId="396B07D6" w:rsidR="003D6A21" w:rsidRPr="003D6A21" w:rsidRDefault="003D6A21" w:rsidP="005C3D83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Male/5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DC21866" w14:textId="5A187A0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7A2EE06F" w14:textId="1A808A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isperidone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M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jec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37.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ever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wk</w:t>
            </w:r>
            <w:proofErr w:type="spellEnd"/>
            <w:r w:rsidRPr="003D6A21">
              <w:rPr>
                <w:rFonts w:ascii="Book Antiqua" w:eastAsia="Calibri" w:hAnsi="Book Antiqua" w:cs="Arial"/>
                <w:color w:val="000000"/>
              </w:rPr>
              <w:t>)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isperidone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r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.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hi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increas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I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dmission)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710" w:type="dxa"/>
          </w:tcPr>
          <w:p w14:paraId="73650B4A" w14:textId="6CDF9F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miss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ang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mission)</w:t>
            </w:r>
          </w:p>
        </w:tc>
        <w:tc>
          <w:tcPr>
            <w:tcW w:w="1260" w:type="dxa"/>
          </w:tcPr>
          <w:p w14:paraId="066F179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6EE89926" w14:textId="30E6938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Orofaci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xtremitie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yocloni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jerks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ro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ttacks</w:t>
            </w:r>
          </w:p>
        </w:tc>
        <w:tc>
          <w:tcPr>
            <w:tcW w:w="1440" w:type="dxa"/>
          </w:tcPr>
          <w:p w14:paraId="6C4847D4" w14:textId="2DD12F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1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ID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solu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ith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w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ays</w:t>
            </w:r>
          </w:p>
        </w:tc>
        <w:tc>
          <w:tcPr>
            <w:tcW w:w="1350" w:type="dxa"/>
          </w:tcPr>
          <w:p w14:paraId="2BF88821" w14:textId="3FCA3C9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harg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th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not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b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llow-up</w:t>
            </w:r>
          </w:p>
        </w:tc>
        <w:tc>
          <w:tcPr>
            <w:tcW w:w="1350" w:type="dxa"/>
          </w:tcPr>
          <w:p w14:paraId="788B140E" w14:textId="71FEAB1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OPD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ypertension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M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hroni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ack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in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igarett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moking</w:t>
            </w:r>
          </w:p>
        </w:tc>
        <w:tc>
          <w:tcPr>
            <w:tcW w:w="1170" w:type="dxa"/>
          </w:tcPr>
          <w:p w14:paraId="0A8D5486" w14:textId="1FE426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Chochol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Chochol&lt;/Author&gt;&lt;Year&gt;2019&lt;/Year&gt;&lt;RecNum&gt;148&lt;/RecNum&gt;&lt;DisplayText&gt;&lt;style face="superscript"&gt;[60]&lt;/style&gt;&lt;/DisplayText&gt;&lt;record&gt;&lt;rec-number&gt;148&lt;/rec-number&gt;&lt;foreign-keys&gt;&lt;key app="EN" db-id="r20wt9p5fzt0tgeewaxv0fejvs59t9zrpvxd"&gt;148&lt;/key&gt;&lt;/foreign-keys&gt;&lt;ref-type name="Journal Article"&gt;17&lt;/ref-type&gt;&lt;contributors&gt;&lt;authors&gt;&lt;author&gt;Chochol, Megan D&lt;/author&gt;&lt;author&gt;Kataria, Lynn&lt;/author&gt;&lt;author&gt;O&amp;apos;Rourke, Mary C&lt;/author&gt;&lt;author&gt;Lamotte, Guillaume&lt;/author&gt;&lt;/authors&gt;&lt;/contributors&gt;&lt;titles&gt;&lt;title&gt;Clozapine-Associated Myoclonus and Stuttering Secondary to Smoking Cessation and Drug Interaction: A Case Report&lt;/title&gt;&lt;secondary-title&gt;Journal of clinical psychopharmacology&lt;/secondary-title&gt;&lt;/titles&gt;&lt;periodical&gt;&lt;full-title&gt;Journal of clinical psychopharmacology&lt;/full-title&gt;&lt;/periodical&gt;&lt;pages&gt;275-277&lt;/pages&gt;&lt;volume&gt;39&lt;/volume&gt;&lt;number&gt;3&lt;/number&gt;&lt;dates&gt;&lt;year&gt;2019&lt;/year&gt;&lt;/dates&gt;&lt;isbn&gt;0271-0749&lt;/isbn&gt;&lt;urls&gt;&lt;/urls&gt;&lt;electronic-resource-num&gt;10.1097/JCP.000000000000103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60" w:tooltip="Chochol, 2019 #148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60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1F1A6AE4" w14:textId="77777777" w:rsidTr="00261535">
        <w:tc>
          <w:tcPr>
            <w:tcW w:w="1620" w:type="dxa"/>
          </w:tcPr>
          <w:p w14:paraId="22BFC883" w14:textId="4EDDB16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2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327C0A41" w14:textId="29EC7937" w:rsidR="003D6A21" w:rsidRPr="003D6A21" w:rsidRDefault="003D6A21" w:rsidP="005C3D83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Male/29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BA2301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chizophrenia</w:t>
            </w:r>
          </w:p>
        </w:tc>
        <w:tc>
          <w:tcPr>
            <w:tcW w:w="1440" w:type="dxa"/>
          </w:tcPr>
          <w:p w14:paraId="781B98FA" w14:textId="5A1D278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55C8989E" w14:textId="0A1AEC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tr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0B93D186" w14:textId="3832FA00" w:rsidR="003D6A21" w:rsidRPr="003D6A21" w:rsidRDefault="005C3D83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>
              <w:rPr>
                <w:rFonts w:ascii="Book Antiqua" w:eastAsia="Calibri" w:hAnsi="Book Antiqua" w:cs="Arial"/>
                <w:color w:val="242021"/>
              </w:rPr>
              <w:t>F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reque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repetition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word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th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includ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broke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words</w:t>
            </w:r>
          </w:p>
        </w:tc>
        <w:tc>
          <w:tcPr>
            <w:tcW w:w="1350" w:type="dxa"/>
          </w:tcPr>
          <w:p w14:paraId="40D9B94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7BA5AA16" w14:textId="139004D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Reduc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1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  <w:r w:rsidR="002C6B1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ignificant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mprovement</w:t>
            </w:r>
          </w:p>
        </w:tc>
        <w:tc>
          <w:tcPr>
            <w:tcW w:w="1350" w:type="dxa"/>
          </w:tcPr>
          <w:p w14:paraId="1D7B1145" w14:textId="36F78D5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-escalated</w:t>
            </w:r>
          </w:p>
        </w:tc>
        <w:tc>
          <w:tcPr>
            <w:tcW w:w="1350" w:type="dxa"/>
          </w:tcPr>
          <w:p w14:paraId="15524089" w14:textId="7DEDD3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F8291A7" w14:textId="7B30761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Nagendrappa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Nagendrappa&lt;/Author&gt;&lt;Year&gt;2019&lt;/Year&gt;&lt;RecNum&gt;152&lt;/RecNum&gt;&lt;DisplayText&gt;&lt;style face="superscript"&gt;[90]&lt;/style&gt;&lt;/DisplayText&gt;&lt;record&gt;&lt;rec-number&gt;152&lt;/rec-number&gt;&lt;foreign-keys&gt;&lt;key app="EN" db-id="r20wt9p5fzt0tgeewaxv0fejvs59t9zrpvxd"&gt;152&lt;/key&gt;&lt;/foreign-keys&gt;&lt;ref-type name="Journal Article"&gt;17&lt;/ref-type&gt;&lt;contributors&gt;&lt;authors&gt;&lt;author&gt;Nagendrappa, Sachin&lt;/author&gt;&lt;author&gt;Sreeraj, Vanteemar S&lt;/author&gt;&lt;author&gt;Venkatasubramanian, Ganesan&lt;/author&gt;&lt;/authors&gt;&lt;/contributors&gt;&lt;titles&gt;&lt;title&gt;“I Stopped Hearing Voices, Started to Stutter”-A Case of Clozapine-Induced Stuttering&lt;/title&gt;&lt;secondary-title&gt;Indian journal of psychological medicine&lt;/secondary-title&gt;&lt;/titles&gt;&lt;periodical&gt;&lt;full-title&gt;Indian journal of psychological medicine&lt;/full-title&gt;&lt;/periodical&gt;&lt;pages&gt;97-98&lt;/pages&gt;&lt;volume&gt;41&lt;/volume&gt;&lt;number&gt;1&lt;/number&gt;&lt;dates&gt;&lt;year&gt;2019&lt;/year&gt;&lt;/dates&gt;&lt;isbn&gt;0253-7176&lt;/isbn&gt;&lt;urls&gt;&lt;/urls&gt;&lt;custom3&gt;30783319&lt;/custom3&gt;&lt;electronic-resource-num&gt; 10.4103/IJPSYM.IJPSYM_157_1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90" w:tooltip="Nagendrappa, 2019 #152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90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0942A78B" w14:textId="77777777" w:rsidTr="00261535">
        <w:tc>
          <w:tcPr>
            <w:tcW w:w="1620" w:type="dxa"/>
          </w:tcPr>
          <w:p w14:paraId="77118874" w14:textId="51F5F52E" w:rsidR="003D6A21" w:rsidRPr="002C6B12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up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76ACD175" w14:textId="36240BD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EEC778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</w:tcPr>
          <w:p w14:paraId="30B16F66" w14:textId="63A996E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220B663C" w14:textId="79A56F5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interv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ntioned)</w:t>
            </w:r>
          </w:p>
        </w:tc>
        <w:tc>
          <w:tcPr>
            <w:tcW w:w="1260" w:type="dxa"/>
          </w:tcPr>
          <w:p w14:paraId="2A5DDEE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350" w:type="dxa"/>
          </w:tcPr>
          <w:p w14:paraId="6E3CBB86" w14:textId="271E9B5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Tonic-</w:t>
            </w: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clonic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epilepti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eizure</w:t>
            </w:r>
          </w:p>
        </w:tc>
        <w:tc>
          <w:tcPr>
            <w:tcW w:w="1440" w:type="dxa"/>
          </w:tcPr>
          <w:p w14:paraId="2AF2F6B2" w14:textId="31532D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lo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ar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amisulpiride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iperiden</w:t>
            </w:r>
            <w:r w:rsidR="005C3D83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n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eizur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45EEDD9C" w14:textId="57E2D8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Clo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hallenged</w:t>
            </w:r>
          </w:p>
        </w:tc>
        <w:tc>
          <w:tcPr>
            <w:tcW w:w="1350" w:type="dxa"/>
          </w:tcPr>
          <w:p w14:paraId="77B8866E" w14:textId="7903C73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170" w:type="dxa"/>
          </w:tcPr>
          <w:p w14:paraId="7D0A2537" w14:textId="75B8863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242021"/>
              </w:rPr>
              <w:t>Gica</w:t>
            </w:r>
            <w:proofErr w:type="spellEnd"/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Gica&lt;/Author&gt;&lt;Year&gt;2020&lt;/Year&gt;&lt;RecNum&gt;150&lt;/RecNum&gt;&lt;DisplayText&gt;&lt;style face="superscript"&gt;[65]&lt;/style&gt;&lt;/DisplayText&gt;&lt;record&gt;&lt;rec-number&gt;150&lt;/rec-number&gt;&lt;foreign-keys&gt;&lt;key app="EN" db-id="r20wt9p5fzt0tgeewaxv0fejvs59t9zrpvxd"&gt;150&lt;/key&gt;&lt;/foreign-keys&gt;&lt;ref-type name="Journal Article"&gt;17&lt;/ref-type&gt;&lt;contributors&gt;&lt;authors&gt;&lt;author&gt;Gica, Sakir&lt;/author&gt;&lt;author&gt;Kiliç, Cenk&lt;/author&gt;&lt;author&gt;Karamustafalioglu, Nesrin&lt;/author&gt;&lt;/authors&gt;&lt;/contributors&gt;&lt;titles&gt;&lt;title&gt;Clozapine-Associated Stuttering: A Case Report&lt;/title&gt;&lt;secondary-title&gt;American journal of therapeutics&lt;/secondary-title&gt;&lt;/titles&gt;&lt;periodical&gt;&lt;full-title&gt;American journal of therapeutics&lt;/full-title&gt;&lt;/periodical&gt;&lt;pages&gt;e624-e627&lt;/pages&gt;&lt;volume&gt;27&lt;/volume&gt;&lt;number&gt;6&lt;/number&gt;&lt;dates&gt;&lt;year&gt;2020&lt;/year&gt;&lt;/dates&gt;&lt;isbn&gt;1075-2765&lt;/isbn&gt;&lt;urls&gt;&lt;/urls&gt;&lt;custom3&gt;31219808&lt;/custom3&gt;&lt;electronic-resource-num&gt;10.1097/MJT.000000000000101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65" w:tooltip="Gica, 2020 #150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65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25C4E418" w14:textId="77777777" w:rsidTr="00261535">
        <w:tc>
          <w:tcPr>
            <w:tcW w:w="1620" w:type="dxa"/>
          </w:tcPr>
          <w:p w14:paraId="5D223D03" w14:textId="7ABE43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Giovanni-Book"/>
              </w:rPr>
              <w:t>Divalproex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od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600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/d)</w:t>
            </w:r>
          </w:p>
        </w:tc>
        <w:tc>
          <w:tcPr>
            <w:tcW w:w="900" w:type="dxa"/>
          </w:tcPr>
          <w:p w14:paraId="058B7ACE" w14:textId="5768E7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2F2D4BA" w14:textId="03D0FBB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fec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stabili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rritability</w:t>
            </w:r>
          </w:p>
        </w:tc>
        <w:tc>
          <w:tcPr>
            <w:tcW w:w="1440" w:type="dxa"/>
          </w:tcPr>
          <w:p w14:paraId="48D7BDA2" w14:textId="443112C0" w:rsidR="003D6A21" w:rsidRPr="001C0800" w:rsidRDefault="003D6A21" w:rsidP="0067670A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lang w:val="it-IT"/>
              </w:rPr>
            </w:pPr>
            <w:proofErr w:type="spellStart"/>
            <w:r w:rsidRPr="001C0800">
              <w:rPr>
                <w:rFonts w:ascii="Book Antiqua" w:eastAsia="Calibri" w:hAnsi="Book Antiqua" w:cs="Arial"/>
                <w:lang w:val="it-IT"/>
              </w:rPr>
              <w:t>Citalopra</w:t>
            </w:r>
            <w:r w:rsidR="0067670A" w:rsidRPr="001C0800">
              <w:rPr>
                <w:rFonts w:ascii="Book Antiqua" w:eastAsia="Calibri" w:hAnsi="Book Antiqua" w:cs="Arial"/>
                <w:lang w:val="it-IT"/>
              </w:rPr>
              <w:t>m</w:t>
            </w:r>
            <w:proofErr w:type="spellEnd"/>
            <w:r w:rsidR="0067670A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lang w:val="it-IT"/>
              </w:rPr>
              <w:t>(30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lang w:val="it-IT"/>
              </w:rPr>
              <w:t>mg/d),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proofErr w:type="spellStart"/>
            <w:r w:rsidR="005C3D83" w:rsidRPr="001C0800">
              <w:rPr>
                <w:rFonts w:ascii="Book Antiqua" w:eastAsia="Calibri" w:hAnsi="Book Antiqua" w:cs="Arial"/>
                <w:lang w:val="it-IT"/>
              </w:rPr>
              <w:t>p</w:t>
            </w:r>
            <w:r w:rsidRPr="001C0800">
              <w:rPr>
                <w:rFonts w:ascii="Book Antiqua" w:eastAsia="Calibri" w:hAnsi="Book Antiqua" w:cs="Arial"/>
                <w:lang w:val="it-IT"/>
              </w:rPr>
              <w:t>romazi</w:t>
            </w:r>
            <w:r w:rsidRPr="001C0800">
              <w:rPr>
                <w:rFonts w:ascii="Book Antiqua" w:eastAsia="Calibri" w:hAnsi="Book Antiqua" w:cs="Arial"/>
                <w:lang w:val="it-IT"/>
              </w:rPr>
              <w:lastRenderedPageBreak/>
              <w:t>ne</w:t>
            </w:r>
            <w:proofErr w:type="spellEnd"/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lang w:val="it-IT"/>
              </w:rPr>
              <w:t>(100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lang w:val="it-IT"/>
              </w:rPr>
              <w:t>mg/d)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</w:p>
        </w:tc>
        <w:tc>
          <w:tcPr>
            <w:tcW w:w="1710" w:type="dxa"/>
          </w:tcPr>
          <w:p w14:paraId="1792D66E" w14:textId="0C11B7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Giovanni-Book"/>
              </w:rPr>
              <w:lastRenderedPageBreak/>
              <w:t>Fou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ay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ft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initiation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f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ivalproex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odium</w:t>
            </w:r>
          </w:p>
        </w:tc>
        <w:tc>
          <w:tcPr>
            <w:tcW w:w="1260" w:type="dxa"/>
          </w:tcPr>
          <w:p w14:paraId="773906FC" w14:textId="191EA0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restric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noun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)</w:t>
            </w:r>
          </w:p>
        </w:tc>
        <w:tc>
          <w:tcPr>
            <w:tcW w:w="1350" w:type="dxa"/>
          </w:tcPr>
          <w:p w14:paraId="61CDE74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332DB69A" w14:textId="46319AC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valproex</w:t>
            </w:r>
            <w:r w:rsidR="00C97FF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BC313CC" w14:textId="77BFEBB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Giovanni-Book"/>
              </w:rPr>
              <w:t>Divalproex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od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05DB81DB" w14:textId="0861FA8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-y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ost-trauma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r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coholism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1117511" w14:textId="659B011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lastRenderedPageBreak/>
              <w:t>Aukst-Margetić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Aukst-Margetić&lt;/Author&gt;&lt;Year&gt;2008 &lt;/Year&gt;&lt;RecNum&gt;830&lt;/RecNum&gt;&lt;DisplayText&gt;&lt;style face="superscript"&gt;[91]&lt;/style&gt;&lt;/DisplayText&gt;&lt;record&gt;&lt;rec-number&gt;830&lt;/rec-number&gt;&lt;foreign-keys&gt;&lt;key app="EN" db-id="r20wt9p5fzt0tgeewaxv0fejvs59t9zrpvxd"&gt;830&lt;/key&gt;&lt;/foreign-keys&gt;&lt;ref-type name="Journal Article"&gt;17&lt;/ref-type&gt;&lt;contributors&gt;&lt;authors&gt;&lt;author&gt;&lt;style face="normal" font="default" charset="238" size="100%"&gt;B &lt;/style&gt;&lt;style face="normal" font="default" size="100%"&gt;Aukst-Margeti&lt;/style&gt;&lt;style face="normal" font="default" charset="238" size="100%"&gt;ć &lt;/style&gt;&lt;/author&gt;&lt;author&gt;&lt;style face="normal" font="default" charset="238" size="100%"&gt;B&lt;/style&gt;&lt;style face="normal" font="default" size="100%"&gt; &lt;/style&gt;&lt;style face="normal" font="default" charset="238" size="100%"&gt;Margetić&lt;/style&gt;&lt;/author&gt;&lt;/authors&gt;&lt;/contributors&gt;&lt;titles&gt;&lt;title&gt;&lt;style face="normal" font="default" charset="238" size="100%"&gt;Stuttering as a side-effect of divalproex sodium&lt;/style&gt;&lt;/title&gt;&lt;secondary-title&gt;&lt;style face="normal" font="default" charset="238" size="100%"&gt;Psychiatry Clin Neurosci.&lt;/style&gt;&lt;/secondary-title&gt;&lt;/titles&gt;&lt;periodical&gt;&lt;full-title&gt;Psychiatry Clin Neurosci.&lt;/full-title&gt;&lt;/periodical&gt;&lt;pages&gt;&lt;style face="normal" font="default" charset="238" size="100%"&gt;748&lt;/style&gt;&lt;/pages&gt;&lt;volume&gt;&lt;style face="normal" font="default" charset="238" size="100%"&gt;62&lt;/style&gt;&lt;/volume&gt;&lt;number&gt;&lt;style face="normal" font="default" charset="238" size="100%"&gt;6&lt;/style&gt;&lt;/number&gt;&lt;dates&gt;&lt;year&gt;&lt;style face="normal" font="default" charset="238" size="100%"&gt;2008 &lt;/style&gt;&lt;/year&gt;&lt;/dates&gt;&lt;urls&gt;&lt;/urls&gt;&lt;custom2&gt;&lt;style face="normal" font="default" charset="238" size="100%"&gt;19068016&lt;/style&gt;&lt;/custom2&gt;&lt;electronic-resource-num&gt;&lt;style face="normal" font="default" charset="238" size="100%"&gt;10.1111/j.1440-1819.2008.01878.x. &lt;/style&gt;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1" w:tooltip="Aukst-Margetić, 2008  #830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1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BC1EFA1" w14:textId="77777777" w:rsidTr="00261535">
        <w:tc>
          <w:tcPr>
            <w:tcW w:w="1620" w:type="dxa"/>
          </w:tcPr>
          <w:p w14:paraId="7F3DC146" w14:textId="36F2B8FA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Giovanni-Book"/>
              </w:rPr>
              <w:t>Divalproex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sodium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(1500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mg/d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in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ivided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ose)</w:t>
            </w:r>
          </w:p>
        </w:tc>
        <w:tc>
          <w:tcPr>
            <w:tcW w:w="900" w:type="dxa"/>
          </w:tcPr>
          <w:p w14:paraId="7F2CA6C4" w14:textId="6E68BE4B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0DBC">
              <w:rPr>
                <w:rFonts w:ascii="Book Antiqua" w:eastAsia="Calibri" w:hAnsi="Book Antiqua" w:cs="Arial"/>
              </w:rPr>
              <w:t>56</w:t>
            </w:r>
            <w:r w:rsidR="00976B8B" w:rsidRPr="003D0DBC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F06B5A5" w14:textId="1A4805F6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Arial"/>
              </w:rPr>
              <w:t>Bipolar</w:t>
            </w:r>
            <w:r w:rsidR="00976B8B" w:rsidRPr="003D0DBC">
              <w:rPr>
                <w:rFonts w:ascii="Book Antiqua" w:eastAsia="Calibri" w:hAnsi="Book Antiqua" w:cs="Arial"/>
              </w:rPr>
              <w:t xml:space="preserve"> </w:t>
            </w:r>
            <w:r w:rsidRPr="003D0DBC">
              <w:rPr>
                <w:rFonts w:ascii="Book Antiqua" w:eastAsia="Calibri" w:hAnsi="Book Antiqua" w:cs="Arial"/>
              </w:rPr>
              <w:t>affective</w:t>
            </w:r>
            <w:r w:rsidR="00976B8B" w:rsidRPr="003D0DBC">
              <w:rPr>
                <w:rFonts w:ascii="Book Antiqua" w:eastAsia="Calibri" w:hAnsi="Book Antiqua" w:cs="Arial"/>
              </w:rPr>
              <w:t xml:space="preserve"> </w:t>
            </w:r>
            <w:r w:rsidRPr="003D0DBC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6F73724D" w14:textId="5C0C9B53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Giovanni-Book"/>
              </w:rPr>
              <w:t>Olanzapin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(10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mg/d),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="005C3D83">
              <w:rPr>
                <w:rFonts w:ascii="Book Antiqua" w:eastAsia="Calibri" w:hAnsi="Book Antiqua" w:cs="Giovanni-Book"/>
              </w:rPr>
              <w:t>l</w:t>
            </w:r>
            <w:r w:rsidRPr="003D0DBC">
              <w:rPr>
                <w:rFonts w:ascii="Book Antiqua" w:eastAsia="Calibri" w:hAnsi="Book Antiqua" w:cs="Giovanni-Book"/>
              </w:rPr>
              <w:t>orazepam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(4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mg/d</w:t>
            </w:r>
            <w:r w:rsidR="00FB020C">
              <w:rPr>
                <w:rFonts w:ascii="Book Antiqua" w:eastAsia="Calibri" w:hAnsi="Book Antiqua" w:cs="Giovanni-Book"/>
              </w:rPr>
              <w:t>,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gradually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stopped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along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with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increas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in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th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os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of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ivalproex)</w:t>
            </w:r>
          </w:p>
        </w:tc>
        <w:tc>
          <w:tcPr>
            <w:tcW w:w="1710" w:type="dxa"/>
          </w:tcPr>
          <w:p w14:paraId="3AF4DB73" w14:textId="16A8FADD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0DBC">
              <w:rPr>
                <w:rFonts w:ascii="Book Antiqua" w:eastAsia="Calibri" w:hAnsi="Book Antiqua" w:cs="Giovanni-Book"/>
              </w:rPr>
              <w:t>Two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weeks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after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increasing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th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osage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of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divalproex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from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1000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to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1500</w:t>
            </w:r>
            <w:r w:rsidR="00976B8B" w:rsidRPr="003D0DBC">
              <w:rPr>
                <w:rFonts w:ascii="Book Antiqua" w:eastAsia="Calibri" w:hAnsi="Book Antiqua" w:cs="Giovanni-Book"/>
              </w:rPr>
              <w:t xml:space="preserve"> </w:t>
            </w:r>
            <w:r w:rsidRPr="003D0DBC">
              <w:rPr>
                <w:rFonts w:ascii="Book Antiqua" w:eastAsia="Calibri" w:hAnsi="Book Antiqua" w:cs="Giovanni-Book"/>
              </w:rPr>
              <w:t>mg/d</w:t>
            </w:r>
          </w:p>
        </w:tc>
        <w:tc>
          <w:tcPr>
            <w:tcW w:w="1260" w:type="dxa"/>
          </w:tcPr>
          <w:p w14:paraId="5E939EC5" w14:textId="05C388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dera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essu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icul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tera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nsi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timin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ttera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gment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volunt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hAnsi="Book Antiqua" w:cs="Arial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ras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volunt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us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s</w:t>
            </w:r>
          </w:p>
        </w:tc>
        <w:tc>
          <w:tcPr>
            <w:tcW w:w="1350" w:type="dxa"/>
          </w:tcPr>
          <w:p w14:paraId="603EDD2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66B72F74" w14:textId="13AEE1F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valproex</w:t>
            </w:r>
            <w:r w:rsidR="003D0DBC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</w:t>
            </w:r>
            <w:r w:rsidRPr="003D6A21">
              <w:rPr>
                <w:rFonts w:ascii="Book Antiqua" w:eastAsia="Calibri" w:hAnsi="Book Antiqua" w:cs="Arial"/>
              </w:rPr>
              <w:t>nstant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melio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1CA472DF" w14:textId="5347A06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</w:t>
            </w:r>
            <w:r w:rsidRPr="003D6A21">
              <w:rPr>
                <w:rFonts w:ascii="MS Gothic" w:eastAsia="MS Gothic" w:hAnsi="MS Gothic" w:cs="MS Gothic"/>
              </w:rPr>
              <w:t>‑</w:t>
            </w:r>
            <w:r w:rsidRPr="003D6A21">
              <w:rPr>
                <w:rFonts w:ascii="Book Antiqua" w:eastAsia="MS Gothic" w:hAnsi="Book Antiqua" w:cs="MS Gothic"/>
              </w:rPr>
              <w:t>initiation</w:t>
            </w:r>
            <w:r w:rsidR="00976B8B">
              <w:rPr>
                <w:rFonts w:ascii="Book Antiqua" w:eastAsia="MS Gothic" w:hAnsi="Book Antiqua" w:cs="MS Gothic"/>
              </w:rPr>
              <w:t xml:space="preserve"> </w:t>
            </w:r>
            <w:r w:rsidRPr="003D6A21">
              <w:rPr>
                <w:rFonts w:ascii="Book Antiqua" w:eastAsia="MS Gothic" w:hAnsi="Book Antiqua" w:cs="MS Gothic"/>
              </w:rPr>
              <w:t>of</w:t>
            </w:r>
            <w:r w:rsidR="00976B8B">
              <w:rPr>
                <w:rFonts w:ascii="Book Antiqua" w:eastAsia="MS Gothic" w:hAnsi="Book Antiqua" w:cs="MS Gothic"/>
              </w:rPr>
              <w:t xml:space="preserve"> </w:t>
            </w:r>
            <w:r w:rsidRPr="003D6A21">
              <w:rPr>
                <w:rFonts w:ascii="Book Antiqua" w:eastAsia="MS Gothic" w:hAnsi="Book Antiqua" w:cs="MS Gothic"/>
              </w:rPr>
              <w:t>the</w:t>
            </w:r>
            <w:r w:rsidR="00976B8B">
              <w:rPr>
                <w:rFonts w:ascii="Book Antiqua" w:eastAsia="MS Gothic" w:hAnsi="Book Antiqua" w:cs="MS Gothic"/>
              </w:rPr>
              <w:t xml:space="preserve"> </w:t>
            </w:r>
            <w:r w:rsidRPr="003D6A21">
              <w:rPr>
                <w:rFonts w:ascii="Book Antiqua" w:eastAsia="MS Gothic" w:hAnsi="Book Antiqua" w:cs="MS Gothic"/>
              </w:rPr>
              <w:t>drug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rg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opped</w:t>
            </w:r>
          </w:p>
        </w:tc>
        <w:tc>
          <w:tcPr>
            <w:tcW w:w="1350" w:type="dxa"/>
          </w:tcPr>
          <w:p w14:paraId="6BD7A6E8" w14:textId="3014EE0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B2B0093" w14:textId="6A8A41FA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1" w:tooltip="Mukherjee, 2015 #1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Mukherjee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ukherjee&lt;/Author&gt;&lt;Year&gt;2015&lt;/Year&gt;&lt;RecNum&gt;12&lt;/RecNum&gt;&lt;DisplayText&gt;&lt;style face="superscript"&gt;[92]&lt;/style&gt;&lt;/DisplayText&gt;&lt;record&gt;&lt;rec-number&gt;12&lt;/rec-number&gt;&lt;foreign-keys&gt;&lt;key app="EN" db-id="00pe2awedpxt0nee9f75fxs90p2ssv0vw5x2"&gt;12&lt;/key&gt;&lt;/foreign-keys&gt;&lt;ref-type name="Journal Article"&gt;17&lt;/ref-type&gt;&lt;contributors&gt;&lt;authors&gt;&lt;author&gt;Mukherjee, Shatavisa&lt;/author&gt;&lt;author&gt;Sen, Sukanta&lt;/author&gt;&lt;author&gt;Chatterjee, Seshadri S&lt;/author&gt;&lt;author&gt;Biswas, Arunava&lt;/author&gt;&lt;author&gt;Tripathi, Santanu K&lt;/author&gt;&lt;/authors&gt;&lt;/contributors&gt;&lt;titles&gt;&lt;title&gt;Divalproex-induced stuttering: A rare case report&lt;/title&gt;&lt;secondary-title&gt;European Journal of Psychology and Educational Studies&lt;/secondary-title&gt;&lt;/titles&gt;&lt;pages&gt;25&lt;/pages&gt;&lt;volume&gt;2&lt;/volume&gt;&lt;number&gt;1&lt;/number&gt;&lt;dates&gt;&lt;year&gt;2015&lt;/year&gt;&lt;/dates&gt;&lt;isbn&gt;2395-2555&lt;/isbn&gt;&lt;urls&gt;&lt;/urls&gt;&lt;electronic-resource-num&gt;10.4103/2395-2555.161419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2" w:tooltip="Mukherjee, 2015 #1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2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EEC8A81" w14:textId="77777777" w:rsidTr="00261535">
        <w:tc>
          <w:tcPr>
            <w:tcW w:w="1620" w:type="dxa"/>
          </w:tcPr>
          <w:p w14:paraId="6C6A978F" w14:textId="344B005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Desipram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504538BE" w14:textId="4E5014A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A9EAB2A" w14:textId="1BBAF1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Dystimia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im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yp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aj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04193172" w14:textId="0FCE43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oxep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)</w:t>
            </w:r>
          </w:p>
        </w:tc>
        <w:tc>
          <w:tcPr>
            <w:tcW w:w="1710" w:type="dxa"/>
          </w:tcPr>
          <w:p w14:paraId="558A84F4" w14:textId="6E5C040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th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sipramine</w:t>
            </w:r>
          </w:p>
        </w:tc>
        <w:tc>
          <w:tcPr>
            <w:tcW w:w="1260" w:type="dxa"/>
          </w:tcPr>
          <w:p w14:paraId="3E1B7ABA" w14:textId="286851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iculation</w:t>
            </w:r>
          </w:p>
        </w:tc>
        <w:tc>
          <w:tcPr>
            <w:tcW w:w="1350" w:type="dxa"/>
          </w:tcPr>
          <w:p w14:paraId="3F40159A" w14:textId="4D8C0AF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ini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yn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u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yocl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jerk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twitc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vemen</w:t>
            </w:r>
            <w:r w:rsidRPr="003D6A21">
              <w:rPr>
                <w:rFonts w:ascii="Book Antiqua" w:eastAsia="Calibri" w:hAnsi="Book Antiqua" w:cs="Arial"/>
              </w:rPr>
              <w:lastRenderedPageBreak/>
              <w:t>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jaw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comita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440" w:type="dxa"/>
          </w:tcPr>
          <w:p w14:paraId="18897B3B" w14:textId="37992F6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o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3D0DBC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</w:p>
        </w:tc>
        <w:tc>
          <w:tcPr>
            <w:tcW w:w="1350" w:type="dxa"/>
          </w:tcPr>
          <w:p w14:paraId="2F6D183A" w14:textId="1E4C55A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wenty-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our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o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pp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ain</w:t>
            </w:r>
            <w:r w:rsidR="003D0DBC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3D0DBC"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lastRenderedPageBreak/>
              <w:t>desipram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is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asionally</w:t>
            </w:r>
            <w:r w:rsidR="003D0DBC">
              <w:rPr>
                <w:rFonts w:ascii="Book Antiqua" w:eastAsia="Calibri" w:hAnsi="Book Antiqua" w:cs="Arial"/>
              </w:rPr>
              <w:t>, o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er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as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desipram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l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4-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3D0DBC">
              <w:rPr>
                <w:rFonts w:ascii="Book Antiqua" w:eastAsia="Calibri" w:hAnsi="Book Antiqua" w:cs="Arial"/>
              </w:rPr>
              <w:t>;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="003D0DBC">
              <w:rPr>
                <w:rFonts w:ascii="Book Antiqua" w:eastAsia="Calibri" w:hAnsi="Book Antiqua" w:cs="Arial"/>
              </w:rPr>
              <w:t>a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xep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h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l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0747489C" w14:textId="77FB1C0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Opi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coho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end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miss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in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tach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ruptu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chronic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back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pain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in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the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noProof/>
              </w:rPr>
              <w:t>past,</w:t>
            </w:r>
            <w:r w:rsidR="00976B8B">
              <w:rPr>
                <w:rFonts w:ascii="Book Antiqua" w:eastAsia="Calibri" w:hAnsi="Book Antiqua" w:cs="Arial"/>
                <w:noProof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54B92C7D" w14:textId="7372E3CE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8" w:tooltip="Masand, 1992 #9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Masan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asand&lt;/Author&gt;&lt;Year&gt;1992&lt;/Year&gt;&lt;RecNum&gt;837&lt;/RecNum&gt;&lt;DisplayText&gt;&lt;style face="superscript"&gt;[93]&lt;/style&gt;&lt;/DisplayText&gt;&lt;record&gt;&lt;rec-number&gt;837&lt;/rec-number&gt;&lt;foreign-keys&gt;&lt;key app="EN" db-id="r20wt9p5fzt0tgeewaxv0fejvs59t9zrpvxd"&gt;837&lt;/key&gt;&lt;/foreign-keys&gt;&lt;ref-type name="Journal Article"&gt;17&lt;/ref-type&gt;&lt;contributors&gt;&lt;authors&gt;&lt;author&gt;Masand, Prakash&lt;/author&gt;&lt;/authors&gt;&lt;/contributors&gt;&lt;titles&gt;&lt;title&gt;Desipramine-induced oral-pharyngeal disturbances: stuttering and jaw myoclonus&lt;/title&gt;&lt;secondary-title&gt;Journal of Clinical Psychopharmacology&lt;/secondary-title&gt;&lt;/titles&gt;&lt;periodical&gt;&lt;full-title&gt;Journal of clinical psychopharmacology&lt;/full-title&gt;&lt;/periodical&gt;&lt;pages&gt;444-445&lt;/pages&gt;&lt;volume&gt;12&lt;/volume&gt;&lt;number&gt;6&lt;/number&gt;&lt;dates&gt;&lt;year&gt;1992&lt;/year&gt;&lt;/dates&gt;&lt;isbn&gt;1533-712X&lt;/isbn&gt;&lt;urls&gt;&lt;/urls&gt;&lt;electronic-resource-num&gt;https://doi.org/10.1097/00004714-199212000-0001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3" w:tooltip="Masand, 1992 #837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3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A14DD4D" w14:textId="77777777" w:rsidTr="00261535">
        <w:tc>
          <w:tcPr>
            <w:tcW w:w="1620" w:type="dxa"/>
          </w:tcPr>
          <w:p w14:paraId="338A6190" w14:textId="6844BF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Fluphenaz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up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5ECD9DF6" w14:textId="306774A6" w:rsidR="003D6A21" w:rsidRPr="003D6A21" w:rsidRDefault="003D6A21" w:rsidP="00FB020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35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350" w:type="dxa"/>
          </w:tcPr>
          <w:p w14:paraId="415BECBD" w14:textId="717F315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chizophrenia</w:t>
            </w:r>
          </w:p>
        </w:tc>
        <w:tc>
          <w:tcPr>
            <w:tcW w:w="1440" w:type="dxa"/>
          </w:tcPr>
          <w:p w14:paraId="7E95E7AC" w14:textId="67357C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enztro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syl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57E5A998" w14:textId="4CB785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1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luphen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0A80CA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69FA33B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EPS</w:t>
            </w:r>
          </w:p>
        </w:tc>
        <w:tc>
          <w:tcPr>
            <w:tcW w:w="1440" w:type="dxa"/>
          </w:tcPr>
          <w:p w14:paraId="3E9FC808" w14:textId="11DD04C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3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  <w:r w:rsidR="003D0DBC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12C9A3BD" w14:textId="785D96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luphen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</w:p>
        </w:tc>
        <w:tc>
          <w:tcPr>
            <w:tcW w:w="1350" w:type="dxa"/>
          </w:tcPr>
          <w:p w14:paraId="5C9B526A" w14:textId="5012D9C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DB594A8" w14:textId="6AF9CEE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urnber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Nurnberg&lt;/Author&gt;&lt;Year&gt;1981&lt;/Year&gt;&lt;RecNum&gt;184&lt;/RecNum&gt;&lt;DisplayText&gt;&lt;style face="superscript"&gt;[10]&lt;/style&gt;&lt;/DisplayText&gt;&lt;record&gt;&lt;rec-number&gt;184&lt;/rec-number&gt;&lt;foreign-keys&gt;&lt;key app="EN" db-id="r20wt9p5fzt0tgeewaxv0fejvs59t9zrpvxd"&gt;184&lt;/key&gt;&lt;/foreign-keys&gt;&lt;ref-type name="Journal Article"&gt;17&lt;/ref-type&gt;&lt;contributors&gt;&lt;authors&gt;&lt;author&gt;Nurnberg, H George&lt;/author&gt;&lt;author&gt;Greenwald, Blaine&lt;/author&gt;&lt;/authors&gt;&lt;/contributors&gt;&lt;titles&gt;&lt;title&gt;Stuttering: an unusual side effect of phenothiazines&lt;/title&gt;&lt;secondary-title&gt;The American Journal of Psychiatry&lt;/secondary-title&gt;&lt;/titles&gt;&lt;periodical&gt;&lt;full-title&gt;The American journal of psychiatry&lt;/full-title&gt;&lt;/periodical&gt;&lt;dates&gt;&lt;year&gt;1981&lt;/year&gt;&lt;/dates&gt;&lt;isbn&gt;1535-7228&lt;/isbn&gt;&lt;urls&gt;&lt;/urls&gt;&lt;electronic-resource-num&gt; https://doi.org/10.1176/ajp.138.3.38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" w:tooltip="Nurnberg, 1981 #184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AE4832C" w14:textId="77777777" w:rsidTr="00261535">
        <w:tc>
          <w:tcPr>
            <w:tcW w:w="1620" w:type="dxa"/>
          </w:tcPr>
          <w:p w14:paraId="1D7ABEDF" w14:textId="0C8364B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Gabapent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NR)</w:t>
            </w:r>
          </w:p>
        </w:tc>
        <w:tc>
          <w:tcPr>
            <w:tcW w:w="900" w:type="dxa"/>
          </w:tcPr>
          <w:p w14:paraId="08F93A12" w14:textId="02C8435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C357BD6" w14:textId="37E198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Intract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izure</w:t>
            </w:r>
          </w:p>
        </w:tc>
        <w:tc>
          <w:tcPr>
            <w:tcW w:w="1440" w:type="dxa"/>
          </w:tcPr>
          <w:p w14:paraId="0ADC9C88" w14:textId="649D973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Phenytoin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NR)</w:t>
            </w:r>
          </w:p>
        </w:tc>
        <w:tc>
          <w:tcPr>
            <w:tcW w:w="1710" w:type="dxa"/>
          </w:tcPr>
          <w:p w14:paraId="4C6DD47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NR</w:t>
            </w:r>
          </w:p>
        </w:tc>
        <w:tc>
          <w:tcPr>
            <w:tcW w:w="1260" w:type="dxa"/>
          </w:tcPr>
          <w:p w14:paraId="2C7BAE0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1FCFCDC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21654F1" w14:textId="003A0B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abapentin</w:t>
            </w:r>
            <w:r w:rsidR="003D0DBC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DC54884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47BB4D2" w14:textId="6D5FE8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8D47DA3" w14:textId="0D54EE52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4" w:tooltip="Nissani, 1997 #23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Nissani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Nissani&lt;/Author&gt;&lt;Year&gt;1997&lt;/Year&gt;&lt;RecNum&gt;23&lt;/RecNum&gt;&lt;DisplayText&gt;&lt;style face="superscript"&gt;[94]&lt;/style&gt;&lt;/DisplayText&gt;&lt;record&gt;&lt;rec-number&gt;23&lt;/rec-number&gt;&lt;foreign-keys&gt;&lt;key app="EN" db-id="00pe2awedpxt0nee9f75fxs90p2ssv0vw5x2"&gt;23&lt;/key&gt;&lt;/foreign-keys&gt;&lt;ref-type name="Journal Article"&gt;17&lt;/ref-type&gt;&lt;contributors&gt;&lt;authors&gt;&lt;author&gt;Nissani, Mehran&lt;/author&gt;&lt;author&gt;Sanchez, Eduard A&lt;/author&gt;&lt;/authors&gt;&lt;/contributors&gt;&lt;titles&gt;&lt;title&gt;Stuttering caused by gabapentin&lt;/title&gt;&lt;secondary-title&gt;Annals of internal medicine&lt;/secondary-title&gt;&lt;/titles&gt;&lt;periodical&gt;&lt;full-title&gt;Annals of Internal Medicine&lt;/full-title&gt;&lt;abbr-1&gt;Ann. Intern. Med.&lt;/abbr-1&gt;&lt;abbr-2&gt;Ann Intern Med&lt;/abbr-2&gt;&lt;/periodical&gt;&lt;pages&gt;410&lt;/pages&gt;&lt;volume&gt;126&lt;/volume&gt;&lt;number&gt;5&lt;/number&gt;&lt;dates&gt;&lt;year&gt;1997&lt;/year&gt;&lt;/dates&gt;&lt;isbn&gt;0003-4819&lt;/isbn&gt;&lt;urls&gt;&lt;/urls&gt;&lt;electronic-resource-num&gt;https://doi.org/10.7326/0003-4819-126-5-199703010-0001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4" w:tooltip="Nissani, 1997 #23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4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8F2DD9B" w14:textId="77777777" w:rsidTr="00261535">
        <w:tc>
          <w:tcPr>
            <w:tcW w:w="1620" w:type="dxa"/>
          </w:tcPr>
          <w:p w14:paraId="730D595B" w14:textId="4DDD15E0" w:rsidR="003D6A21" w:rsidRPr="003D0DBC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amotrig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u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/d)</w:t>
            </w:r>
          </w:p>
        </w:tc>
        <w:tc>
          <w:tcPr>
            <w:tcW w:w="900" w:type="dxa"/>
          </w:tcPr>
          <w:p w14:paraId="6229F26A" w14:textId="21BC58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</w:t>
            </w:r>
          </w:p>
        </w:tc>
        <w:tc>
          <w:tcPr>
            <w:tcW w:w="1350" w:type="dxa"/>
          </w:tcPr>
          <w:p w14:paraId="7E45BE2C" w14:textId="2A114F8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BECT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440" w:type="dxa"/>
          </w:tcPr>
          <w:p w14:paraId="549D8CE1" w14:textId="603F5D5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Valpro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/d)</w:t>
            </w:r>
          </w:p>
        </w:tc>
        <w:tc>
          <w:tcPr>
            <w:tcW w:w="1710" w:type="dxa"/>
          </w:tcPr>
          <w:p w14:paraId="3B3266FC" w14:textId="625F27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motrig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/d</w:t>
            </w:r>
          </w:p>
        </w:tc>
        <w:tc>
          <w:tcPr>
            <w:tcW w:w="1260" w:type="dxa"/>
          </w:tcPr>
          <w:p w14:paraId="17A5A3D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488A73B3" w14:textId="7152EE7D" w:rsidR="003D6A21" w:rsidRPr="003D6A21" w:rsidRDefault="00FB020C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>
              <w:rPr>
                <w:rFonts w:ascii="Book Antiqua" w:eastAsia="Calibri" w:hAnsi="Book Antiqua" w:cs="Arial"/>
                <w:color w:val="000000"/>
              </w:rPr>
              <w:t>F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requ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diurn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absenc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seizure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poo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concentr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forgetfulnes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clumsines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poo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coordinati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lastRenderedPageBreak/>
              <w:t>on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emotiona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lability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dysarthria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slurre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000000"/>
              </w:rPr>
              <w:t>speech</w:t>
            </w:r>
          </w:p>
        </w:tc>
        <w:tc>
          <w:tcPr>
            <w:tcW w:w="1440" w:type="dxa"/>
          </w:tcPr>
          <w:p w14:paraId="02856DA7" w14:textId="593EFE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amotrigine</w:t>
            </w:r>
            <w:r w:rsidR="003D0DBC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speech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mprovement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in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upl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53CC480E" w14:textId="465BB28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Lamotrig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hallenged</w:t>
            </w:r>
          </w:p>
        </w:tc>
        <w:tc>
          <w:tcPr>
            <w:tcW w:w="1350" w:type="dxa"/>
          </w:tcPr>
          <w:p w14:paraId="5EF5174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170" w:type="dxa"/>
          </w:tcPr>
          <w:p w14:paraId="7B8A051B" w14:textId="3FB4BC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Catania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Catania&lt;/Author&gt;&lt;Year&gt;1999&lt;/Year&gt;&lt;RecNum&gt;170&lt;/RecNum&gt;&lt;DisplayText&gt;&lt;style face="superscript"&gt;[95]&lt;/style&gt;&lt;/DisplayText&gt;&lt;record&gt;&lt;rec-number&gt;170&lt;/rec-number&gt;&lt;foreign-keys&gt;&lt;key app="EN" db-id="r20wt9p5fzt0tgeewaxv0fejvs59t9zrpvxd"&gt;170&lt;/key&gt;&lt;/foreign-keys&gt;&lt;ref-type name="Journal Article"&gt;17&lt;/ref-type&gt;&lt;contributors&gt;&lt;authors&gt;&lt;author&gt;Catania, Santiago&lt;/author&gt;&lt;author&gt;Cross, Helen&lt;/author&gt;&lt;author&gt;Sousa, Carlos de&lt;/author&gt;&lt;author&gt;Boyd, Stewart&lt;/author&gt;&lt;/authors&gt;&lt;/contributors&gt;&lt;titles&gt;&lt;title&gt;Paradoxic reaction to lamotrigine in a child with benign focal epilepsy of childhood with centrotemporal spikes&lt;/title&gt;&lt;secondary-title&gt;Epilepsia&lt;/secondary-title&gt;&lt;/titles&gt;&lt;periodical&gt;&lt;full-title&gt;Epilepsia&lt;/full-title&gt;&lt;/periodical&gt;&lt;pages&gt;1657-1660&lt;/pages&gt;&lt;volume&gt;40&lt;/volume&gt;&lt;number&gt;11&lt;/number&gt;&lt;dates&gt;&lt;year&gt;1999&lt;/year&gt;&lt;/dates&gt;&lt;isbn&gt;0013-9580&lt;/isbn&gt;&lt;urls&gt;&lt;/urls&gt;&lt;custom3&gt;10565596&lt;/custom3&gt;&lt;electronic-resource-num&gt; https://doi.org/10.1111/j.1528-1157.1999.tb02053.x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95" w:tooltip="Catania, 1999 #170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95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5D380EC6" w14:textId="77777777" w:rsidTr="00261535">
        <w:tc>
          <w:tcPr>
            <w:tcW w:w="1620" w:type="dxa"/>
          </w:tcPr>
          <w:p w14:paraId="182C8CCE" w14:textId="7F9F74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073D96">
              <w:rPr>
                <w:rFonts w:ascii="Book Antiqua" w:eastAsia="Calibri" w:hAnsi="Book Antiqua" w:cs="Arial"/>
                <w:color w:val="242021"/>
              </w:rPr>
              <w:t>/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arbi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100/2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ID)</w:t>
            </w:r>
          </w:p>
        </w:tc>
        <w:tc>
          <w:tcPr>
            <w:tcW w:w="900" w:type="dxa"/>
          </w:tcPr>
          <w:p w14:paraId="00227A4E" w14:textId="70A4ECC3" w:rsidR="003D6A21" w:rsidRPr="003D6A21" w:rsidRDefault="003D6A21" w:rsidP="00FB020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44</w:t>
            </w:r>
          </w:p>
        </w:tc>
        <w:tc>
          <w:tcPr>
            <w:tcW w:w="1350" w:type="dxa"/>
          </w:tcPr>
          <w:p w14:paraId="45BAB00B" w14:textId="50FA720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440" w:type="dxa"/>
          </w:tcPr>
          <w:p w14:paraId="2600683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710" w:type="dxa"/>
          </w:tcPr>
          <w:p w14:paraId="78AA11FD" w14:textId="5D71A4D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acerb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io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odopa/carbi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ake</w:t>
            </w:r>
          </w:p>
        </w:tc>
        <w:tc>
          <w:tcPr>
            <w:tcW w:w="1260" w:type="dxa"/>
          </w:tcPr>
          <w:p w14:paraId="2F81103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558112F" w14:textId="76B7107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Dyskinesia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during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drug-on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phases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and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akinesia,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bradykinesia,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resting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tremors,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and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rigidity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in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drug-off</w:t>
            </w:r>
            <w:r w:rsidR="00976B8B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333333"/>
                <w:shd w:val="clear" w:color="auto" w:fill="FFFFFF"/>
              </w:rPr>
              <w:t>phases</w:t>
            </w:r>
          </w:p>
        </w:tc>
        <w:tc>
          <w:tcPr>
            <w:tcW w:w="1440" w:type="dxa"/>
          </w:tcPr>
          <w:p w14:paraId="1E97ED93" w14:textId="24AF46F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everit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tur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ase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u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evodopa-of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riods</w:t>
            </w:r>
          </w:p>
        </w:tc>
        <w:tc>
          <w:tcPr>
            <w:tcW w:w="1350" w:type="dxa"/>
          </w:tcPr>
          <w:p w14:paraId="4581EE67" w14:textId="2153C14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4A3C2A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DS</w:t>
            </w:r>
          </w:p>
        </w:tc>
        <w:tc>
          <w:tcPr>
            <w:tcW w:w="1170" w:type="dxa"/>
          </w:tcPr>
          <w:p w14:paraId="396E72D4" w14:textId="0A4B2A3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nders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Anderson&lt;/Author&gt;&lt;Year&gt;1999&lt;/Year&gt;&lt;RecNum&gt;316&lt;/RecNum&gt;&lt;DisplayText&gt;&lt;style face="superscript"&gt;[25]&lt;/style&gt;&lt;/DisplayText&gt;&lt;record&gt;&lt;rec-number&gt;316&lt;/rec-number&gt;&lt;foreign-keys&gt;&lt;key app="EN" db-id="r20wt9p5fzt0tgeewaxv0fejvs59t9zrpvxd"&gt;316&lt;/key&gt;&lt;/foreign-keys&gt;&lt;ref-type name="Journal Article"&gt;17&lt;/ref-type&gt;&lt;contributors&gt;&lt;authors&gt;&lt;author&gt;Anderson, Jeffrey M&lt;/author&gt;&lt;author&gt;Hughes, John D&lt;/author&gt;&lt;author&gt;Rothi, Leslie J Gonzalez&lt;/author&gt;&lt;author&gt;Crucian, Gregory P&lt;/author&gt;&lt;author&gt;Heilman, KM&lt;/author&gt;&lt;/authors&gt;&lt;/contributors&gt;&lt;titles&gt;&lt;title&gt;Developmental stuttering and Parkinson’s disease: the effects of levodopa treatment&lt;/title&gt;&lt;secondary-title&gt;Journal of Neurology, Neurosurgery &amp;amp; Psychiatry&lt;/secondary-title&gt;&lt;/titles&gt;&lt;periodical&gt;&lt;full-title&gt;Journal of Neurology, Neurosurgery &amp;amp; Psychiatry&lt;/full-title&gt;&lt;/periodical&gt;&lt;pages&gt;776-778&lt;/pages&gt;&lt;volume&gt;66&lt;/volume&gt;&lt;number&gt;6&lt;/number&gt;&lt;dates&gt;&lt;year&gt;1999&lt;/year&gt;&lt;/dates&gt;&lt;isbn&gt;0022-3050&lt;/isbn&gt;&lt;urls&gt;&lt;/urls&gt;&lt;electronic-resource-num&gt;http://dx.doi.org/10.1136/jnnp.66.6.77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5" w:tooltip="Anderson, 1999 #31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13A6C54" w14:textId="77777777" w:rsidTr="00261535">
        <w:tc>
          <w:tcPr>
            <w:tcW w:w="1620" w:type="dxa"/>
          </w:tcPr>
          <w:p w14:paraId="4A9BA103" w14:textId="4DBAD70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2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4F7CDD2F" w14:textId="77777777" w:rsidR="003D6A21" w:rsidRPr="003D6A21" w:rsidRDefault="003D6A21" w:rsidP="004C3BFB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72</w:t>
            </w:r>
          </w:p>
        </w:tc>
        <w:tc>
          <w:tcPr>
            <w:tcW w:w="1350" w:type="dxa"/>
          </w:tcPr>
          <w:p w14:paraId="043E3FE6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D</w:t>
            </w:r>
          </w:p>
        </w:tc>
        <w:tc>
          <w:tcPr>
            <w:tcW w:w="1440" w:type="dxa"/>
          </w:tcPr>
          <w:p w14:paraId="63261CA4" w14:textId="13D797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710" w:type="dxa"/>
          </w:tcPr>
          <w:p w14:paraId="4825A15C" w14:textId="0B3C8F3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ear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66AC21D5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749AD94B" w14:textId="678915D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lilalia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reez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440" w:type="dxa"/>
          </w:tcPr>
          <w:p w14:paraId="738F082E" w14:textId="78406F7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amipexole</w:t>
            </w:r>
            <w:r w:rsidR="00687A8C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tur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ase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leve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350" w:type="dxa"/>
          </w:tcPr>
          <w:p w14:paraId="5139C951" w14:textId="5B006D4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einiti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30ED04F7" w14:textId="0B47B91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D</w:t>
            </w:r>
          </w:p>
        </w:tc>
        <w:tc>
          <w:tcPr>
            <w:tcW w:w="1170" w:type="dxa"/>
          </w:tcPr>
          <w:p w14:paraId="0FE437B9" w14:textId="4F19B4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ou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ouis&lt;/Author&gt;&lt;Year&gt;2001&lt;/Year&gt;&lt;RecNum&gt;186&lt;/RecNum&gt;&lt;DisplayText&gt;&lt;style face="superscript"&gt;[22]&lt;/style&gt;&lt;/DisplayText&gt;&lt;record&gt;&lt;rec-number&gt;186&lt;/rec-number&gt;&lt;foreign-keys&gt;&lt;key app="EN" db-id="r20wt9p5fzt0tgeewaxv0fejvs59t9zrpvxd"&gt;186&lt;/key&gt;&lt;/foreign-keys&gt;&lt;ref-type name="Journal Article"&gt;17&lt;/ref-type&gt;&lt;contributors&gt;&lt;authors&gt;&lt;author&gt;Louis, Elan D&lt;/author&gt;&lt;author&gt;Winfield, Linda&lt;/author&gt;&lt;author&gt;Fahn, Stanley&lt;/author&gt;&lt;author&gt;Ford, Blair&lt;/author&gt;&lt;/authors&gt;&lt;/contributors&gt;&lt;titles&gt;&lt;title&gt;Speech dysfluency exacerbated by levodopa in Parkinson&amp;apos;s disease&lt;/title&gt;&lt;secondary-title&gt;Movement disorders: official journal of the Movement Disorder Society&lt;/secondary-title&gt;&lt;/titles&gt;&lt;periodical&gt;&lt;full-title&gt;Movement disorders: official journal of the Movement Disorder Society&lt;/full-title&gt;&lt;/periodical&gt;&lt;pages&gt;562-565&lt;/pages&gt;&lt;volume&gt;16&lt;/volume&gt;&lt;number&gt;3&lt;/number&gt;&lt;dates&gt;&lt;year&gt;2001&lt;/year&gt;&lt;/dates&gt;&lt;isbn&gt;0885-3185&lt;/isbn&gt;&lt;urls&gt;&lt;/urls&gt;&lt;electronic-resource-num&gt; https://doi.org/10.1002/mds.108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2" w:tooltip="Louis, 2001 #18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2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85FCAE9" w14:textId="77777777" w:rsidTr="00261535">
        <w:tc>
          <w:tcPr>
            <w:tcW w:w="1620" w:type="dxa"/>
          </w:tcPr>
          <w:p w14:paraId="795AAE3A" w14:textId="0D42C9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up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10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900" w:type="dxa"/>
          </w:tcPr>
          <w:p w14:paraId="26DACD80" w14:textId="77777777" w:rsidR="003D6A21" w:rsidRPr="003D6A21" w:rsidRDefault="003D6A21" w:rsidP="004C3BFB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42</w:t>
            </w:r>
          </w:p>
        </w:tc>
        <w:tc>
          <w:tcPr>
            <w:tcW w:w="1350" w:type="dxa"/>
          </w:tcPr>
          <w:p w14:paraId="330A66AA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D</w:t>
            </w:r>
          </w:p>
        </w:tc>
        <w:tc>
          <w:tcPr>
            <w:tcW w:w="1440" w:type="dxa"/>
          </w:tcPr>
          <w:p w14:paraId="31116652" w14:textId="72337E0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ergolid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1.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,</w:t>
            </w:r>
            <w:r w:rsidR="00976B8B">
              <w:rPr>
                <w:rFonts w:ascii="Book Antiqua" w:hAnsi="Book Antiqua" w:cs="Arial" w:hint="eastAsia"/>
                <w:color w:val="242021"/>
                <w:lang w:eastAsia="zh-CN"/>
              </w:rPr>
              <w:t xml:space="preserve"> </w:t>
            </w:r>
            <w:r w:rsidR="004C3BFB">
              <w:rPr>
                <w:rFonts w:ascii="Book Antiqua" w:eastAsia="Calibri" w:hAnsi="Book Antiqua" w:cs="Arial"/>
                <w:color w:val="242021"/>
              </w:rPr>
              <w:t>q</w:t>
            </w:r>
            <w:r w:rsidRPr="003D6A21">
              <w:rPr>
                <w:rFonts w:ascii="Book Antiqua" w:eastAsia="Calibri" w:hAnsi="Book Antiqua" w:cs="Arial"/>
                <w:color w:val="242021"/>
              </w:rPr>
              <w:t>ueti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5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ime)</w:t>
            </w:r>
          </w:p>
        </w:tc>
        <w:tc>
          <w:tcPr>
            <w:tcW w:w="1710" w:type="dxa"/>
          </w:tcPr>
          <w:p w14:paraId="038F141C" w14:textId="612942D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2303321E" w14:textId="3701AEA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ressur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ou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petition</w:t>
            </w:r>
          </w:p>
        </w:tc>
        <w:tc>
          <w:tcPr>
            <w:tcW w:w="1350" w:type="dxa"/>
          </w:tcPr>
          <w:p w14:paraId="4CA6685D" w14:textId="343DDA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lilalia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reezing</w:t>
            </w:r>
          </w:p>
        </w:tc>
        <w:tc>
          <w:tcPr>
            <w:tcW w:w="1440" w:type="dxa"/>
          </w:tcPr>
          <w:p w14:paraId="26FE8BD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R</w:t>
            </w:r>
          </w:p>
        </w:tc>
        <w:tc>
          <w:tcPr>
            <w:tcW w:w="1350" w:type="dxa"/>
          </w:tcPr>
          <w:p w14:paraId="0E4822C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06A29EC" w14:textId="43EAE49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170" w:type="dxa"/>
          </w:tcPr>
          <w:p w14:paraId="03D6F41E" w14:textId="010519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ou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ouis&lt;/Author&gt;&lt;Year&gt;2001&lt;/Year&gt;&lt;RecNum&gt;186&lt;/RecNum&gt;&lt;DisplayText&gt;&lt;style face="superscript"&gt;[22]&lt;/style&gt;&lt;/DisplayText&gt;&lt;record&gt;&lt;rec-number&gt;186&lt;/rec-number&gt;&lt;foreign-keys&gt;&lt;key app="EN" db-id="r20wt9p5fzt0tgeewaxv0fejvs59t9zrpvxd"&gt;186&lt;/key&gt;&lt;/foreign-keys&gt;&lt;ref-type name="Journal Article"&gt;17&lt;/ref-type&gt;&lt;contributors&gt;&lt;authors&gt;&lt;author&gt;Louis, Elan D&lt;/author&gt;&lt;author&gt;Winfield, Linda&lt;/author&gt;&lt;author&gt;Fahn, Stanley&lt;/author&gt;&lt;author&gt;Ford, Blair&lt;/author&gt;&lt;/authors&gt;&lt;/contributors&gt;&lt;titles&gt;&lt;title&gt;Speech dysfluency exacerbated by levodopa in Parkinson&amp;apos;s disease&lt;/title&gt;&lt;secondary-title&gt;Movement disorders: official journal of the Movement Disorder Society&lt;/secondary-title&gt;&lt;/titles&gt;&lt;periodical&gt;&lt;full-title&gt;Movement disorders: official journal of the Movement Disorder Society&lt;/full-title&gt;&lt;/periodical&gt;&lt;pages&gt;562-565&lt;/pages&gt;&lt;volume&gt;16&lt;/volume&gt;&lt;number&gt;3&lt;/number&gt;&lt;dates&gt;&lt;year&gt;2001&lt;/year&gt;&lt;/dates&gt;&lt;isbn&gt;0885-3185&lt;/isbn&gt;&lt;urls&gt;&lt;/urls&gt;&lt;electronic-resource-num&gt; https://doi.org/10.1002/mds.108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2" w:tooltip="Louis, 2001 #186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2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77CBA54" w14:textId="77777777" w:rsidTr="00261535">
        <w:tc>
          <w:tcPr>
            <w:tcW w:w="1620" w:type="dxa"/>
          </w:tcPr>
          <w:p w14:paraId="3DF831D5" w14:textId="3200FDF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Levodop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6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</w:t>
            </w:r>
          </w:p>
        </w:tc>
        <w:tc>
          <w:tcPr>
            <w:tcW w:w="900" w:type="dxa"/>
          </w:tcPr>
          <w:p w14:paraId="759C8328" w14:textId="77777777" w:rsidR="003D6A21" w:rsidRPr="003D6A21" w:rsidRDefault="003D6A21" w:rsidP="004C3BFB">
            <w:pPr>
              <w:spacing w:line="360" w:lineRule="auto"/>
              <w:ind w:left="240" w:hangingChars="100" w:hanging="240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57</w:t>
            </w:r>
          </w:p>
        </w:tc>
        <w:tc>
          <w:tcPr>
            <w:tcW w:w="1350" w:type="dxa"/>
          </w:tcPr>
          <w:p w14:paraId="10607A0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D</w:t>
            </w:r>
          </w:p>
        </w:tc>
        <w:tc>
          <w:tcPr>
            <w:tcW w:w="1440" w:type="dxa"/>
          </w:tcPr>
          <w:p w14:paraId="60358EE4" w14:textId="52A17C9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Cabergo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4C3BFB">
              <w:rPr>
                <w:rFonts w:ascii="Book Antiqua" w:eastAsia="Calibri" w:hAnsi="Book Antiqua" w:cs="Arial"/>
              </w:rPr>
              <w:t>s</w:t>
            </w:r>
            <w:r w:rsidRPr="003D6A21">
              <w:rPr>
                <w:rFonts w:ascii="Book Antiqua" w:eastAsia="Calibri" w:hAnsi="Book Antiqua" w:cs="Arial"/>
              </w:rPr>
              <w:t>elegeline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a</w:t>
            </w:r>
            <w:r w:rsidRPr="003D6A21">
              <w:rPr>
                <w:rFonts w:ascii="Book Antiqua" w:eastAsia="Calibri" w:hAnsi="Book Antiqua" w:cs="Arial"/>
              </w:rPr>
              <w:t>mantad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01B7BDD0" w14:textId="5F24632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acerb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as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sumption</w:t>
            </w:r>
          </w:p>
        </w:tc>
        <w:tc>
          <w:tcPr>
            <w:tcW w:w="1260" w:type="dxa"/>
          </w:tcPr>
          <w:p w14:paraId="00F98725" w14:textId="66F4C25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s</w:t>
            </w:r>
          </w:p>
        </w:tc>
        <w:tc>
          <w:tcPr>
            <w:tcW w:w="1350" w:type="dxa"/>
          </w:tcPr>
          <w:p w14:paraId="7FC23ADB" w14:textId="37DEE6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ble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soc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lud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ypokine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arthr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ypophon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odopa-of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ases</w:t>
            </w:r>
          </w:p>
        </w:tc>
        <w:tc>
          <w:tcPr>
            <w:tcW w:w="1440" w:type="dxa"/>
          </w:tcPr>
          <w:p w14:paraId="5958DF09" w14:textId="1D94E8B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Severit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tur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ase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ur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evodopa-of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riod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41713044" w14:textId="373D46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Levodop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E556BE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PDS</w:t>
            </w:r>
          </w:p>
        </w:tc>
        <w:tc>
          <w:tcPr>
            <w:tcW w:w="1170" w:type="dxa"/>
          </w:tcPr>
          <w:p w14:paraId="1E1A7164" w14:textId="67DA368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Burghause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urghaus&lt;/Author&gt;&lt;Year&gt;2006&lt;/Year&gt;&lt;RecNum&gt;318&lt;/RecNum&gt;&lt;DisplayText&gt;&lt;style face="superscript"&gt;[26]&lt;/style&gt;&lt;/DisplayText&gt;&lt;record&gt;&lt;rec-number&gt;318&lt;/rec-number&gt;&lt;foreign-keys&gt;&lt;key app="EN" db-id="r20wt9p5fzt0tgeewaxv0fejvs59t9zrpvxd"&gt;318&lt;/key&gt;&lt;/foreign-keys&gt;&lt;ref-type name="Journal Article"&gt;17&lt;/ref-type&gt;&lt;contributors&gt;&lt;authors&gt;&lt;author&gt;Burghaus, L&lt;/author&gt;&lt;author&gt;Hilker, R&lt;/author&gt;&lt;author&gt;Thiel, A&lt;/author&gt;&lt;author&gt;Galldiks, N&lt;/author&gt;&lt;author&gt;Lehnhardt, FG&lt;/author&gt;&lt;author&gt;Zaro-Weber, O&lt;/author&gt;&lt;author&gt;Sturm, V&lt;/author&gt;&lt;author&gt;Heiss, W-D&lt;/author&gt;&lt;/authors&gt;&lt;/contributors&gt;&lt;titles&gt;&lt;title&gt;Deep brain stimulation of the subthalamic nucleus reversibly deteriorates stuttering in advanced Parkinson’s disease&lt;/title&gt;&lt;secondary-title&gt;Journal of neural transmission&lt;/secondary-title&gt;&lt;/titles&gt;&lt;periodical&gt;&lt;full-title&gt;Journal of neural transmission&lt;/full-title&gt;&lt;/periodical&gt;&lt;pages&gt;625-631&lt;/pages&gt;&lt;volume&gt;113&lt;/volume&gt;&lt;number&gt;5&lt;/number&gt;&lt;dates&gt;&lt;year&gt;2006&lt;/year&gt;&lt;/dates&gt;&lt;isbn&gt;1435-1463&lt;/isbn&gt;&lt;urls&gt;&lt;/urls&gt;&lt;electronic-resource-num&gt;https://doi.org/10.1007/s00702-005-0341-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6" w:tooltip="Burghaus, 2006 #318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6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233E66D" w14:textId="77777777" w:rsidTr="00261535">
        <w:tc>
          <w:tcPr>
            <w:tcW w:w="1620" w:type="dxa"/>
          </w:tcPr>
          <w:p w14:paraId="6AC73A4C" w14:textId="2CDDCB5D" w:rsidR="003D6A21" w:rsidRPr="00EC62BD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evomeprom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)</w:t>
            </w:r>
          </w:p>
        </w:tc>
        <w:tc>
          <w:tcPr>
            <w:tcW w:w="900" w:type="dxa"/>
          </w:tcPr>
          <w:p w14:paraId="781464CD" w14:textId="0155300B" w:rsidR="003D6A21" w:rsidRPr="003D6A21" w:rsidRDefault="003D6A21" w:rsidP="004C3BFB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/6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16BFB97" w14:textId="3C20BF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Bipola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</w:t>
            </w:r>
          </w:p>
        </w:tc>
        <w:tc>
          <w:tcPr>
            <w:tcW w:w="1440" w:type="dxa"/>
          </w:tcPr>
          <w:p w14:paraId="669FB814" w14:textId="1267C08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Queti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NR)</w:t>
            </w:r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v</w:t>
            </w:r>
            <w:r w:rsidRPr="003D6A21">
              <w:rPr>
                <w:rFonts w:ascii="Book Antiqua" w:eastAsia="Calibri" w:hAnsi="Book Antiqua" w:cs="Arial"/>
              </w:rPr>
              <w:t>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semisodium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R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z</w:t>
            </w:r>
            <w:r w:rsidRPr="003D6A21">
              <w:rPr>
                <w:rFonts w:ascii="Book Antiqua" w:eastAsia="Calibri" w:hAnsi="Book Antiqua" w:cs="Arial"/>
              </w:rPr>
              <w:t>olpidem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4C3BFB">
              <w:rPr>
                <w:rFonts w:ascii="Book Antiqua" w:eastAsia="Calibri" w:hAnsi="Book Antiqua" w:cs="Arial"/>
              </w:rPr>
              <w:lastRenderedPageBreak/>
              <w:t>m</w:t>
            </w:r>
            <w:r w:rsidRPr="003D6A21">
              <w:rPr>
                <w:rFonts w:ascii="Book Antiqua" w:eastAsia="Calibri" w:hAnsi="Book Antiqua" w:cs="Arial"/>
              </w:rPr>
              <w:t>oxonid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R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p</w:t>
            </w:r>
            <w:r w:rsidRPr="003D6A21">
              <w:rPr>
                <w:rFonts w:ascii="Book Antiqua" w:eastAsia="Calibri" w:hAnsi="Book Antiqua" w:cs="Arial"/>
              </w:rPr>
              <w:t>ropafen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R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C3BFB">
              <w:rPr>
                <w:rFonts w:ascii="Book Antiqua" w:eastAsia="Calibri" w:hAnsi="Book Antiqua" w:cs="Arial"/>
              </w:rPr>
              <w:t>i</w:t>
            </w:r>
            <w:r w:rsidRPr="003D6A21">
              <w:rPr>
                <w:rFonts w:ascii="Book Antiqua" w:eastAsia="Calibri" w:hAnsi="Book Antiqua" w:cs="Arial"/>
              </w:rPr>
              <w:t>nsul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R)</w:t>
            </w:r>
          </w:p>
        </w:tc>
        <w:tc>
          <w:tcPr>
            <w:tcW w:w="1710" w:type="dxa"/>
          </w:tcPr>
          <w:p w14:paraId="1865CA82" w14:textId="1106434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F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4C3BFB">
              <w:rPr>
                <w:rFonts w:ascii="Book Antiqua" w:eastAsia="Calibri" w:hAnsi="Book Antiqua" w:cs="Arial"/>
              </w:rPr>
              <w:t>l</w:t>
            </w:r>
            <w:r w:rsidRPr="003D6A21">
              <w:rPr>
                <w:rFonts w:ascii="Book Antiqua" w:eastAsia="Calibri" w:hAnsi="Book Antiqua" w:cs="Arial"/>
              </w:rPr>
              <w:t>evomepromaz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14169EA4" w14:textId="5A2078F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</w:p>
        </w:tc>
        <w:tc>
          <w:tcPr>
            <w:tcW w:w="1350" w:type="dxa"/>
          </w:tcPr>
          <w:p w14:paraId="42D0C30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DD5FDDD" w14:textId="66A52D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Levomepromazin</w:t>
            </w:r>
            <w:proofErr w:type="spellEnd"/>
            <w:r w:rsidR="005B1D6B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hre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later</w:t>
            </w:r>
          </w:p>
        </w:tc>
        <w:tc>
          <w:tcPr>
            <w:tcW w:w="1350" w:type="dxa"/>
          </w:tcPr>
          <w:p w14:paraId="7578F4D4" w14:textId="576001A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Levomepromazin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ommenced</w:t>
            </w:r>
          </w:p>
        </w:tc>
        <w:tc>
          <w:tcPr>
            <w:tcW w:w="1350" w:type="dxa"/>
          </w:tcPr>
          <w:p w14:paraId="3C555849" w14:textId="11FFB80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praventricu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tachycard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yp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M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T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gni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airment</w:t>
            </w:r>
          </w:p>
        </w:tc>
        <w:tc>
          <w:tcPr>
            <w:tcW w:w="1170" w:type="dxa"/>
          </w:tcPr>
          <w:p w14:paraId="3128B852" w14:textId="1A4302D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Margetic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proofErr w:type="spellEnd"/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Margetic&lt;/Author&gt;&lt;Year&gt;2009&lt;/Year&gt;&lt;RecNum&gt;168&lt;/RecNum&gt;&lt;DisplayText&gt;&lt;style face="superscript"&gt;[96, 97]&lt;/style&gt;&lt;/DisplayText&gt;&lt;record&gt;&lt;rec-number&gt;168&lt;/rec-number&gt;&lt;foreign-keys&gt;&lt;key app="EN" db-id="r20wt9p5fzt0tgeewaxv0fejvs59t9zrpvxd"&gt;168&lt;/key&gt;&lt;/foreign-keys&gt;&lt;ref-type name="Journal Article"&gt;17&lt;/ref-type&gt;&lt;contributors&gt;&lt;authors&gt;&lt;author&gt;Margetic, B&lt;/author&gt;&lt;/authors&gt;&lt;/contributors&gt;&lt;titles&gt;&lt;title&gt;Stuttering (first report) in an elderly patient: case report&lt;/title&gt;&lt;secondary-title&gt;Reactions&lt;/secondary-title&gt;&lt;/titles&gt;&lt;periodical&gt;&lt;full-title&gt;Reactions&lt;/full-title&gt;&lt;/periodical&gt;&lt;pages&gt;27-28&lt;/pages&gt;&lt;volume&gt;1257&lt;/volume&gt;&lt;dates&gt;&lt;year&gt;2009&lt;/year&gt;&lt;/dates&gt;&lt;urls&gt;&lt;/urls&gt;&lt;/record&gt;&lt;/Cite&gt;&lt;Cite&gt;&lt;Author&gt;Margetic&lt;/Author&gt;&lt;Year&gt;2009&lt;/Year&gt;&lt;RecNum&gt;178&lt;/RecNum&gt;&lt;record&gt;&lt;rec-number&gt;178&lt;/rec-number&gt;&lt;foreign-keys&gt;&lt;key app="EN" db-id="r20wt9p5fzt0tgeewaxv0fejvs59t9zrpvxd"&gt;178&lt;/key&gt;&lt;/foreign-keys&gt;&lt;ref-type name="Journal Article"&gt;17&lt;/ref-type&gt;&lt;contributors&gt;&lt;authors&gt;&lt;author&gt;Margetic, Branimir&lt;/author&gt;&lt;author&gt;Aukst-Margetic, Branka&lt;/author&gt;&lt;author&gt;Krajinovic, Branko&lt;/author&gt;&lt;/authors&gt;&lt;/contributors&gt;&lt;titles&gt;&lt;title&gt;A case of stuttering during treatment with levomepromazine&lt;/title&gt;&lt;secondary-title&gt;Psychopharmacology bulletin&lt;/secondary-title&gt;&lt;/titles&gt;&lt;periodical&gt;&lt;full-title&gt;Psychopharmacology bulletin&lt;/full-title&gt;&lt;/periodical&gt;&lt;pages&gt;8&lt;/pages&gt;&lt;volume&gt;42&lt;/volume&gt;&lt;number&gt;1&lt;/number&gt;&lt;dates&gt;&lt;year&gt;2009&lt;/year&gt;&lt;/dates&gt;&lt;isbn&gt;0048-5764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96" w:tooltip="Margetic, 2009 #168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96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,</w:t>
            </w:r>
            <w:hyperlink w:anchor="_ENREF_97" w:tooltip="Margetic, 2009 #178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97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19AF3A1B" w14:textId="77777777" w:rsidTr="00261535">
        <w:tc>
          <w:tcPr>
            <w:tcW w:w="1620" w:type="dxa"/>
          </w:tcPr>
          <w:p w14:paraId="1C1BA5C3" w14:textId="4989493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Giovanni-Book"/>
              </w:rPr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</w:t>
            </w:r>
            <w:r w:rsidRPr="003D6A21">
              <w:rPr>
                <w:rFonts w:ascii="Book Antiqua" w:eastAsia="Calibri" w:hAnsi="Book Antiqua" w:cs="Times-Roman"/>
              </w:rPr>
              <w:t>1200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mg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at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be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time)</w:t>
            </w:r>
          </w:p>
        </w:tc>
        <w:tc>
          <w:tcPr>
            <w:tcW w:w="900" w:type="dxa"/>
          </w:tcPr>
          <w:p w14:paraId="6BB2EC3A" w14:textId="61D3C1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A1D5B5D" w14:textId="41E13E8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Bipo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fec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6346E702" w14:textId="4FC65E3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Giovanni-Book"/>
              </w:rPr>
            </w:pPr>
            <w:r w:rsidRPr="003D6A21">
              <w:rPr>
                <w:rFonts w:ascii="Book Antiqua" w:eastAsia="Calibri" w:hAnsi="Book Antiqua" w:cs="Giovanni-Book"/>
              </w:rPr>
              <w:t>Fluoxetin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20</w:t>
            </w:r>
            <w:r w:rsidR="00976B8B">
              <w:rPr>
                <w:rFonts w:ascii="Book Antiqua" w:hAnsi="Book Antiqua" w:cs="Giovanni-Book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/d)</w:t>
            </w:r>
          </w:p>
        </w:tc>
        <w:tc>
          <w:tcPr>
            <w:tcW w:w="1710" w:type="dxa"/>
          </w:tcPr>
          <w:p w14:paraId="32192AF8" w14:textId="0B69826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</w:p>
        </w:tc>
        <w:tc>
          <w:tcPr>
            <w:tcW w:w="1260" w:type="dxa"/>
          </w:tcPr>
          <w:p w14:paraId="0A922D82" w14:textId="0359F5B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Times-Roman"/>
              </w:rPr>
              <w:t>Worsening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his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developmental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tuttering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a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repetitive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wor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tutter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that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everely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limite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his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verbal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communication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ability</w:t>
            </w:r>
          </w:p>
        </w:tc>
        <w:tc>
          <w:tcPr>
            <w:tcW w:w="1350" w:type="dxa"/>
          </w:tcPr>
          <w:p w14:paraId="24E89DA9" w14:textId="1D74A33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Times-Roman"/>
              </w:rPr>
              <w:t>Lightheadedness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han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tremor</w:t>
            </w:r>
          </w:p>
        </w:tc>
        <w:tc>
          <w:tcPr>
            <w:tcW w:w="1440" w:type="dxa"/>
          </w:tcPr>
          <w:p w14:paraId="0AF5102C" w14:textId="3CA0E81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ap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  <w:r w:rsidR="005B1D6B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ase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</w:p>
        </w:tc>
        <w:tc>
          <w:tcPr>
            <w:tcW w:w="1350" w:type="dxa"/>
          </w:tcPr>
          <w:p w14:paraId="767A2F2A" w14:textId="525A8D2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Valpro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7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ste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</w:p>
        </w:tc>
        <w:tc>
          <w:tcPr>
            <w:tcW w:w="1350" w:type="dxa"/>
          </w:tcPr>
          <w:p w14:paraId="48704D87" w14:textId="4A1F746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Times-Roman"/>
              </w:rPr>
              <w:t>PDS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170" w:type="dxa"/>
          </w:tcPr>
          <w:p w14:paraId="175B03D8" w14:textId="07CF546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Netski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Netski&lt;/Author&gt;&lt;Year&gt;2001 &lt;/Year&gt;&lt;RecNum&gt;838&lt;/RecNum&gt;&lt;DisplayText&gt;&lt;style face="superscript"&gt;[98]&lt;/style&gt;&lt;/DisplayText&gt;&lt;record&gt;&lt;rec-number&gt;838&lt;/rec-number&gt;&lt;foreign-keys&gt;&lt;key app="EN" db-id="r20wt9p5fzt0tgeewaxv0fejvs59t9zrpvxd"&gt;838&lt;/key&gt;&lt;/foreign-keys&gt;&lt;ref-type name="Journal Article"&gt;17&lt;/ref-type&gt;&lt;contributors&gt;&lt;authors&gt;&lt;author&gt;AL Netski&lt;/author&gt;&lt;author&gt;M Piasecki&lt;/author&gt;&lt;/authors&gt;&lt;/contributors&gt;&lt;titles&gt;&lt;title&gt;Lithium-induced exacerbation of stutter. &lt;/title&gt;&lt;secondary-title&gt;Ann Pharmacother.&lt;/secondary-title&gt;&lt;/titles&gt;&lt;periodical&gt;&lt;full-title&gt;Ann Pharmacother.&lt;/full-title&gt;&lt;/periodical&gt;&lt;pages&gt;961&lt;/pages&gt;&lt;volume&gt;35&lt;/volume&gt;&lt;number&gt;7-8&lt;/number&gt;&lt;dates&gt;&lt;year&gt;2001 &lt;/year&gt;&lt;/dates&gt;&lt;urls&gt;&lt;/urls&gt;&lt;custom2&gt;11485152&lt;/custom2&gt;&lt;electronic-resource-num&gt;10.1345/aph.10202&amp;#xD;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8" w:tooltip="Netski, 2001  #838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8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6E66972" w14:textId="77777777" w:rsidTr="00261535">
        <w:tc>
          <w:tcPr>
            <w:tcW w:w="1620" w:type="dxa"/>
          </w:tcPr>
          <w:p w14:paraId="7254DFF8" w14:textId="7005987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Giovanni-Book"/>
              </w:rPr>
            </w:pPr>
            <w:r w:rsidRPr="003D6A21">
              <w:rPr>
                <w:rFonts w:ascii="Book Antiqua" w:eastAsia="Calibri" w:hAnsi="Book Antiqua" w:cs="Giovanni-Book"/>
              </w:rPr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900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wic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aily)</w:t>
            </w:r>
          </w:p>
        </w:tc>
        <w:tc>
          <w:tcPr>
            <w:tcW w:w="900" w:type="dxa"/>
          </w:tcPr>
          <w:p w14:paraId="3D2115D8" w14:textId="5210042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94FD6E9" w14:textId="0E43A5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ipo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  <w:highlight w:val="red"/>
              </w:rPr>
              <w:t xml:space="preserve"> </w:t>
            </w:r>
          </w:p>
        </w:tc>
        <w:tc>
          <w:tcPr>
            <w:tcW w:w="1440" w:type="dxa"/>
          </w:tcPr>
          <w:p w14:paraId="46F48182" w14:textId="20A2079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Risperidon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4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b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ime)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="004C3BFB">
              <w:rPr>
                <w:rFonts w:ascii="Book Antiqua" w:eastAsia="Calibri" w:hAnsi="Book Antiqua" w:cs="Giovanni-Book"/>
              </w:rPr>
              <w:t>c</w:t>
            </w:r>
            <w:r w:rsidRPr="003D6A21">
              <w:rPr>
                <w:rFonts w:ascii="Book Antiqua" w:eastAsia="Calibri" w:hAnsi="Book Antiqua" w:cs="Giovanni-Book"/>
              </w:rPr>
              <w:t>lonidin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0.1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3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lastRenderedPageBreak/>
              <w:t>time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aily)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="004C3BFB">
              <w:rPr>
                <w:rFonts w:ascii="Book Antiqua" w:eastAsia="Calibri" w:hAnsi="Book Antiqua" w:cs="Giovanni-Book"/>
              </w:rPr>
              <w:t>m</w:t>
            </w:r>
            <w:r w:rsidRPr="003D6A21">
              <w:rPr>
                <w:rFonts w:ascii="Book Antiqua" w:eastAsia="Calibri" w:hAnsi="Book Antiqua" w:cs="Giovanni-Book"/>
              </w:rPr>
              <w:t>elatonin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3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t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b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ime)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="004C3BFB">
              <w:rPr>
                <w:rFonts w:ascii="Book Antiqua" w:eastAsia="Calibri" w:hAnsi="Book Antiqua" w:cs="Giovanni-Book"/>
              </w:rPr>
              <w:t>f</w:t>
            </w:r>
            <w:r w:rsidRPr="003D6A21">
              <w:rPr>
                <w:rFonts w:ascii="Book Antiqua" w:eastAsia="Calibri" w:hAnsi="Book Antiqua" w:cs="Giovanni-Book"/>
              </w:rPr>
              <w:t>amotidin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20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BID)</w:t>
            </w:r>
          </w:p>
        </w:tc>
        <w:tc>
          <w:tcPr>
            <w:tcW w:w="1710" w:type="dxa"/>
          </w:tcPr>
          <w:p w14:paraId="2D194267" w14:textId="7D76FB1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lastRenderedPageBreak/>
              <w:t>Tw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ay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ft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increasin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h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os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f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ithium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lastRenderedPageBreak/>
              <w:t>stutterin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orsened</w:t>
            </w:r>
          </w:p>
        </w:tc>
        <w:tc>
          <w:tcPr>
            <w:tcW w:w="1260" w:type="dxa"/>
          </w:tcPr>
          <w:p w14:paraId="3D152BA8" w14:textId="217C6B1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Syll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gin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</w:t>
            </w:r>
          </w:p>
        </w:tc>
        <w:tc>
          <w:tcPr>
            <w:tcW w:w="1350" w:type="dxa"/>
          </w:tcPr>
          <w:p w14:paraId="7038956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45C7CA23" w14:textId="5F74C8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just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or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9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ight</w:t>
            </w:r>
            <w:r w:rsidR="005B1D6B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ase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</w:p>
        </w:tc>
        <w:tc>
          <w:tcPr>
            <w:tcW w:w="1350" w:type="dxa"/>
          </w:tcPr>
          <w:p w14:paraId="1CA26C2C" w14:textId="0F17881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Lith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1E1C8417" w14:textId="5CC50CE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po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wi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cifi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H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duct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170" w:type="dxa"/>
          </w:tcPr>
          <w:p w14:paraId="4704315C" w14:textId="3B092A6C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3" w:tooltip="Gulack, 2011 #13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Gulack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ulack&lt;/Author&gt;&lt;Year&gt;2011&lt;/Year&gt;&lt;RecNum&gt;13&lt;/RecNum&gt;&lt;DisplayText&gt;&lt;style face="superscript"&gt;[99]&lt;/style&gt;&lt;/DisplayText&gt;&lt;record&gt;&lt;rec-number&gt;13&lt;/rec-number&gt;&lt;foreign-keys&gt;&lt;key app="EN" db-id="00pe2awedpxt0nee9f75fxs90p2ssv0vw5x2"&gt;13&lt;/key&gt;&lt;/foreign-keys&gt;&lt;ref-type name="Journal Article"&gt;17&lt;/ref-type&gt;&lt;contributors&gt;&lt;authors&gt;&lt;author&gt;Gulack, Brian C&lt;/author&gt;&lt;author&gt;Puri, Neil V&lt;/author&gt;&lt;author&gt;Kim, Wun J&lt;/author&gt;&lt;/authors&gt;&lt;/contributors&gt;&lt;titles&gt;&lt;title&gt;Stutter exacerbated by lithium in a pediatric patient with bipolar disorder&lt;/title&gt;&lt;secondary-title&gt;Annals of Pharmacotherapy&lt;/secondary-title&gt;&lt;/titles&gt;&lt;periodical&gt;&lt;full-title&gt;Annals of Pharmacotherapy&lt;/full-title&gt;&lt;abbr-1&gt;Ann. Pharmacother.&lt;/abbr-1&gt;&lt;abbr-2&gt;Ann Pharmacother&lt;/abbr-2&gt;&lt;/periodical&gt;&lt;pages&gt;e57&lt;/pages&gt;&lt;volume&gt;45&lt;/volume&gt;&lt;number&gt;10&lt;/number&gt;&lt;dates&gt;&lt;year&gt;2011&lt;/year&gt;&lt;/dates&gt;&lt;isbn&gt;1060-0280&lt;/isbn&gt;&lt;urls&gt;&lt;/urls&gt;&lt;electronic-resource-num&gt;10.1345/aph.1Q14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99" w:tooltip="Gulack, 2011 #13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99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910CF2E" w14:textId="77777777" w:rsidTr="00261535">
        <w:tc>
          <w:tcPr>
            <w:tcW w:w="1620" w:type="dxa"/>
          </w:tcPr>
          <w:p w14:paraId="5067F7C8" w14:textId="1892128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th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os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not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entioned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but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us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fo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on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ime)</w:t>
            </w:r>
          </w:p>
        </w:tc>
        <w:tc>
          <w:tcPr>
            <w:tcW w:w="900" w:type="dxa"/>
          </w:tcPr>
          <w:p w14:paraId="3F99846E" w14:textId="77F2A80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86</w:t>
            </w:r>
          </w:p>
        </w:tc>
        <w:tc>
          <w:tcPr>
            <w:tcW w:w="1350" w:type="dxa"/>
          </w:tcPr>
          <w:p w14:paraId="7F7A4274" w14:textId="6C1FD88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ipo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10545BD2" w14:textId="760EFFD3" w:rsidR="003D6A21" w:rsidRPr="001C0800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lang w:val="it-IT"/>
              </w:rPr>
            </w:pPr>
            <w:proofErr w:type="spellStart"/>
            <w:r w:rsidRPr="001C0800">
              <w:rPr>
                <w:rFonts w:ascii="Book Antiqua" w:eastAsia="Calibri" w:hAnsi="Book Antiqua" w:cs="Giovanni-Book"/>
                <w:lang w:val="it-IT"/>
              </w:rPr>
              <w:t>Donepezil</w:t>
            </w:r>
            <w:proofErr w:type="spellEnd"/>
            <w:r w:rsidR="00976B8B" w:rsidRPr="001C0800">
              <w:rPr>
                <w:rFonts w:ascii="Book Antiqua" w:eastAsia="Calibri" w:hAnsi="Book Antiqua" w:cs="Giovanni-Book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Giovanni-Book"/>
                <w:lang w:val="it-IT"/>
              </w:rPr>
              <w:t>(NR),</w:t>
            </w:r>
            <w:r w:rsidR="00976B8B" w:rsidRPr="001C0800">
              <w:rPr>
                <w:rFonts w:ascii="Book Antiqua" w:eastAsia="Calibri" w:hAnsi="Book Antiqua" w:cs="Giovanni-Book"/>
                <w:lang w:val="it-IT"/>
              </w:rPr>
              <w:t xml:space="preserve"> </w:t>
            </w:r>
            <w:proofErr w:type="spellStart"/>
            <w:r w:rsidR="00DA022A" w:rsidRPr="001C0800">
              <w:rPr>
                <w:rFonts w:ascii="Book Antiqua" w:eastAsia="Calibri" w:hAnsi="Book Antiqua" w:cs="Giovanni-Book"/>
                <w:lang w:val="it-IT"/>
              </w:rPr>
              <w:t>p</w:t>
            </w:r>
            <w:r w:rsidRPr="001C0800">
              <w:rPr>
                <w:rFonts w:ascii="Book Antiqua" w:eastAsia="Calibri" w:hAnsi="Book Antiqua" w:cs="Giovanni-Book"/>
                <w:lang w:val="it-IT"/>
              </w:rPr>
              <w:t>rimidone</w:t>
            </w:r>
            <w:proofErr w:type="spellEnd"/>
            <w:r w:rsidR="00976B8B" w:rsidRPr="001C0800">
              <w:rPr>
                <w:rFonts w:ascii="Book Antiqua" w:eastAsia="Calibri" w:hAnsi="Book Antiqua" w:cs="Giovanni-Book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Giovanni-Book"/>
                <w:lang w:val="it-IT"/>
              </w:rPr>
              <w:t>(NR),</w:t>
            </w:r>
            <w:r w:rsidR="00976B8B" w:rsidRPr="001C0800">
              <w:rPr>
                <w:rFonts w:ascii="Book Antiqua" w:eastAsia="Calibri" w:hAnsi="Book Antiqua" w:cs="Giovanni-Book"/>
                <w:lang w:val="it-IT"/>
              </w:rPr>
              <w:t xml:space="preserve"> </w:t>
            </w:r>
            <w:proofErr w:type="spellStart"/>
            <w:r w:rsidR="00DA022A" w:rsidRPr="001C0800">
              <w:rPr>
                <w:rFonts w:ascii="Book Antiqua" w:eastAsia="Calibri" w:hAnsi="Book Antiqua" w:cs="Giovanni-Book"/>
                <w:lang w:val="it-IT"/>
              </w:rPr>
              <w:t>r</w:t>
            </w:r>
            <w:r w:rsidRPr="001C0800">
              <w:rPr>
                <w:rFonts w:ascii="Book Antiqua" w:eastAsia="Calibri" w:hAnsi="Book Antiqua" w:cs="Giovanni-Book"/>
                <w:lang w:val="it-IT"/>
              </w:rPr>
              <w:t>isperidone</w:t>
            </w:r>
            <w:proofErr w:type="spellEnd"/>
            <w:r w:rsidR="00976B8B" w:rsidRPr="001C0800">
              <w:rPr>
                <w:rFonts w:ascii="Book Antiqua" w:eastAsia="Calibri" w:hAnsi="Book Antiqua" w:cs="Giovanni-Book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Giovanni-Book"/>
                <w:lang w:val="it-IT"/>
              </w:rPr>
              <w:t>(NR)</w:t>
            </w:r>
          </w:p>
        </w:tc>
        <w:tc>
          <w:tcPr>
            <w:tcW w:w="1710" w:type="dxa"/>
          </w:tcPr>
          <w:p w14:paraId="0F534E8D" w14:textId="4D8F4F9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Aft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chronic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us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f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ithium,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tuttering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tart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an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stay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fo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3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or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o.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The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ithium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level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was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elevated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(2.0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mmol/L)</w:t>
            </w:r>
          </w:p>
        </w:tc>
        <w:tc>
          <w:tcPr>
            <w:tcW w:w="1260" w:type="dxa"/>
          </w:tcPr>
          <w:p w14:paraId="09F920BD" w14:textId="18D9EE6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luentl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rmin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bruptly</w:t>
            </w:r>
          </w:p>
        </w:tc>
        <w:tc>
          <w:tcPr>
            <w:tcW w:w="1350" w:type="dxa"/>
          </w:tcPr>
          <w:p w14:paraId="356997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2EF536F6" w14:textId="1EFFDE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hium</w:t>
            </w:r>
            <w:r w:rsidR="00DA022A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04A3E22" w14:textId="1978BE3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ith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0B3E4BC3" w14:textId="172257D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a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d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ment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ileps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6FED2E29" w14:textId="42320ED0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6" w:tooltip="Sabillo, 2012 #14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Sabillo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Sabillo&lt;/Author&gt;&lt;Year&gt;2012&lt;/Year&gt;&lt;RecNum&gt;14&lt;/RecNum&gt;&lt;DisplayText&gt;&lt;style face="superscript"&gt;[100]&lt;/style&gt;&lt;/DisplayText&gt;&lt;record&gt;&lt;rec-number&gt;14&lt;/rec-number&gt;&lt;foreign-keys&gt;&lt;key app="EN" db-id="00pe2awedpxt0nee9f75fxs90p2ssv0vw5x2"&gt;14&lt;/key&gt;&lt;/foreign-keys&gt;&lt;ref-type name="Journal Article"&gt;17&lt;/ref-type&gt;&lt;contributors&gt;&lt;authors&gt;&lt;author&gt;Sabillo, Sheryl&lt;/author&gt;&lt;author&gt;Samala, Renato V&lt;/author&gt;&lt;author&gt;Ciocon, Jerry O&lt;/author&gt;&lt;/authors&gt;&lt;/contributors&gt;&lt;titles&gt;&lt;title&gt;A stuttering discovery of lithium toxicity&lt;/title&gt;&lt;secondary-title&gt;Journal of the American Medical Directors Association&lt;/secondary-title&gt;&lt;/titles&gt;&lt;periodical&gt;&lt;full-title&gt;Journal of the American Medical Directors Association&lt;/full-title&gt;&lt;abbr-1&gt;J. Am. Med. Dir. Assoc.&lt;/abbr-1&gt;&lt;abbr-2&gt;J Am Med Dir Assoc&lt;/abbr-2&gt;&lt;/periodical&gt;&lt;pages&gt;660-661&lt;/pages&gt;&lt;volume&gt;13&lt;/volume&gt;&lt;number&gt;7&lt;/number&gt;&lt;dates&gt;&lt;year&gt;2012&lt;/year&gt;&lt;/dates&gt;&lt;isbn&gt;1525-8610&lt;/isbn&gt;&lt;urls&gt;&lt;/urls&gt;&lt;electronic-resource-num&gt;http://dx.doi.org/10.1016/j.jamda.2012.05.01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0" w:tooltip="Sabillo, 2012 #14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3CAAB34" w14:textId="77777777" w:rsidTr="00261535">
        <w:tc>
          <w:tcPr>
            <w:tcW w:w="1620" w:type="dxa"/>
          </w:tcPr>
          <w:p w14:paraId="4CBD43F6" w14:textId="3853E2E4" w:rsidR="003D6A21" w:rsidRPr="00DA022A" w:rsidRDefault="003D6A21" w:rsidP="00DA022A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Memantine</w:t>
            </w:r>
            <w:r w:rsidR="00DA022A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13E51AB9" w14:textId="57B592C4" w:rsidR="003D6A21" w:rsidRPr="003D6A21" w:rsidRDefault="003D6A21" w:rsidP="00DA022A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9</w:t>
            </w:r>
          </w:p>
        </w:tc>
        <w:tc>
          <w:tcPr>
            <w:tcW w:w="1350" w:type="dxa"/>
          </w:tcPr>
          <w:p w14:paraId="573EE354" w14:textId="45AB62B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utis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</w:p>
        </w:tc>
        <w:tc>
          <w:tcPr>
            <w:tcW w:w="1440" w:type="dxa"/>
          </w:tcPr>
          <w:p w14:paraId="22A3E93B" w14:textId="60C88C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05373C80" w14:textId="7475218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</w:p>
        </w:tc>
        <w:tc>
          <w:tcPr>
            <w:tcW w:w="1260" w:type="dxa"/>
          </w:tcPr>
          <w:p w14:paraId="3318B997" w14:textId="1F0BBD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terior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im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havior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velop</w:t>
            </w:r>
            <w:r w:rsidRPr="003D6A21">
              <w:rPr>
                <w:rFonts w:ascii="Book Antiqua" w:eastAsia="Calibri" w:hAnsi="Book Antiqua" w:cs="Arial"/>
              </w:rPr>
              <w:lastRenderedPageBreak/>
              <w:t>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luding</w:t>
            </w:r>
          </w:p>
          <w:p w14:paraId="5694AD72" w14:textId="3F67B76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dd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owel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ak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ren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plained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u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e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udi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reath</w:t>
            </w:r>
          </w:p>
        </w:tc>
        <w:tc>
          <w:tcPr>
            <w:tcW w:w="1350" w:type="dxa"/>
          </w:tcPr>
          <w:p w14:paraId="20CED53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39D680EA" w14:textId="010826F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mant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5B1D6B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provem</w:t>
            </w:r>
            <w:r w:rsidRPr="003D6A21">
              <w:rPr>
                <w:rFonts w:ascii="Book Antiqua" w:eastAsia="Calibri" w:hAnsi="Book Antiqua" w:cs="Arial"/>
              </w:rPr>
              <w:lastRenderedPageBreak/>
              <w:t>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qui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ve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751C53FE" w14:textId="38E280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mantine</w:t>
            </w:r>
            <w:r w:rsidR="005B1D6B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ase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</w:p>
        </w:tc>
        <w:tc>
          <w:tcPr>
            <w:tcW w:w="1350" w:type="dxa"/>
          </w:tcPr>
          <w:p w14:paraId="5ACF1FF2" w14:textId="602504C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KyrvjvAdvTT86d47313"/>
              </w:rPr>
              <w:lastRenderedPageBreak/>
              <w:t>Risperidone</w:t>
            </w:r>
            <w:r w:rsidR="00976B8B">
              <w:rPr>
                <w:rFonts w:ascii="Book Antiqua" w:eastAsia="Calibri" w:hAnsi="Book Antiqua" w:cs="KyrvjvAdvTT86d47313"/>
              </w:rPr>
              <w:t xml:space="preserve"> </w:t>
            </w:r>
            <w:r w:rsidRPr="003D6A21">
              <w:rPr>
                <w:rFonts w:ascii="Book Antiqua" w:eastAsia="Calibri" w:hAnsi="Book Antiqua" w:cs="KyrvjvAdvTT86d47313"/>
              </w:rPr>
              <w:t>was</w:t>
            </w:r>
            <w:r w:rsidR="00976B8B">
              <w:rPr>
                <w:rFonts w:ascii="Book Antiqua" w:eastAsia="Calibri" w:hAnsi="Book Antiqua" w:cs="KyrvjvAdvTT86d47313"/>
              </w:rPr>
              <w:t xml:space="preserve"> </w:t>
            </w:r>
            <w:r w:rsidRPr="003D6A21">
              <w:rPr>
                <w:rFonts w:ascii="Book Antiqua" w:eastAsia="Calibri" w:hAnsi="Book Antiqua" w:cs="KyrvjvAdvTT86d47313"/>
              </w:rPr>
              <w:t>used</w:t>
            </w:r>
            <w:r w:rsidR="00976B8B">
              <w:rPr>
                <w:rFonts w:ascii="Book Antiqua" w:eastAsia="Calibri" w:hAnsi="Book Antiqua" w:cs="KyrvjvAdvTT86d47313"/>
              </w:rPr>
              <w:t xml:space="preserve"> </w:t>
            </w:r>
            <w:r w:rsidRPr="003D6A21">
              <w:rPr>
                <w:rFonts w:ascii="Book Antiqua" w:eastAsia="Calibri" w:hAnsi="Book Antiqua" w:cs="KyrvjvAdvTT86d47313"/>
              </w:rPr>
              <w:t>instead</w:t>
            </w:r>
          </w:p>
        </w:tc>
        <w:tc>
          <w:tcPr>
            <w:tcW w:w="1350" w:type="dxa"/>
          </w:tcPr>
          <w:p w14:paraId="57097DAD" w14:textId="0734498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velop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170" w:type="dxa"/>
          </w:tcPr>
          <w:p w14:paraId="22272BDE" w14:textId="2996279E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" w:tooltip="Alaghband-Rad, 2013 #18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Alaghband-Ra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noProof/>
              </w:rPr>
              <w:instrText xml:space="preserve"> ADDIN EN.CITE &lt;EndNote&gt;&lt;Cite&gt;&lt;Author&gt;Alaghband-Rad&lt;/Author&gt;&lt;Year&gt;2013&lt;/Year&gt;&lt;RecNum&gt;819&lt;/RecNum&gt;&lt;DisplayText&gt;&lt;style face="superscript"&gt;[17]&lt;/style&gt;&lt;/DisplayText&gt;&lt;record&gt;&lt;rec-number&gt;819&lt;/rec-number&gt;&lt;foreign-keys&gt;&lt;key app="EN" db-id="r20wt9p5fzt0tgeewaxv0fejvs59t9zrpvxd"&gt;819&lt;/key&gt;&lt;/foreign-keys&gt;&lt;ref-type name="Journal Article"&gt;17&lt;/ref-type&gt;&lt;contributors&gt;&lt;authors&gt;&lt;author&gt;Alaghband-Rad, Javad&lt;/author&gt;&lt;author&gt;Nikvarz, Naemeh&lt;/author&gt;&lt;author&gt;Tehrani-Doost, Mehdi&lt;/author&gt;&lt;author&gt;Ghaeli, Padideh&lt;/author&gt;&lt;/authors&gt;&lt;/contributors&gt;&lt;titles&gt;&lt;title&gt;Memantine-induced speech problems in two patients with autistic disorder&lt;/title&gt;&lt;secondary-title&gt;DARU Journal of Pharmaceutical Sciences&lt;/secondary-title&gt;&lt;/titles&gt;&lt;periodical&gt;&lt;full-title&gt;DARU Journal of Pharmaceutical Sciences&lt;/full-title&gt;&lt;/periodical&gt;&lt;pages&gt;1-3&lt;/pages&gt;&lt;volume&gt;21&lt;/volume&gt;&lt;number&gt;1&lt;/number&gt;&lt;dates&gt;&lt;year&gt;2013&lt;/year&gt;&lt;/dates&gt;&lt;isbn&gt;2008-2231&lt;/isbn&gt;&lt;urls&gt;&lt;/urls&gt;&lt;custom3&gt;23819879 &lt;/custom3&gt;&lt;electronic-resource-num&gt;10.1186/2008-2231-21-5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7" w:tooltip="Alaghband-Rad, 2013 #81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7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end"/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</w:tr>
      <w:tr w:rsidR="003D6A21" w:rsidRPr="003D6A21" w14:paraId="0D8B75F3" w14:textId="77777777" w:rsidTr="00261535">
        <w:tc>
          <w:tcPr>
            <w:tcW w:w="1620" w:type="dxa"/>
          </w:tcPr>
          <w:p w14:paraId="2116D5A4" w14:textId="7C79925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lastRenderedPageBreak/>
              <w:t>Memantin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040EAFB3" w14:textId="175CE15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</w:t>
            </w:r>
          </w:p>
        </w:tc>
        <w:tc>
          <w:tcPr>
            <w:tcW w:w="1350" w:type="dxa"/>
          </w:tcPr>
          <w:p w14:paraId="4277259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utism</w:t>
            </w:r>
          </w:p>
        </w:tc>
        <w:tc>
          <w:tcPr>
            <w:tcW w:w="1440" w:type="dxa"/>
          </w:tcPr>
          <w:p w14:paraId="6FE906B6" w14:textId="4E38BBD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59B3688E" w14:textId="3381963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</w:p>
        </w:tc>
        <w:tc>
          <w:tcPr>
            <w:tcW w:w="1260" w:type="dxa"/>
          </w:tcPr>
          <w:p w14:paraId="52BEF3EA" w14:textId="742E64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u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e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di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reath</w:t>
            </w:r>
          </w:p>
        </w:tc>
        <w:tc>
          <w:tcPr>
            <w:tcW w:w="1350" w:type="dxa"/>
          </w:tcPr>
          <w:p w14:paraId="02A03A2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7E43526" w14:textId="7F377AC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a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lerabl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radual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5B1D6B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8D7CF1E" w14:textId="0CED47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ed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radual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</w:p>
        </w:tc>
        <w:tc>
          <w:tcPr>
            <w:tcW w:w="1350" w:type="dxa"/>
          </w:tcPr>
          <w:p w14:paraId="3A319A59" w14:textId="5193E26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BFB2A1E" w14:textId="30BBE0EA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" w:tooltip="Alaghband-Rad, 2013 #18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Alaghband-Ra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  <w:noProof/>
              </w:rPr>
              <w:instrText xml:space="preserve"> ADDIN EN.CITE &lt;EndNote&gt;&lt;Cite&gt;&lt;Author&gt;Alaghband-Rad&lt;/Author&gt;&lt;Year&gt;2013&lt;/Year&gt;&lt;RecNum&gt;819&lt;/RecNum&gt;&lt;DisplayText&gt;&lt;style face="superscript"&gt;[17]&lt;/style&gt;&lt;/DisplayText&gt;&lt;record&gt;&lt;rec-number&gt;819&lt;/rec-number&gt;&lt;foreign-keys&gt;&lt;key app="EN" db-id="r20wt9p5fzt0tgeewaxv0fejvs59t9zrpvxd"&gt;819&lt;/key&gt;&lt;/foreign-keys&gt;&lt;ref-type name="Journal Article"&gt;17&lt;/ref-type&gt;&lt;contributors&gt;&lt;authors&gt;&lt;author&gt;Alaghband-Rad, Javad&lt;/author&gt;&lt;author&gt;Nikvarz, Naemeh&lt;/author&gt;&lt;author&gt;Tehrani-Doost, Mehdi&lt;/author&gt;&lt;author&gt;Ghaeli, Padideh&lt;/author&gt;&lt;/authors&gt;&lt;/contributors&gt;&lt;titles&gt;&lt;title&gt;Memantine-induced speech problems in two patients with autistic disorder&lt;/title&gt;&lt;secondary-title&gt;DARU Journal of Pharmaceutical Sciences&lt;/secondary-title&gt;&lt;/titles&gt;&lt;periodical&gt;&lt;full-title&gt;DARU Journal of Pharmaceutical Sciences&lt;/full-title&gt;&lt;/periodical&gt;&lt;pages&gt;1-3&lt;/pages&gt;&lt;volume&gt;21&lt;/volume&gt;&lt;number&gt;1&lt;/number&gt;&lt;dates&gt;&lt;year&gt;2013&lt;/year&gt;&lt;/dates&gt;&lt;isbn&gt;2008-2231&lt;/isbn&gt;&lt;urls&gt;&lt;/urls&gt;&lt;custom3&gt;23819879 &lt;/custom3&gt;&lt;electronic-resource-num&gt;10.1186/2008-2231-21-5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7" w:tooltip="Alaghband-Rad, 2013 #81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7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noProof/>
              </w:rPr>
              <w:fldChar w:fldCharType="end"/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</w:tr>
      <w:tr w:rsidR="003D6A21" w:rsidRPr="003D6A21" w14:paraId="164ADDF7" w14:textId="77777777" w:rsidTr="00261535">
        <w:tc>
          <w:tcPr>
            <w:tcW w:w="1620" w:type="dxa"/>
          </w:tcPr>
          <w:p w14:paraId="3A38B5D5" w14:textId="4C2F828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Methotrexa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cumulativ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62.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T)</w:t>
            </w:r>
          </w:p>
        </w:tc>
        <w:tc>
          <w:tcPr>
            <w:tcW w:w="900" w:type="dxa"/>
          </w:tcPr>
          <w:p w14:paraId="2CA47BF4" w14:textId="1F53479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Female</w:t>
            </w:r>
            <w:r w:rsidR="00073D96">
              <w:rPr>
                <w:rFonts w:ascii="Book Antiqua" w:eastAsia="Calibri" w:hAnsi="Book Antiqua" w:cs="Arial"/>
                <w:color w:val="000000"/>
              </w:rPr>
              <w:t>/</w:t>
            </w:r>
            <w:r w:rsidRPr="003D6A21">
              <w:rPr>
                <w:rFonts w:ascii="Book Antiqua" w:eastAsia="Calibri" w:hAnsi="Book Antiqua" w:cs="Arial"/>
                <w:color w:val="000000"/>
              </w:rPr>
              <w:t>22</w:t>
            </w:r>
          </w:p>
        </w:tc>
        <w:tc>
          <w:tcPr>
            <w:tcW w:w="1350" w:type="dxa"/>
          </w:tcPr>
          <w:p w14:paraId="3D3415BC" w14:textId="397B4F76" w:rsidR="003D6A21" w:rsidRPr="003D6A21" w:rsidRDefault="00DA022A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>
              <w:rPr>
                <w:rFonts w:ascii="Book Antiqua" w:eastAsia="Calibri" w:hAnsi="Book Antiqua" w:cs="Arial"/>
                <w:color w:val="242021"/>
              </w:rPr>
              <w:t>P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re-B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acu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lymphoblasti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leukemia</w:t>
            </w:r>
          </w:p>
        </w:tc>
        <w:tc>
          <w:tcPr>
            <w:tcW w:w="1440" w:type="dxa"/>
          </w:tcPr>
          <w:p w14:paraId="12329BD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710" w:type="dxa"/>
          </w:tcPr>
          <w:p w14:paraId="3A90AEEA" w14:textId="52891C0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hiev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umula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62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TX)</w:t>
            </w:r>
          </w:p>
        </w:tc>
        <w:tc>
          <w:tcPr>
            <w:tcW w:w="1260" w:type="dxa"/>
          </w:tcPr>
          <w:p w14:paraId="5B9328D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79388AB" w14:textId="1A5B746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ysphasia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ogress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phasia</w:t>
            </w:r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l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eadache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ow-grad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ever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behavior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roblems</w:t>
            </w:r>
          </w:p>
        </w:tc>
        <w:tc>
          <w:tcPr>
            <w:tcW w:w="1440" w:type="dxa"/>
          </w:tcPr>
          <w:p w14:paraId="31EECE8E" w14:textId="1E3D46C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Thre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onth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mptom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terven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a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escribed)</w:t>
            </w:r>
          </w:p>
        </w:tc>
        <w:tc>
          <w:tcPr>
            <w:tcW w:w="1350" w:type="dxa"/>
          </w:tcPr>
          <w:p w14:paraId="3176ED8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A837357" w14:textId="34F064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170" w:type="dxa"/>
          </w:tcPr>
          <w:p w14:paraId="5FECB0E3" w14:textId="3BA8664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bookmarkStart w:id="21" w:name="_Hlk59392392"/>
            <w:r w:rsidRPr="003D6A21">
              <w:rPr>
                <w:rFonts w:ascii="Book Antiqua" w:eastAsia="Calibri" w:hAnsi="Book Antiqua" w:cs="Arial"/>
              </w:rPr>
              <w:t>Shuster</w:t>
            </w:r>
            <w:r w:rsidR="00976B8B"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bookmarkEnd w:id="21"/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Shuster&lt;/Author&gt;&lt;Year&gt;2005&lt;/Year&gt;&lt;RecNum&gt;188&lt;/RecNum&gt;&lt;DisplayText&gt;&lt;style face="superscript"&gt;[21]&lt;/style&gt;&lt;/DisplayText&gt;&lt;record&gt;&lt;rec-number&gt;188&lt;/rec-number&gt;&lt;foreign-keys&gt;&lt;key app="EN" db-id="r20wt9p5fzt0tgeewaxv0fejvs59t9zrpvxd"&gt;188&lt;/key&gt;&lt;/foreign-keys&gt;&lt;ref-type name="Journal Article"&gt;17&lt;/ref-type&gt;&lt;contributors&gt;&lt;authors&gt;&lt;author&gt;Shuster, Joel&lt;/author&gt;&lt;/authors&gt;&lt;/contributors&gt;&lt;titles&gt;&lt;title&gt;Methotrexate Neurotoxicity Causes Speech Problem; Severe, Irreversible Sensory Neuropathy Due to Long-Term Use of Linezolid; Hypomania with Topiramate; Bortezomib-Induced Hepatitis; Steroid Dementia–An Overlooked Diagnosis?; Promethazine Warning; Medication Discrepancies at the Time of Hospital Admission; Medication-Induced Intracranial Hypertension&lt;/title&gt;&lt;secondary-title&gt;Hospital Pharmacy&lt;/secondary-title&gt;&lt;/titles&gt;&lt;periodical&gt;&lt;full-title&gt;Hospital Pharmacy&lt;/full-title&gt;&lt;/periodical&gt;&lt;pages&gt;383-386&lt;/pages&gt;&lt;volume&gt;40&lt;/volume&gt;&lt;number&gt;5&lt;/number&gt;&lt;dates&gt;&lt;year&gt;2005&lt;/year&gt;&lt;/dates&gt;&lt;isbn&gt;0018-5787&lt;/isbn&gt;&lt;urls&gt;&lt;/urls&gt;&lt;electronic-resource-num&gt;https://doi.org/10.1177/001857870504000503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1" w:tooltip="Shuster, 2005 #188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1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78A4B35" w14:textId="77777777" w:rsidTr="00261535">
        <w:tc>
          <w:tcPr>
            <w:tcW w:w="1620" w:type="dxa"/>
          </w:tcPr>
          <w:p w14:paraId="51321CFA" w14:textId="21C2D0B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Methylphenidat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/d)</w:t>
            </w:r>
          </w:p>
        </w:tc>
        <w:tc>
          <w:tcPr>
            <w:tcW w:w="900" w:type="dxa"/>
          </w:tcPr>
          <w:p w14:paraId="0A8E9145" w14:textId="2B9D55C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7</w:t>
            </w:r>
          </w:p>
        </w:tc>
        <w:tc>
          <w:tcPr>
            <w:tcW w:w="1350" w:type="dxa"/>
          </w:tcPr>
          <w:p w14:paraId="1A67AD81" w14:textId="5A107AD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H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1677F280" w14:textId="1A6CECA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129EDAAA" w14:textId="3566DD9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10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itia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rug</w:t>
            </w:r>
          </w:p>
        </w:tc>
        <w:tc>
          <w:tcPr>
            <w:tcW w:w="1260" w:type="dxa"/>
          </w:tcPr>
          <w:p w14:paraId="73376E24" w14:textId="160C21B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l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ys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nsion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osyllab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ole-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</w:p>
        </w:tc>
        <w:tc>
          <w:tcPr>
            <w:tcW w:w="1350" w:type="dxa"/>
          </w:tcPr>
          <w:p w14:paraId="308958B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440" w:type="dxa"/>
          </w:tcPr>
          <w:p w14:paraId="201DEF4D" w14:textId="153BCF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66CF7">
              <w:rPr>
                <w:rFonts w:ascii="Book Antiqua" w:eastAsia="Calibri" w:hAnsi="Book Antiqua" w:cs="AdvTT6120e2aa"/>
              </w:rPr>
              <w:t>m</w:t>
            </w:r>
            <w:r w:rsidRPr="003D6A21">
              <w:rPr>
                <w:rFonts w:ascii="Book Antiqua" w:eastAsia="Calibri" w:hAnsi="Book Antiqua" w:cs="AdvTT6120e2aa"/>
              </w:rPr>
              <w:t>ethylphenidate</w:t>
            </w:r>
            <w:r w:rsidR="00C35F9F">
              <w:rPr>
                <w:rFonts w:ascii="Book Antiqua" w:eastAsia="Calibri" w:hAnsi="Book Antiqua" w:cs="AdvTT6120e2aa"/>
              </w:rPr>
              <w:t>,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r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</w:p>
        </w:tc>
        <w:tc>
          <w:tcPr>
            <w:tcW w:w="1350" w:type="dxa"/>
          </w:tcPr>
          <w:p w14:paraId="37722FFE" w14:textId="4C4E87B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tomoxetine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stead</w:t>
            </w:r>
          </w:p>
        </w:tc>
        <w:tc>
          <w:tcPr>
            <w:tcW w:w="1350" w:type="dxa"/>
          </w:tcPr>
          <w:p w14:paraId="32A80701" w14:textId="1844075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3218222" w14:textId="354E149E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" w:tooltip="Alpaslan, 2015 #19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Alpaslan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Alpaslan&lt;/Author&gt;&lt;Year&gt;2015&lt;/Year&gt;&lt;RecNum&gt;19&lt;/RecNum&gt;&lt;DisplayText&gt;&lt;style face="superscript"&gt;[101]&lt;/style&gt;&lt;/DisplayText&gt;&lt;record&gt;&lt;rec-number&gt;19&lt;/rec-number&gt;&lt;foreign-keys&gt;&lt;key app="EN" db-id="00pe2awedpxt0nee9f75fxs90p2ssv0vw5x2"&gt;19&lt;/key&gt;&lt;/foreign-keys&gt;&lt;ref-type name="Journal Article"&gt;17&lt;/ref-type&gt;&lt;contributors&gt;&lt;authors&gt;&lt;author&gt;Alpaslan, Ahmet Hamdi&lt;/author&gt;&lt;author&gt;Coskun, Kerem Senol&lt;/author&gt;&lt;author&gt;Kocak, Ugur&lt;/author&gt;&lt;author&gt;Gorücü, Yasemin&lt;/author&gt;&lt;/authors&gt;&lt;/contributors&gt;&lt;titles&gt;&lt;title&gt;Stuttering associated with the use of short-acting oral methylphenidate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739-741&lt;/pages&gt;&lt;volume&gt;35&lt;/volume&gt;&lt;number&gt;6&lt;/number&gt;&lt;dates&gt;&lt;year&gt;2015&lt;/year&gt;&lt;/dates&gt;&lt;isbn&gt;0271-0749&lt;/isbn&gt;&lt;urls&gt;&lt;/urls&gt;&lt;electronic-resource-num&gt;10.1097/JCP.0000000000000403.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1" w:tooltip="Alpaslan, 2015 #1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1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C80DA7C" w14:textId="77777777" w:rsidTr="00261535">
        <w:tc>
          <w:tcPr>
            <w:tcW w:w="1620" w:type="dxa"/>
          </w:tcPr>
          <w:p w14:paraId="3F743002" w14:textId="09AF9673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Methylphenidat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h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ornin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n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</w:p>
          <w:p w14:paraId="67628AF3" w14:textId="302B67C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a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noon)</w:t>
            </w:r>
          </w:p>
        </w:tc>
        <w:tc>
          <w:tcPr>
            <w:tcW w:w="900" w:type="dxa"/>
          </w:tcPr>
          <w:p w14:paraId="4A797E65" w14:textId="7E96E84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1F2B4A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DHD</w:t>
            </w:r>
          </w:p>
        </w:tc>
        <w:tc>
          <w:tcPr>
            <w:tcW w:w="1440" w:type="dxa"/>
          </w:tcPr>
          <w:p w14:paraId="4709E501" w14:textId="69803D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61A32BE1" w14:textId="45A4CB1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On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y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ru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itiation</w:t>
            </w:r>
          </w:p>
        </w:tc>
        <w:tc>
          <w:tcPr>
            <w:tcW w:w="1260" w:type="dxa"/>
          </w:tcPr>
          <w:p w14:paraId="4BD752BF" w14:textId="3EBD7E7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rou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noun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</w:t>
            </w:r>
            <w:r w:rsidRPr="003D6A21">
              <w:rPr>
                <w:rFonts w:ascii="Book Antiqua" w:eastAsia="Calibri" w:hAnsi="Book Antiqua" w:cs="Arial"/>
              </w:rPr>
              <w:lastRenderedPageBreak/>
              <w:t>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</w:p>
        </w:tc>
        <w:tc>
          <w:tcPr>
            <w:tcW w:w="1350" w:type="dxa"/>
          </w:tcPr>
          <w:p w14:paraId="1E8E347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507F9338" w14:textId="1559C9B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ethylphenidate</w:t>
            </w:r>
            <w:r w:rsidR="00D66CF7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improvemen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</w:p>
        </w:tc>
        <w:tc>
          <w:tcPr>
            <w:tcW w:w="1350" w:type="dxa"/>
          </w:tcPr>
          <w:p w14:paraId="493FAAF4" w14:textId="18B1111E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StempelSchneidler-Light"/>
              </w:rPr>
            </w:pPr>
            <w:r w:rsidRPr="003D6A21">
              <w:rPr>
                <w:rFonts w:ascii="Book Antiqua" w:eastAsia="Calibri" w:hAnsi="Book Antiqua" w:cs="StempelSchneidler-Light"/>
              </w:rPr>
              <w:t>Methylphenidate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was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restarted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at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10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mg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in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the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morning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and</w:t>
            </w:r>
          </w:p>
          <w:p w14:paraId="2A8E23CA" w14:textId="56D1F5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StempelSchneidler-Light"/>
              </w:rPr>
              <w:lastRenderedPageBreak/>
              <w:t>5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mg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at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noon.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After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10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d,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stuttering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was</w:t>
            </w:r>
            <w:r w:rsidR="00976B8B">
              <w:rPr>
                <w:rFonts w:ascii="Book Antiqua" w:eastAsia="Calibri" w:hAnsi="Book Antiqua" w:cs="StempelSchneidler-Light"/>
              </w:rPr>
              <w:t xml:space="preserve"> </w:t>
            </w:r>
            <w:r w:rsidRPr="003D6A21">
              <w:rPr>
                <w:rFonts w:ascii="Book Antiqua" w:eastAsia="Calibri" w:hAnsi="Book Antiqua" w:cs="StempelSchneidler-Light"/>
              </w:rPr>
              <w:t>returned</w:t>
            </w:r>
          </w:p>
        </w:tc>
        <w:tc>
          <w:tcPr>
            <w:tcW w:w="1350" w:type="dxa"/>
          </w:tcPr>
          <w:p w14:paraId="29FFCB5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170" w:type="dxa"/>
          </w:tcPr>
          <w:p w14:paraId="55294D21" w14:textId="52514E8A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7" w:tooltip="Copur, 2018 #21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Copur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Copur&lt;/Author&gt;&lt;Year&gt;2018&lt;/Year&gt;&lt;RecNum&gt;288&lt;/RecNum&gt;&lt;DisplayText&gt;&lt;style face="superscript"&gt;[102]&lt;/style&gt;&lt;/DisplayText&gt;&lt;record&gt;&lt;rec-number&gt;288&lt;/rec-number&gt;&lt;foreign-keys&gt;&lt;key app="EN" db-id="r20wt9p5fzt0tgeewaxv0fejvs59t9zrpvxd"&gt;288&lt;/key&gt;&lt;/foreign-keys&gt;&lt;ref-type name="Journal Article"&gt;17&lt;/ref-type&gt;&lt;contributors&gt;&lt;authors&gt;&lt;author&gt;Copur, Mazlum&lt;/author&gt;&lt;author&gt;Copur, Sidar&lt;/author&gt;&lt;/authors&gt;&lt;/contributors&gt;&lt;titles&gt;&lt;title&gt;Emergence of stuttering in an attention deficit hyperactivity disorder patient treated with methylphenidate&lt;/title&gt;&lt;secondary-title&gt;Dusunen Adam&lt;/secondary-title&gt;&lt;/titles&gt;&lt;periodical&gt;&lt;full-title&gt;Dusunen Adam&lt;/full-title&gt;&lt;/periodical&gt;&lt;pages&gt;222-224&lt;/pages&gt;&lt;volume&gt;31&lt;/volume&gt;&lt;number&gt;2&lt;/number&gt;&lt;dates&gt;&lt;year&gt;2018&lt;/year&gt;&lt;/dates&gt;&lt;isbn&gt;1018-8681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2" w:tooltip="Copur, 2018 #288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2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A485E39" w14:textId="77777777" w:rsidTr="00261535">
        <w:tc>
          <w:tcPr>
            <w:tcW w:w="1620" w:type="dxa"/>
          </w:tcPr>
          <w:p w14:paraId="664A854F" w14:textId="77A1ED6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Methylphenida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2.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ID)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mo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9.37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ethylphenida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900" w:type="dxa"/>
          </w:tcPr>
          <w:p w14:paraId="53E925BA" w14:textId="6DE18B0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Girl</w:t>
            </w:r>
            <w:r w:rsidR="00073D96">
              <w:rPr>
                <w:rFonts w:ascii="Book Antiqua" w:eastAsia="Calibri" w:hAnsi="Book Antiqua" w:cs="Arial"/>
                <w:color w:val="000000"/>
              </w:rPr>
              <w:t>/</w:t>
            </w:r>
            <w:r w:rsidRPr="003D6A21">
              <w:rPr>
                <w:rFonts w:ascii="Book Antiqua" w:eastAsia="Calibri" w:hAnsi="Book Antiqua" w:cs="Arial"/>
                <w:color w:val="000000"/>
              </w:rPr>
              <w:t>3</w:t>
            </w:r>
          </w:p>
        </w:tc>
        <w:tc>
          <w:tcPr>
            <w:tcW w:w="1350" w:type="dxa"/>
          </w:tcPr>
          <w:p w14:paraId="32593E57" w14:textId="1A1E476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ervasiv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yperactivity</w:t>
            </w:r>
          </w:p>
        </w:tc>
        <w:tc>
          <w:tcPr>
            <w:tcW w:w="1440" w:type="dxa"/>
          </w:tcPr>
          <w:p w14:paraId="24B96D6B" w14:textId="16A5843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710" w:type="dxa"/>
          </w:tcPr>
          <w:p w14:paraId="78A7653A" w14:textId="2FB86E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re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thylphenidate</w:t>
            </w:r>
            <w:r w:rsidR="00C35F9F">
              <w:rPr>
                <w:rFonts w:ascii="Book Antiqua" w:hAnsi="Book Antiqua" w:cs="Arial"/>
                <w:lang w:eastAsia="zh-CN"/>
              </w:rPr>
              <w:t>,</w:t>
            </w:r>
            <w:r w:rsidR="00976B8B">
              <w:rPr>
                <w:rFonts w:ascii="Book Antiqua" w:hAnsi="Book Antiqua" w:cs="Arial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moline</w:t>
            </w:r>
          </w:p>
        </w:tc>
        <w:tc>
          <w:tcPr>
            <w:tcW w:w="1260" w:type="dxa"/>
          </w:tcPr>
          <w:p w14:paraId="48E36D96" w14:textId="0E43E62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Repet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irs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yllabl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or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hi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graduall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orsen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57EFF5B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2BB29911" w14:textId="309C32A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ethylphenidate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lie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  <w:r w:rsidR="00C35F9F">
              <w:rPr>
                <w:rFonts w:ascii="Book Antiqua" w:eastAsia="Calibri" w:hAnsi="Book Antiqua" w:cs="Arial"/>
                <w:color w:val="242021"/>
              </w:rPr>
              <w:t>,</w:t>
            </w:r>
            <w:r w:rsidR="00D66CF7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moline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lie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uttering</w:t>
            </w:r>
          </w:p>
        </w:tc>
        <w:tc>
          <w:tcPr>
            <w:tcW w:w="1350" w:type="dxa"/>
          </w:tcPr>
          <w:p w14:paraId="7DA6F95D" w14:textId="0A7D33C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  <w:bCs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Methylphenida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emol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er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started</w:t>
            </w:r>
          </w:p>
        </w:tc>
        <w:tc>
          <w:tcPr>
            <w:tcW w:w="1350" w:type="dxa"/>
          </w:tcPr>
          <w:p w14:paraId="09B95CF9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170" w:type="dxa"/>
          </w:tcPr>
          <w:p w14:paraId="27307D6C" w14:textId="01B90E7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</w:rPr>
              <w:t>Burd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urd&lt;/Author&gt;&lt;Year&gt;1991&lt;/Year&gt;&lt;RecNum&gt;192&lt;/RecNum&gt;&lt;DisplayText&gt;&lt;style face="superscript"&gt;[7]&lt;/style&gt;&lt;/DisplayText&gt;&lt;record&gt;&lt;rec-number&gt;192&lt;/rec-number&gt;&lt;foreign-keys&gt;&lt;key app="EN" db-id="r20wt9p5fzt0tgeewaxv0fejvs59t9zrpvxd"&gt;192&lt;/key&gt;&lt;/foreign-keys&gt;&lt;ref-type name="Journal Article"&gt;17&lt;/ref-type&gt;&lt;contributors&gt;&lt;authors&gt;&lt;author&gt;Burd, Larry&lt;/author&gt;&lt;author&gt;Kerbeshian, Jacob&lt;/author&gt;&lt;/authors&gt;&lt;/contributors&gt;&lt;titles&gt;&lt;title&gt;Stuttering and stimulants&lt;/title&gt;&lt;secondary-title&gt;Journal of clinical psychopharmacology&lt;/secondary-title&gt;&lt;/titles&gt;&lt;periodical&gt;&lt;full-title&gt;Journal of clinical psychopharmacology&lt;/full-title&gt;&lt;/periodical&gt;&lt;dates&gt;&lt;year&gt;1991&lt;/year&gt;&lt;/dates&gt;&lt;isbn&gt;1533-712X&lt;/isbn&gt;&lt;urls&gt;&lt;/urls&gt;&lt;electronic-resource-num&gt;https://doi.org/10.1097/00004714-199102000-00020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" w:tooltip="Burd, 1991 #192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C7D3EEE" w14:textId="77777777" w:rsidTr="00261535">
        <w:tc>
          <w:tcPr>
            <w:tcW w:w="1620" w:type="dxa"/>
          </w:tcPr>
          <w:p w14:paraId="155356D9" w14:textId="5DA609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393787C4" w14:textId="45C09360" w:rsidR="003D6A21" w:rsidRPr="003D6A21" w:rsidRDefault="003D6A21" w:rsidP="00D66CF7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5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260483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62C0246D" w14:textId="70C7025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br w:type="column"/>
              <w:t>Intrathec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orph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7.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D66CF7">
              <w:rPr>
                <w:rFonts w:ascii="Book Antiqua" w:eastAsia="Calibri" w:hAnsi="Book Antiqua" w:cs="Arial"/>
                <w:color w:val="242021"/>
              </w:rPr>
              <w:t>c</w:t>
            </w:r>
            <w:r w:rsidRPr="003D6A21">
              <w:rPr>
                <w:rFonts w:ascii="Book Antiqua" w:eastAsia="Calibri" w:hAnsi="Book Antiqua" w:cs="Arial"/>
                <w:color w:val="242021"/>
              </w:rPr>
              <w:t>lomipram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225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g/d)</w:t>
            </w:r>
          </w:p>
        </w:tc>
        <w:tc>
          <w:tcPr>
            <w:tcW w:w="1710" w:type="dxa"/>
          </w:tcPr>
          <w:p w14:paraId="00424264" w14:textId="2D9F76B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ozapine</w:t>
            </w:r>
          </w:p>
        </w:tc>
        <w:tc>
          <w:tcPr>
            <w:tcW w:w="1260" w:type="dxa"/>
          </w:tcPr>
          <w:p w14:paraId="08F9B32C" w14:textId="681035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Constan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wor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pet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(acquired)</w:t>
            </w:r>
          </w:p>
        </w:tc>
        <w:tc>
          <w:tcPr>
            <w:tcW w:w="1350" w:type="dxa"/>
          </w:tcPr>
          <w:p w14:paraId="6E5B655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434BB853" w14:textId="74452AE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w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</w:p>
        </w:tc>
        <w:tc>
          <w:tcPr>
            <w:tcW w:w="1350" w:type="dxa"/>
          </w:tcPr>
          <w:p w14:paraId="4AEB314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3BCE4490" w14:textId="529C788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hr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ndrom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32924FF" w14:textId="3B5784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A6866A4" w14:textId="77777777" w:rsidTr="00261535">
        <w:tc>
          <w:tcPr>
            <w:tcW w:w="1620" w:type="dxa"/>
          </w:tcPr>
          <w:p w14:paraId="3BE3E057" w14:textId="3014DC5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7.5-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30224611" w14:textId="2B55FB0E" w:rsidR="003D6A21" w:rsidRPr="003D6A21" w:rsidRDefault="003D6A21" w:rsidP="00D66CF7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7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DE6D990" w14:textId="1C8D0ED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sycho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0C35258F" w14:textId="0B5FAED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lomipram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-1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6DEE93EC" w14:textId="31492C0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74ADAEAE" w14:textId="0BDCFED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t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en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onemes</w:t>
            </w:r>
          </w:p>
        </w:tc>
        <w:tc>
          <w:tcPr>
            <w:tcW w:w="1350" w:type="dxa"/>
          </w:tcPr>
          <w:p w14:paraId="4613436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6C0E4399" w14:textId="2E907ED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C35F9F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5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</w:t>
            </w:r>
          </w:p>
        </w:tc>
        <w:tc>
          <w:tcPr>
            <w:tcW w:w="1350" w:type="dxa"/>
          </w:tcPr>
          <w:p w14:paraId="7A443BB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26B3D47E" w14:textId="2961049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ra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rt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roph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dysfluency</w:t>
            </w:r>
          </w:p>
        </w:tc>
        <w:tc>
          <w:tcPr>
            <w:tcW w:w="1170" w:type="dxa"/>
          </w:tcPr>
          <w:p w14:paraId="5BEBA6BC" w14:textId="54CE0E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AC62C12" w14:textId="77777777" w:rsidTr="00261535">
        <w:tc>
          <w:tcPr>
            <w:tcW w:w="1620" w:type="dxa"/>
          </w:tcPr>
          <w:p w14:paraId="12369472" w14:textId="7A42AE9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52E99E6C" w14:textId="67BA32E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76F7A3C" w14:textId="2C8BE6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isod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440" w:type="dxa"/>
          </w:tcPr>
          <w:p w14:paraId="3AB14A4E" w14:textId="227E7A7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odiu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alpro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3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66CF7">
              <w:rPr>
                <w:rFonts w:ascii="Book Antiqua" w:eastAsia="Calibri" w:hAnsi="Book Antiqua" w:cs="Arial"/>
              </w:rPr>
              <w:t>p</w:t>
            </w:r>
            <w:r w:rsidRPr="003D6A21">
              <w:rPr>
                <w:rFonts w:ascii="Book Antiqua" w:eastAsia="Calibri" w:hAnsi="Book Antiqua" w:cs="Arial"/>
              </w:rPr>
              <w:t>rednisol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7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3E7C6B80" w14:textId="08788BC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4634ED2F" w14:textId="07ADA59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t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</w:p>
        </w:tc>
        <w:tc>
          <w:tcPr>
            <w:tcW w:w="1350" w:type="dxa"/>
          </w:tcPr>
          <w:p w14:paraId="777BFC3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6A86AEA7" w14:textId="7EFCCF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C35F9F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4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</w:t>
            </w:r>
          </w:p>
        </w:tc>
        <w:tc>
          <w:tcPr>
            <w:tcW w:w="1350" w:type="dxa"/>
          </w:tcPr>
          <w:p w14:paraId="4BE72831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7DFDAC60" w14:textId="11E1A5B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Ulcera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lit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lia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eas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7CAD125" w14:textId="469787E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1808BD6" w14:textId="77777777" w:rsidTr="00261535">
        <w:tc>
          <w:tcPr>
            <w:tcW w:w="1620" w:type="dxa"/>
          </w:tcPr>
          <w:p w14:paraId="6F9567C8" w14:textId="18B6C86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51BB5B2B" w14:textId="671DA99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BA54FA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2FEE452A" w14:textId="302B204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710" w:type="dxa"/>
          </w:tcPr>
          <w:p w14:paraId="62E02144" w14:textId="338779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pproximat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4B6912B5" w14:textId="2E73153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ti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irs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llab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</w:t>
            </w:r>
          </w:p>
        </w:tc>
        <w:tc>
          <w:tcPr>
            <w:tcW w:w="1350" w:type="dxa"/>
          </w:tcPr>
          <w:p w14:paraId="18FF7D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1C8DB9B9" w14:textId="112FAA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D66CF7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3-5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</w:t>
            </w:r>
          </w:p>
        </w:tc>
        <w:tc>
          <w:tcPr>
            <w:tcW w:w="1350" w:type="dxa"/>
          </w:tcPr>
          <w:p w14:paraId="041AA78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0D99BE29" w14:textId="4D7970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l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9</w:t>
            </w:r>
          </w:p>
        </w:tc>
        <w:tc>
          <w:tcPr>
            <w:tcW w:w="1170" w:type="dxa"/>
          </w:tcPr>
          <w:p w14:paraId="5E20F5BF" w14:textId="2F615D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559B639" w14:textId="77777777" w:rsidTr="00261535">
        <w:tc>
          <w:tcPr>
            <w:tcW w:w="1620" w:type="dxa"/>
          </w:tcPr>
          <w:p w14:paraId="2B81565A" w14:textId="09A2EDE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1BDA8AB9" w14:textId="203222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5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A088E6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254B21C4" w14:textId="2646115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D66CF7">
              <w:rPr>
                <w:rFonts w:ascii="Book Antiqua" w:eastAsia="Calibri" w:hAnsi="Book Antiqua" w:cs="Arial"/>
              </w:rPr>
              <w:t>p</w:t>
            </w:r>
            <w:r w:rsidRPr="003D6A21">
              <w:rPr>
                <w:rFonts w:ascii="Book Antiqua" w:eastAsia="Calibri" w:hAnsi="Book Antiqua" w:cs="Arial"/>
              </w:rPr>
              <w:t>rometh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ight);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o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710" w:type="dxa"/>
          </w:tcPr>
          <w:p w14:paraId="4E5B1FB7" w14:textId="200B89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1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18DC7C36" w14:textId="6BDE599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lock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long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onemes</w:t>
            </w:r>
          </w:p>
        </w:tc>
        <w:tc>
          <w:tcPr>
            <w:tcW w:w="1350" w:type="dxa"/>
          </w:tcPr>
          <w:p w14:paraId="5D95D71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8698564" w14:textId="78A5100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195A1A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x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32F26B7" w14:textId="7209DB3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2ED2F12" w14:textId="2208FE0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bookmarkStart w:id="22" w:name="_Hlk58094381"/>
            <w:r w:rsidRPr="003D6A21">
              <w:rPr>
                <w:rFonts w:ascii="Book Antiqua" w:eastAsia="Calibri" w:hAnsi="Book Antiqua" w:cs="Arial"/>
              </w:rPr>
              <w:t>Symmetr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rebell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ypoplas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eneraliz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rt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rophy</w:t>
            </w:r>
            <w:bookmarkEnd w:id="22"/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033914C" w14:textId="58D9B73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3D3129C" w14:textId="77777777" w:rsidTr="00261535">
        <w:tc>
          <w:tcPr>
            <w:tcW w:w="1620" w:type="dxa"/>
          </w:tcPr>
          <w:p w14:paraId="6DB08997" w14:textId="16324EA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289B48C3" w14:textId="23011366" w:rsidR="003D6A21" w:rsidRPr="003D6A21" w:rsidRDefault="003D6A21" w:rsidP="002746C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/4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84331A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chizophrenia</w:t>
            </w:r>
          </w:p>
        </w:tc>
        <w:tc>
          <w:tcPr>
            <w:tcW w:w="1440" w:type="dxa"/>
          </w:tcPr>
          <w:p w14:paraId="74D60666" w14:textId="1116B89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Zopicl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7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51C0729C" w14:textId="2689431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5EF9B8BD" w14:textId="49447C2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rticul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perly</w:t>
            </w:r>
          </w:p>
        </w:tc>
        <w:tc>
          <w:tcPr>
            <w:tcW w:w="1350" w:type="dxa"/>
          </w:tcPr>
          <w:p w14:paraId="2D31245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514C1D35" w14:textId="2D1679E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195A1A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w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</w:p>
        </w:tc>
        <w:tc>
          <w:tcPr>
            <w:tcW w:w="1350" w:type="dxa"/>
          </w:tcPr>
          <w:p w14:paraId="700960E7" w14:textId="5F55905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llowed-up)</w:t>
            </w:r>
          </w:p>
        </w:tc>
        <w:tc>
          <w:tcPr>
            <w:tcW w:w="1350" w:type="dxa"/>
          </w:tcPr>
          <w:p w14:paraId="32D77847" w14:textId="37EC8E8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o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sciousn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F2E0719" w14:textId="66E353E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a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är&lt;/Author&gt;&lt;Year&gt;2004&lt;/Year&gt;&lt;RecNum&gt;119&lt;/RecNum&gt;&lt;DisplayText&gt;&lt;style face="superscript"&gt;[15]&lt;/style&gt;&lt;/DisplayText&gt;&lt;record&gt;&lt;rec-number&gt;119&lt;/rec-number&gt;&lt;foreign-keys&gt;&lt;key app="EN" db-id="r20wt9p5fzt0tgeewaxv0fejvs59t9zrpvxd"&gt;119&lt;/key&gt;&lt;/foreign-keys&gt;&lt;ref-type name="Journal Article"&gt;17&lt;/ref-type&gt;&lt;contributors&gt;&lt;authors&gt;&lt;author&gt;Bär, KJ&lt;/author&gt;&lt;author&gt;Häger, F&lt;/author&gt;&lt;author&gt;Sauer, H&lt;/author&gt;&lt;/authors&gt;&lt;/contributors&gt;&lt;titles&gt;&lt;title&gt;Olanzapine-and clozapine-induced stuttering. A case series&lt;/title&gt;&lt;secondary-title&gt;Pharmacopsychiatry&lt;/secondary-title&gt;&lt;/titles&gt;&lt;periodical&gt;&lt;full-title&gt;Pharmacopsychiatry&lt;/full-title&gt;&lt;/periodical&gt;&lt;pages&gt;131-134&lt;/pages&gt;&lt;volume&gt;37&lt;/volume&gt;&lt;number&gt;3&lt;/number&gt;&lt;dates&gt;&lt;year&gt;2004&lt;/year&gt;&lt;/dates&gt;&lt;isbn&gt;0176-3679&lt;/isbn&gt;&lt;urls&gt;&lt;/urls&gt;&lt;electronic-resource-num&gt;10.1055/s-2004-818992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5" w:tooltip="Bär, 2004 #119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5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537CAD0" w14:textId="77777777" w:rsidTr="00261535">
        <w:tc>
          <w:tcPr>
            <w:tcW w:w="1620" w:type="dxa"/>
          </w:tcPr>
          <w:p w14:paraId="037DE449" w14:textId="741695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Olan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0FAB7081" w14:textId="21678519" w:rsidR="003D6A21" w:rsidRPr="003D6A21" w:rsidRDefault="003D6A21" w:rsidP="002746C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/4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3F07D03E" w14:textId="1B69DE6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aranoi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deation</w:t>
            </w:r>
          </w:p>
        </w:tc>
        <w:tc>
          <w:tcPr>
            <w:tcW w:w="1440" w:type="dxa"/>
          </w:tcPr>
          <w:p w14:paraId="29CCAA06" w14:textId="2AFB9E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Venlafax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5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  <w:r w:rsidR="002746CC">
              <w:rPr>
                <w:rFonts w:ascii="Book Antiqua" w:eastAsia="Calibri" w:hAnsi="Book Antiqua" w:cs="Arial"/>
                <w:color w:val="000000"/>
              </w:rPr>
              <w:t>, p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omaz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2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1710" w:type="dxa"/>
          </w:tcPr>
          <w:p w14:paraId="2BA3774E" w14:textId="37C9619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260" w:type="dxa"/>
          </w:tcPr>
          <w:p w14:paraId="3924BDFC" w14:textId="42579FB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Repeti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ten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irs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yllable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rolonga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honemes</w:t>
            </w:r>
          </w:p>
        </w:tc>
        <w:tc>
          <w:tcPr>
            <w:tcW w:w="1350" w:type="dxa"/>
          </w:tcPr>
          <w:p w14:paraId="51992D6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7C70E0B3" w14:textId="2765C64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lanzapine</w:t>
            </w:r>
            <w:r w:rsidR="00195A1A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two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ays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11692A04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</w:p>
        </w:tc>
        <w:tc>
          <w:tcPr>
            <w:tcW w:w="1350" w:type="dxa"/>
          </w:tcPr>
          <w:p w14:paraId="0A7DA004" w14:textId="5602D9A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TSD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djustment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isorders</w:t>
            </w:r>
            <w:r w:rsidRPr="003D6A21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07074A6" w14:textId="7A83844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Lasic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Lasić&lt;/Author&gt;&lt;Year&gt;2016&lt;/Year&gt;&lt;RecNum&gt;915&lt;/RecNum&gt;&lt;DisplayText&gt;&lt;style face="superscript"&gt;[103]&lt;/style&gt;&lt;/DisplayText&gt;&lt;record&gt;&lt;rec-number&gt;915&lt;/rec-number&gt;&lt;foreign-keys&gt;&lt;key app="EN" db-id="r20wt9p5fzt0tgeewaxv0fejvs59t9zrpvxd"&gt;915&lt;/key&gt;&lt;/foreign-keys&gt;&lt;ref-type name="Journal Article"&gt;17&lt;/ref-type&gt;&lt;contributors&gt;&lt;authors&gt;&lt;author&gt;Lasić, Davor&lt;/author&gt;&lt;author&gt;Žuljan Cvitanović, Marija&lt;/author&gt;&lt;author&gt;Krnić, Silvana&lt;/author&gt;&lt;author&gt;Uglešić, Boran&lt;/author&gt;&lt;/authors&gt;&lt;/contributors&gt;&lt;titles&gt;&lt;title&gt;Olanzapine induced stuttering: a case report&lt;/title&gt;&lt;secondary-title&gt;Psychiatria Danubina&lt;/secondary-title&gt;&lt;/titles&gt;&lt;periodical&gt;&lt;full-title&gt;Psychiatria Danubina&lt;/full-title&gt;&lt;/periodical&gt;&lt;pages&gt;299-300&lt;/pages&gt;&lt;volume&gt;28&lt;/volume&gt;&lt;number&gt;3&lt;/number&gt;&lt;dates&gt;&lt;year&gt;2016&lt;/year&gt;&lt;/dates&gt;&lt;isbn&gt;0353-5053&lt;/isbn&gt;&lt;urls&gt;&lt;/urls&gt;&lt;custom3&gt;27658840&lt;/custom3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103" w:tooltip="Lasić, 2016 #915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103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4638D6DD" w14:textId="77777777" w:rsidTr="00261535">
        <w:tc>
          <w:tcPr>
            <w:tcW w:w="1620" w:type="dxa"/>
          </w:tcPr>
          <w:p w14:paraId="086C647C" w14:textId="698A47D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Olanza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1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/d)</w:t>
            </w:r>
          </w:p>
        </w:tc>
        <w:tc>
          <w:tcPr>
            <w:tcW w:w="900" w:type="dxa"/>
          </w:tcPr>
          <w:p w14:paraId="41579122" w14:textId="78F2B6CE" w:rsidR="003D6A21" w:rsidRPr="003D6A21" w:rsidRDefault="003D6A21" w:rsidP="002746C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Male/2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767A602" w14:textId="125BE36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Psychoti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isorder</w:t>
            </w:r>
          </w:p>
        </w:tc>
        <w:tc>
          <w:tcPr>
            <w:tcW w:w="1440" w:type="dxa"/>
          </w:tcPr>
          <w:p w14:paraId="3E5880B4" w14:textId="544604F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644E5B65" w14:textId="04D405D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Thre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anzapine</w:t>
            </w:r>
          </w:p>
        </w:tc>
        <w:tc>
          <w:tcPr>
            <w:tcW w:w="1260" w:type="dxa"/>
          </w:tcPr>
          <w:p w14:paraId="2D152203" w14:textId="63F9E09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disturbanc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luenc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im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ttern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peti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ound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yllables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locking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betwee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words</w:t>
            </w:r>
          </w:p>
        </w:tc>
        <w:tc>
          <w:tcPr>
            <w:tcW w:w="1350" w:type="dxa"/>
          </w:tcPr>
          <w:p w14:paraId="1EC68B48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41DA19DB" w14:textId="0CF9B48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lanzap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tart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quetiapine</w:t>
            </w:r>
            <w:r w:rsidR="002746CC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lie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fte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re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ays</w:t>
            </w:r>
          </w:p>
        </w:tc>
        <w:tc>
          <w:tcPr>
            <w:tcW w:w="1350" w:type="dxa"/>
          </w:tcPr>
          <w:p w14:paraId="671EB216" w14:textId="052DA6D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Olanzap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1FA2D36E" w14:textId="452480C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495E9D8" w14:textId="3253441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Asa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242021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242021"/>
              </w:rPr>
              <w:instrText xml:space="preserve"> ADDIN EN.CITE &lt;EndNote&gt;&lt;Cite&gt;&lt;Author&gt;Asan&lt;/Author&gt;&lt;Year&gt;2018&lt;/Year&gt;&lt;RecNum&gt;144&lt;/RecNum&gt;&lt;DisplayText&gt;&lt;style face="superscript"&gt;[104]&lt;/style&gt;&lt;/DisplayText&gt;&lt;record&gt;&lt;rec-number&gt;144&lt;/rec-number&gt;&lt;foreign-keys&gt;&lt;key app="EN" db-id="r20wt9p5fzt0tgeewaxv0fejvs59t9zrpvxd"&gt;144&lt;/key&gt;&lt;/foreign-keys&gt;&lt;ref-type name="Journal Article"&gt;17&lt;/ref-type&gt;&lt;contributors&gt;&lt;authors&gt;&lt;author&gt;Asan, Omer&lt;/author&gt;&lt;author&gt;Yaylaci, Elif Tatlidil&lt;/author&gt;&lt;author&gt;Okay, Ihsan Tuncer&lt;/author&gt;&lt;author&gt;Goka, Erol&lt;/author&gt;&lt;/authors&gt;&lt;/contributors&gt;&lt;titles&gt;&lt;title&gt;A case of stuttering due to olanzapine treatment&lt;/title&gt;&lt;secondary-title&gt;Dusunen Adam The Journal of Psychiatry and Neurological Sciences&lt;/secondary-title&gt;&lt;/titles&gt;&lt;periodical&gt;&lt;full-title&gt;Dusunen Adam The Journal of Psychiatry and Neurological Sciences&lt;/full-title&gt;&lt;/periodical&gt;&lt;pages&gt;405&lt;/pages&gt;&lt;volume&gt;31&lt;/volume&gt;&lt;number&gt;4&lt;/number&gt;&lt;dates&gt;&lt;year&gt;2018&lt;/year&gt;&lt;/dates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[</w:t>
            </w:r>
            <w:hyperlink w:anchor="_ENREF_104" w:tooltip="Asan, 2018 #144" w:history="1">
              <w:r w:rsidRPr="003D6A21">
                <w:rPr>
                  <w:rFonts w:ascii="Book Antiqua" w:eastAsia="Calibri" w:hAnsi="Book Antiqua" w:cs="Arial"/>
                  <w:noProof/>
                  <w:color w:val="242021"/>
                  <w:vertAlign w:val="superscript"/>
                </w:rPr>
                <w:t>104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242021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242021"/>
              </w:rPr>
              <w:fldChar w:fldCharType="end"/>
            </w:r>
          </w:p>
        </w:tc>
      </w:tr>
      <w:tr w:rsidR="003D6A21" w:rsidRPr="003D6A21" w14:paraId="755BC5F1" w14:textId="77777777" w:rsidTr="00261535">
        <w:tc>
          <w:tcPr>
            <w:tcW w:w="1620" w:type="dxa"/>
          </w:tcPr>
          <w:p w14:paraId="0D97BC7F" w14:textId="20E599B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</w:tcPr>
          <w:p w14:paraId="1127104F" w14:textId="2345D932" w:rsidR="003D6A21" w:rsidRPr="003D6A21" w:rsidRDefault="003D6A21" w:rsidP="002746CC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/4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2A954B5" w14:textId="0039207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eizu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u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ea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injury</w:t>
            </w:r>
          </w:p>
        </w:tc>
        <w:tc>
          <w:tcPr>
            <w:tcW w:w="1440" w:type="dxa"/>
          </w:tcPr>
          <w:p w14:paraId="55236B76" w14:textId="2B4D3F2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4ADE6130" w14:textId="60D17A3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Short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enytoin</w:t>
            </w:r>
          </w:p>
        </w:tc>
        <w:tc>
          <w:tcPr>
            <w:tcW w:w="1260" w:type="dxa"/>
          </w:tcPr>
          <w:p w14:paraId="504347AD" w14:textId="08817AC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Predominantl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art-wor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repetitions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prolongation</w:t>
            </w:r>
          </w:p>
        </w:tc>
        <w:tc>
          <w:tcPr>
            <w:tcW w:w="1350" w:type="dxa"/>
          </w:tcPr>
          <w:p w14:paraId="40219E80" w14:textId="5612249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Abnormality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eech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usc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f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oto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control</w:t>
            </w:r>
          </w:p>
        </w:tc>
        <w:tc>
          <w:tcPr>
            <w:tcW w:w="1440" w:type="dxa"/>
          </w:tcPr>
          <w:p w14:paraId="64CA687E" w14:textId="2D99559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BZ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gradual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henytoin</w:t>
            </w:r>
            <w:r w:rsidR="00195A1A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usta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ecrea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h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frequenc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ies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motor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performanc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</w:tcPr>
          <w:p w14:paraId="44179B5D" w14:textId="1DEE12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58B026B6" w14:textId="1CE010C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170" w:type="dxa"/>
          </w:tcPr>
          <w:p w14:paraId="78C9EB7B" w14:textId="625F113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Mcclean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McClean&lt;/Author&gt;&lt;Year&gt;1985&lt;/Year&gt;&lt;RecNum&gt;182&lt;/RecNum&gt;&lt;DisplayText&gt;&lt;style face="superscript"&gt;[105]&lt;/style&gt;&lt;/DisplayText&gt;&lt;record&gt;&lt;rec-number&gt;182&lt;/rec-number&gt;&lt;foreign-keys&gt;&lt;key app="EN" db-id="r20wt9p5fzt0tgeewaxv0fejvs59t9zrpvxd"&gt;182&lt;/key&gt;&lt;/foreign-keys&gt;&lt;ref-type name="Journal Article"&gt;17&lt;/ref-type&gt;&lt;contributors&gt;&lt;authors&gt;&lt;author&gt;McClean, Michael D&lt;/author&gt;&lt;author&gt;McLean Jr, Alvin&lt;/author&gt;&lt;/authors&gt;&lt;/contributors&gt;&lt;titles&gt;&lt;title&gt;Case report of stuttering acquired in association with phenytoin use for post-head-injury seizures&lt;/title&gt;&lt;secondary-title&gt;Journal of Fluency Disorders&lt;/secondary-title&gt;&lt;/titles&gt;&lt;periodical&gt;&lt;full-title&gt;Journal of Fluency Disorders&lt;/full-title&gt;&lt;/periodical&gt;&lt;pages&gt;241-255&lt;/pages&gt;&lt;volume&gt;10&lt;/volume&gt;&lt;number&gt;4&lt;/number&gt;&lt;dates&gt;&lt;year&gt;1985&lt;/year&gt;&lt;/dates&gt;&lt;isbn&gt;0094-730X&lt;/isbn&gt;&lt;urls&gt;&lt;/urls&gt;&lt;electronic-resource-num&gt;https://doi.org/10.1016/0094-730X(85)90023-3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105" w:tooltip="McClean, 1985 #182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105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4F0E6B86" w14:textId="77777777" w:rsidTr="00261535">
        <w:tc>
          <w:tcPr>
            <w:tcW w:w="1620" w:type="dxa"/>
          </w:tcPr>
          <w:p w14:paraId="5CC59CEB" w14:textId="6DB313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k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D)</w:t>
            </w:r>
          </w:p>
        </w:tc>
        <w:tc>
          <w:tcPr>
            <w:tcW w:w="900" w:type="dxa"/>
          </w:tcPr>
          <w:p w14:paraId="2421D2A4" w14:textId="38A46CC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09AAD4D" w14:textId="4E6032C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GTC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eizur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du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o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ead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rauma</w:t>
            </w:r>
          </w:p>
        </w:tc>
        <w:tc>
          <w:tcPr>
            <w:tcW w:w="1440" w:type="dxa"/>
          </w:tcPr>
          <w:p w14:paraId="08F74701" w14:textId="1FE6CE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116BB7A6" w14:textId="0E0B133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enytoin</w:t>
            </w:r>
          </w:p>
        </w:tc>
        <w:tc>
          <w:tcPr>
            <w:tcW w:w="1260" w:type="dxa"/>
          </w:tcPr>
          <w:p w14:paraId="6C711D5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4A7E873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73170EB1" w14:textId="5A331BF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phenytoi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nd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nitia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odium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valproate</w:t>
            </w:r>
            <w:r w:rsidR="005139BF">
              <w:rPr>
                <w:rFonts w:ascii="Book Antiqua" w:eastAsia="Calibri" w:hAnsi="Book Antiqua" w:cs="Arial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relie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10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after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DC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of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phenytoin</w:t>
            </w:r>
          </w:p>
        </w:tc>
        <w:tc>
          <w:tcPr>
            <w:tcW w:w="1350" w:type="dxa"/>
          </w:tcPr>
          <w:p w14:paraId="569B8CD8" w14:textId="52FE67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Phenyto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hallenged</w:t>
            </w:r>
          </w:p>
        </w:tc>
        <w:tc>
          <w:tcPr>
            <w:tcW w:w="1350" w:type="dxa"/>
          </w:tcPr>
          <w:p w14:paraId="28770DB7" w14:textId="05E4D6C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170" w:type="dxa"/>
          </w:tcPr>
          <w:p w14:paraId="7A55F7C0" w14:textId="7335E6D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t>Ekici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  <w:color w:val="000000"/>
              </w:rPr>
              <w:t>al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begin"/>
            </w:r>
            <w:r w:rsidRPr="003D6A21">
              <w:rPr>
                <w:rFonts w:ascii="Book Antiqua" w:eastAsia="Calibri" w:hAnsi="Book Antiqua" w:cs="Arial"/>
                <w:color w:val="000000"/>
              </w:rPr>
              <w:instrText xml:space="preserve"> ADDIN EN.CITE &lt;EndNote&gt;&lt;Cite&gt;&lt;Author&gt;Ekici&lt;/Author&gt;&lt;Year&gt;2013&lt;/Year&gt;&lt;RecNum&gt;176&lt;/RecNum&gt;&lt;DisplayText&gt;&lt;style face="superscript"&gt;[106]&lt;/style&gt;&lt;/DisplayText&gt;&lt;record&gt;&lt;rec-number&gt;176&lt;/rec-number&gt;&lt;foreign-keys&gt;&lt;key app="EN" db-id="r20wt9p5fzt0tgeewaxv0fejvs59t9zrpvxd"&gt;176&lt;/key&gt;&lt;/foreign-keys&gt;&lt;ref-type name="Journal Article"&gt;17&lt;/ref-type&gt;&lt;contributors&gt;&lt;authors&gt;&lt;author&gt;Ekici, Mehmet Ali&lt;/author&gt;&lt;author&gt;Ekici, Arzu&lt;/author&gt;&lt;author&gt;Özdemir, Özlem&lt;/author&gt;&lt;/authors&gt;&lt;/contributors&gt;&lt;titles&gt;&lt;title&gt;Phenytoin-induced stuttering: an extremely rare association&lt;/title&gt;&lt;secondary-title&gt;Pediatric neurology&lt;/secondary-title&gt;&lt;/titles&gt;&lt;periodical&gt;&lt;full-title&gt;Pediatric neurology&lt;/full-title&gt;&lt;/periodical&gt;&lt;pages&gt;e5&lt;/pages&gt;&lt;volume&gt;49&lt;/volume&gt;&lt;number&gt;2&lt;/number&gt;&lt;dates&gt;&lt;year&gt;2013&lt;/year&gt;&lt;/dates&gt;&lt;isbn&gt;0887-8994&lt;/isbn&gt;&lt;urls&gt;&lt;/urls&gt;&lt;custom3&gt;23859866&lt;/custom3&gt;&lt;electronic-resource-num&gt;https://doi.org/10.1016/j.pediatrneurol.2013.03.011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[</w:t>
            </w:r>
            <w:hyperlink w:anchor="_ENREF_106" w:tooltip="Ekici, 2013 #176" w:history="1">
              <w:r w:rsidRPr="003D6A21">
                <w:rPr>
                  <w:rFonts w:ascii="Book Antiqua" w:eastAsia="Calibri" w:hAnsi="Book Antiqua" w:cs="Arial"/>
                  <w:noProof/>
                  <w:color w:val="000000"/>
                  <w:vertAlign w:val="superscript"/>
                </w:rPr>
                <w:t>106</w:t>
              </w:r>
            </w:hyperlink>
            <w:r w:rsidRPr="003D6A21">
              <w:rPr>
                <w:rFonts w:ascii="Book Antiqua" w:eastAsia="Calibri" w:hAnsi="Book Antiqua" w:cs="Arial"/>
                <w:noProof/>
                <w:color w:val="000000"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  <w:color w:val="000000"/>
              </w:rPr>
              <w:fldChar w:fldCharType="end"/>
            </w:r>
          </w:p>
        </w:tc>
      </w:tr>
      <w:tr w:rsidR="003D6A21" w:rsidRPr="003D6A21" w14:paraId="678D8462" w14:textId="77777777" w:rsidTr="00261535">
        <w:tc>
          <w:tcPr>
            <w:tcW w:w="1620" w:type="dxa"/>
          </w:tcPr>
          <w:p w14:paraId="773FC75F" w14:textId="058D4DC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Pregabal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</w:t>
            </w:r>
            <w:r w:rsidRPr="003D6A21">
              <w:rPr>
                <w:rFonts w:ascii="Book Antiqua" w:eastAsia="Calibri" w:hAnsi="Book Antiqua" w:cs="AdvTT7c3c51d9"/>
              </w:rPr>
              <w:t>75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wic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ily)</w:t>
            </w:r>
          </w:p>
        </w:tc>
        <w:tc>
          <w:tcPr>
            <w:tcW w:w="900" w:type="dxa"/>
          </w:tcPr>
          <w:p w14:paraId="64D08397" w14:textId="2E9339F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1</w:t>
            </w:r>
          </w:p>
        </w:tc>
        <w:tc>
          <w:tcPr>
            <w:tcW w:w="1350" w:type="dxa"/>
          </w:tcPr>
          <w:p w14:paraId="15297693" w14:textId="3D332105" w:rsidR="003D6A21" w:rsidRPr="005139BF" w:rsidRDefault="003D6A21" w:rsidP="005139B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7c3c51d9"/>
              </w:rPr>
            </w:pPr>
            <w:r w:rsidRPr="003D6A21">
              <w:rPr>
                <w:rFonts w:ascii="Book Antiqua" w:eastAsia="Calibri" w:hAnsi="Book Antiqua" w:cs="AdvTT7c3c51d9"/>
              </w:rPr>
              <w:t>Complex</w:t>
            </w:r>
            <w:r w:rsidR="005139BF">
              <w:rPr>
                <w:rFonts w:ascii="Book Antiqua" w:hAnsi="Book Antiqua" w:cs="AdvTT7c3c51d9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regional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pai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syndrome</w:t>
            </w:r>
          </w:p>
        </w:tc>
        <w:tc>
          <w:tcPr>
            <w:tcW w:w="1440" w:type="dxa"/>
          </w:tcPr>
          <w:p w14:paraId="72B69F05" w14:textId="06D7D2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Giovanni-Book"/>
              </w:rPr>
              <w:t>No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other</w:t>
            </w:r>
            <w:r w:rsidR="00976B8B">
              <w:rPr>
                <w:rFonts w:ascii="Book Antiqua" w:eastAsia="Calibri" w:hAnsi="Book Antiqua" w:cs="Giovanni-Book"/>
              </w:rPr>
              <w:t xml:space="preserve"> </w:t>
            </w:r>
            <w:r w:rsidRPr="003D6A21">
              <w:rPr>
                <w:rFonts w:ascii="Book Antiqua" w:eastAsia="Calibri" w:hAnsi="Book Antiqua" w:cs="Giovanni-Book"/>
              </w:rPr>
              <w:t>drugs</w:t>
            </w:r>
          </w:p>
        </w:tc>
        <w:tc>
          <w:tcPr>
            <w:tcW w:w="1710" w:type="dxa"/>
          </w:tcPr>
          <w:p w14:paraId="62FF76CE" w14:textId="0FF901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akin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second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os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pregabali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firs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y</w:t>
            </w:r>
          </w:p>
        </w:tc>
        <w:tc>
          <w:tcPr>
            <w:tcW w:w="1260" w:type="dxa"/>
          </w:tcPr>
          <w:p w14:paraId="7D7D9D91" w14:textId="1068ED8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l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5712B09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30EA1CD" w14:textId="618F53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egabalin</w:t>
            </w:r>
            <w:r w:rsidR="005139BF">
              <w:rPr>
                <w:rFonts w:ascii="Book Antiqua" w:eastAsia="Calibri" w:hAnsi="Book Antiqua" w:cs="Arial"/>
              </w:rPr>
              <w:t xml:space="preserve">,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</w:p>
        </w:tc>
        <w:tc>
          <w:tcPr>
            <w:tcW w:w="1350" w:type="dxa"/>
          </w:tcPr>
          <w:p w14:paraId="6361E760" w14:textId="78BD32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regabal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</w:t>
            </w:r>
          </w:p>
        </w:tc>
        <w:tc>
          <w:tcPr>
            <w:tcW w:w="1350" w:type="dxa"/>
          </w:tcPr>
          <w:p w14:paraId="3DF626AB" w14:textId="4618409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73641F8" w14:textId="42B74567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2" w:tooltip="Giray, 2016 #2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Giray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iray&lt;/Author&gt;&lt;Year&gt;2016&lt;/Year&gt;&lt;RecNum&gt;22&lt;/RecNum&gt;&lt;DisplayText&gt;&lt;style face="superscript"&gt;[107]&lt;/style&gt;&lt;/DisplayText&gt;&lt;record&gt;&lt;rec-number&gt;22&lt;/rec-number&gt;&lt;foreign-keys&gt;&lt;key app="EN" db-id="00pe2awedpxt0nee9f75fxs90p2ssv0vw5x2"&gt;22&lt;/key&gt;&lt;/foreign-keys&gt;&lt;ref-type name="Journal Article"&gt;17&lt;/ref-type&gt;&lt;contributors&gt;&lt;authors&gt;&lt;author&gt;Giray, Esra&lt;/author&gt;&lt;author&gt;Toprak, Canan Sanal&lt;/author&gt;&lt;author&gt;Saçaklidir, Rekib&lt;/author&gt;&lt;author&gt;Gündüz, Osman Hakan&lt;/author&gt;&lt;/authors&gt;&lt;/contributors&gt;&lt;titles&gt;&lt;title&gt;Pregabalin-associated stuttering in a patient with complex regional pain syndrome: A case report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740-742&lt;/pages&gt;&lt;volume&gt;36&lt;/volume&gt;&lt;number&gt;6&lt;/number&gt;&lt;dates&gt;&lt;year&gt;2016&lt;/year&gt;&lt;/dates&gt;&lt;isbn&gt;0271-0749&lt;/isbn&gt;&lt;urls&gt;&lt;/urls&gt;&lt;electronic-resource-num&gt;10.1097/JCP.0000000000000609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7" w:tooltip="Giray, 2016 #2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7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4EADCA13" w14:textId="77777777" w:rsidTr="00261535">
        <w:tc>
          <w:tcPr>
            <w:tcW w:w="1620" w:type="dxa"/>
          </w:tcPr>
          <w:p w14:paraId="3B1C93C5" w14:textId="2DD396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Pregabal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75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wic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aily)</w:t>
            </w:r>
          </w:p>
        </w:tc>
        <w:tc>
          <w:tcPr>
            <w:tcW w:w="900" w:type="dxa"/>
          </w:tcPr>
          <w:p w14:paraId="525DC32F" w14:textId="2756FAC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6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215BB03" w14:textId="26092D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erp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zos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46B4533B" w14:textId="45B1449F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Acyclovi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80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fiv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imes</w:t>
            </w:r>
            <w:r w:rsidR="00976B8B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aily)</w:t>
            </w:r>
          </w:p>
        </w:tc>
        <w:tc>
          <w:tcPr>
            <w:tcW w:w="1710" w:type="dxa"/>
          </w:tcPr>
          <w:p w14:paraId="0EE9E311" w14:textId="645ADF9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Thre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ys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itia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pregabalin</w:t>
            </w:r>
          </w:p>
        </w:tc>
        <w:tc>
          <w:tcPr>
            <w:tcW w:w="1260" w:type="dxa"/>
          </w:tcPr>
          <w:p w14:paraId="3DB8B47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71F09A16" w14:textId="0D40C75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Frequen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blepharospasm</w:t>
            </w:r>
          </w:p>
        </w:tc>
        <w:tc>
          <w:tcPr>
            <w:tcW w:w="1440" w:type="dxa"/>
          </w:tcPr>
          <w:p w14:paraId="3654422B" w14:textId="2210FF9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proofErr w:type="gramStart"/>
            <w:r w:rsidRPr="003D6A21">
              <w:rPr>
                <w:rFonts w:ascii="Book Antiqua" w:eastAsia="Calibri" w:hAnsi="Book Antiqua" w:cs="Arial"/>
              </w:rPr>
              <w:t>pregabalin;alleviated</w:t>
            </w:r>
            <w:proofErr w:type="spellEnd"/>
            <w:proofErr w:type="gram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</w:p>
        </w:tc>
        <w:tc>
          <w:tcPr>
            <w:tcW w:w="1350" w:type="dxa"/>
          </w:tcPr>
          <w:p w14:paraId="597B2EFB" w14:textId="2B75C0A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egabal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psu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sump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l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equ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blepharospasm</w:t>
            </w:r>
          </w:p>
        </w:tc>
        <w:tc>
          <w:tcPr>
            <w:tcW w:w="1350" w:type="dxa"/>
          </w:tcPr>
          <w:p w14:paraId="65C63856" w14:textId="69E652D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06C1D54" w14:textId="27CAA747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0" w:tooltip="Ge, 2020 #25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Ge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e&lt;/Author&gt;&lt;Year&gt;2020&lt;/Year&gt;&lt;RecNum&gt;25&lt;/RecNum&gt;&lt;DisplayText&gt;&lt;style face="superscript"&gt;[108]&lt;/style&gt;&lt;/DisplayText&gt;&lt;record&gt;&lt;rec-number&gt;25&lt;/rec-number&gt;&lt;foreign-keys&gt;&lt;key app="EN" db-id="00pe2awedpxt0nee9f75fxs90p2ssv0vw5x2"&gt;25&lt;/key&gt;&lt;/foreign-keys&gt;&lt;ref-type name="Journal Article"&gt;17&lt;/ref-type&gt;&lt;contributors&gt;&lt;authors&gt;&lt;author&gt;Ge, Lingzhi&lt;/author&gt;&lt;author&gt;Li, Ang&lt;/author&gt;&lt;author&gt;Wang, Ni&lt;/author&gt;&lt;author&gt;Li, Ping&lt;/author&gt;&lt;author&gt;Xin, Hongyan&lt;/author&gt;&lt;author&gt;Li, Wenfei&lt;/author&gt;&lt;/authors&gt;&lt;/contributors&gt;&lt;titles&gt;&lt;title&gt;Pregabalin-associated stuttering and frequent blepharospasm: case report and review&lt;/title&gt;&lt;secondary-title&gt;DARU Journal of Pharmaceutical Sciences&lt;/secondary-title&gt;&lt;/titles&gt;&lt;pages&gt;815-818&lt;/pages&gt;&lt;volume&gt;28&lt;/volume&gt;&lt;number&gt;2&lt;/number&gt;&lt;dates&gt;&lt;year&gt;2020&lt;/year&gt;&lt;pub-dates&gt;&lt;date&gt;2020/12/01&lt;/date&gt;&lt;/pub-dates&gt;&lt;/dates&gt;&lt;isbn&gt;2008-2231&lt;/isbn&gt;&lt;urls&gt;&lt;related-urls&gt;&lt;url&gt;https://doi.org/10.1007/s40199-020-00354-9&lt;/url&gt;&lt;/related-urls&gt;&lt;/urls&gt;&lt;electronic-resource-num&gt;10.1007/s40199-020-00354-9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8" w:tooltip="Ge, 2020 #25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8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140F6E29" w14:textId="77777777" w:rsidTr="00261535">
        <w:tc>
          <w:tcPr>
            <w:tcW w:w="1620" w:type="dxa"/>
          </w:tcPr>
          <w:p w14:paraId="7C2E1B55" w14:textId="796FA0B6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Pyrethri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roduc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containin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0.33%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yrethrum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extrac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n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4%</w:t>
            </w:r>
            <w:r w:rsidR="00976B8B">
              <w:rPr>
                <w:rFonts w:ascii="Book Antiqua" w:hAnsi="Book Antiqua" w:cs="AdvTT6120e2aa" w:hint="eastAsia"/>
                <w:lang w:eastAsia="zh-CN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dvTT6120e2aa"/>
              </w:rPr>
              <w:t>piperonyl</w:t>
            </w:r>
            <w:proofErr w:type="spellEnd"/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butoxid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(3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imes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ver</w:t>
            </w:r>
          </w:p>
          <w:p w14:paraId="0FDB8EC8" w14:textId="59EE8505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dvTT6120e2aa"/>
              </w:rPr>
            </w:pPr>
            <w:r w:rsidRPr="003D6A21">
              <w:rPr>
                <w:rFonts w:ascii="Book Antiqua" w:eastAsia="Calibri" w:hAnsi="Book Antiqua" w:cs="AdvTT6120e2aa"/>
              </w:rPr>
              <w:t>a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erio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f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12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lef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n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h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scalp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fo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10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min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900" w:type="dxa"/>
          </w:tcPr>
          <w:p w14:paraId="75014EB8" w14:textId="7DA0C71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</w:t>
            </w:r>
            <w:r w:rsidR="002746CC">
              <w:rPr>
                <w:rFonts w:ascii="Book Antiqua" w:eastAsia="Calibri" w:hAnsi="Book Antiqua" w:cs="Arial"/>
              </w:rPr>
              <w:t>t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ild’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</w:t>
            </w:r>
            <w:r w:rsidRPr="003D6A21">
              <w:rPr>
                <w:rFonts w:ascii="Book Antiqua" w:eastAsia="Calibri" w:hAnsi="Book Antiqua" w:cs="AdvTT6120e2aa"/>
              </w:rPr>
              <w:t>other,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who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was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breastfeedin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he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at</w:t>
            </w:r>
          </w:p>
          <w:p w14:paraId="4E35CE4C" w14:textId="2BB449B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6120e2aa"/>
              </w:rPr>
              <w:t>least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on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im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er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day,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were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receiving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his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topical</w:t>
            </w:r>
            <w:r w:rsidR="00976B8B">
              <w:rPr>
                <w:rFonts w:ascii="Book Antiqua" w:eastAsia="Calibri" w:hAnsi="Book Antiqua" w:cs="AdvTT6120e2aa"/>
              </w:rPr>
              <w:t xml:space="preserve"> </w:t>
            </w:r>
            <w:r w:rsidRPr="003D6A21">
              <w:rPr>
                <w:rFonts w:ascii="Book Antiqua" w:eastAsia="Calibri" w:hAnsi="Book Antiqua" w:cs="AdvTT6120e2aa"/>
              </w:rPr>
              <w:t>product)</w:t>
            </w:r>
          </w:p>
        </w:tc>
        <w:tc>
          <w:tcPr>
            <w:tcW w:w="1350" w:type="dxa"/>
          </w:tcPr>
          <w:p w14:paraId="0138115B" w14:textId="4A30E49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isod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ce</w:t>
            </w:r>
          </w:p>
        </w:tc>
        <w:tc>
          <w:tcPr>
            <w:tcW w:w="1440" w:type="dxa"/>
          </w:tcPr>
          <w:p w14:paraId="5EFE7812" w14:textId="5D60282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/>
              </w:rPr>
              <w:t>No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other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drugs</w:t>
            </w:r>
          </w:p>
        </w:tc>
        <w:tc>
          <w:tcPr>
            <w:tcW w:w="1710" w:type="dxa"/>
          </w:tcPr>
          <w:p w14:paraId="6351243A" w14:textId="4E4AE2C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Two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days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fter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las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period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mother’s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reatment</w:t>
            </w:r>
          </w:p>
        </w:tc>
        <w:tc>
          <w:tcPr>
            <w:tcW w:w="1260" w:type="dxa"/>
          </w:tcPr>
          <w:p w14:paraId="3AE7BAA2" w14:textId="4AB9C7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A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cut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nse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stuttering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especially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a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itiati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speech</w:t>
            </w:r>
          </w:p>
        </w:tc>
        <w:tc>
          <w:tcPr>
            <w:tcW w:w="1350" w:type="dxa"/>
          </w:tcPr>
          <w:p w14:paraId="66EFB277" w14:textId="3A84B07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dvTT7c3c51d9"/>
              </w:rPr>
            </w:pPr>
            <w:r w:rsidRPr="003D6A21">
              <w:rPr>
                <w:rFonts w:ascii="Book Antiqua" w:eastAsia="Calibri" w:hAnsi="Book Antiqua" w:cs="AdvTT7c3c51d9"/>
              </w:rPr>
              <w:t>A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creas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i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</w:p>
          <w:p w14:paraId="149E625D" w14:textId="5047C929" w:rsidR="003D6A21" w:rsidRPr="003D6A21" w:rsidRDefault="002746CC" w:rsidP="003D6A21">
            <w:pPr>
              <w:spacing w:line="360" w:lineRule="auto"/>
              <w:jc w:val="both"/>
              <w:rPr>
                <w:rFonts w:ascii="Book Antiqua" w:eastAsia="Calibri" w:hAnsi="Book Antiqua" w:cs="AdvTT7c3c51d9"/>
              </w:rPr>
            </w:pPr>
            <w:r>
              <w:rPr>
                <w:rFonts w:ascii="Book Antiqua" w:eastAsia="Calibri" w:hAnsi="Book Antiqua" w:cs="AdvTT7c3c51d9"/>
              </w:rPr>
              <w:t>c</w:t>
            </w:r>
            <w:r w:rsidR="003D6A21" w:rsidRPr="003D6A21">
              <w:rPr>
                <w:rFonts w:ascii="Book Antiqua" w:eastAsia="Calibri" w:hAnsi="Book Antiqua" w:cs="AdvTT7c3c51d9"/>
              </w:rPr>
              <w:t>lumsiness,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="003D6A21" w:rsidRPr="003D6A21">
              <w:rPr>
                <w:rFonts w:ascii="Book Antiqua" w:eastAsia="Calibri" w:hAnsi="Book Antiqua" w:cs="AdvTT7c3c51d9"/>
              </w:rPr>
              <w:t>sligh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="003D6A21" w:rsidRPr="003D6A21">
              <w:rPr>
                <w:rFonts w:ascii="Book Antiqua" w:eastAsia="Calibri" w:hAnsi="Book Antiqua" w:cs="AdvTT7c3c51d9"/>
              </w:rPr>
              <w:t>erythematous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="003D6A21" w:rsidRPr="003D6A21">
              <w:rPr>
                <w:rFonts w:ascii="Book Antiqua" w:eastAsia="Calibri" w:hAnsi="Book Antiqua" w:cs="AdvTT7c3c51d9"/>
              </w:rPr>
              <w:t>rash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="003D6A21" w:rsidRPr="003D6A21">
              <w:rPr>
                <w:rFonts w:ascii="Book Antiqua" w:eastAsia="Calibri" w:hAnsi="Book Antiqua" w:cs="AdvTT7c3c51d9"/>
              </w:rPr>
              <w:t>of</w:t>
            </w:r>
          </w:p>
          <w:p w14:paraId="1B30492D" w14:textId="3003CDD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dvTT7c3c51d9"/>
              </w:rPr>
              <w:t>approximately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3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cm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×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2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cm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n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cciput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of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the</w:t>
            </w:r>
            <w:r w:rsidR="00976B8B">
              <w:rPr>
                <w:rFonts w:ascii="Book Antiqua" w:eastAsia="Calibri" w:hAnsi="Book Antiqua" w:cs="AdvTT7c3c51d9"/>
              </w:rPr>
              <w:t xml:space="preserve"> </w:t>
            </w:r>
            <w:r w:rsidRPr="003D6A21">
              <w:rPr>
                <w:rFonts w:ascii="Book Antiqua" w:eastAsia="Calibri" w:hAnsi="Book Antiqua" w:cs="AdvTT7c3c51d9"/>
              </w:rPr>
              <w:t>scalp</w:t>
            </w:r>
          </w:p>
        </w:tc>
        <w:tc>
          <w:tcPr>
            <w:tcW w:w="1440" w:type="dxa"/>
          </w:tcPr>
          <w:p w14:paraId="26741073" w14:textId="357E795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ix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ostexposure</w:t>
            </w:r>
          </w:p>
        </w:tc>
        <w:tc>
          <w:tcPr>
            <w:tcW w:w="1350" w:type="dxa"/>
          </w:tcPr>
          <w:p w14:paraId="4DA7E218" w14:textId="54DF13B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yrethr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ated</w:t>
            </w:r>
          </w:p>
        </w:tc>
        <w:tc>
          <w:tcPr>
            <w:tcW w:w="1350" w:type="dxa"/>
          </w:tcPr>
          <w:p w14:paraId="3C999626" w14:textId="73A91D4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rtl/>
                <w:lang w:bidi="fa-IR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170" w:type="dxa"/>
          </w:tcPr>
          <w:p w14:paraId="6B220B11" w14:textId="5EAE5C19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4" w:tooltip="Hammond, 2008 #29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Hammon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Hammond&lt;/Author&gt;&lt;Year&gt;2008&lt;/Year&gt;&lt;RecNum&gt;29&lt;/RecNum&gt;&lt;DisplayText&gt;&lt;style face="superscript"&gt;[81]&lt;/style&gt;&lt;/DisplayText&gt;&lt;record&gt;&lt;rec-number&gt;29&lt;/rec-number&gt;&lt;foreign-keys&gt;&lt;key app="EN" db-id="00pe2awedpxt0nee9f75fxs90p2ssv0vw5x2"&gt;29&lt;/key&gt;&lt;/foreign-keys&gt;&lt;ref-type name="Journal Article"&gt;17&lt;/ref-type&gt;&lt;contributors&gt;&lt;authors&gt;&lt;author&gt;Hammond, Kendra&lt;/author&gt;&lt;author&gt;Leikin, Jerrold B&lt;/author&gt;&lt;/authors&gt;&lt;/contributors&gt;&lt;titles&gt;&lt;title&gt;Topical pyrethrin toxicity leading to acute-onset stuttering in a toddler&lt;/title&gt;&lt;secondary-title&gt;American journal of therapeutics&lt;/secondary-title&gt;&lt;/titles&gt;&lt;periodical&gt;&lt;full-title&gt;American Journal of Therapeutics&lt;/full-title&gt;&lt;abbr-1&gt;Am. J. Ther.&lt;/abbr-1&gt;&lt;abbr-2&gt;Am J Ther&lt;/abbr-2&gt;&lt;/periodical&gt;&lt;pages&gt;323-324&lt;/pages&gt;&lt;volume&gt;15&lt;/volume&gt;&lt;number&gt;4&lt;/number&gt;&lt;dates&gt;&lt;year&gt;2008&lt;/year&gt;&lt;/dates&gt;&lt;isbn&gt;1075-2765&lt;/isbn&gt;&lt;urls&gt;&lt;/urls&gt;&lt;electronic-resource-num&gt;10.1097/MJT.0b013e318160c2d7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81" w:tooltip="Hammond, 2008 #29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81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2B0A72A" w14:textId="77777777" w:rsidTr="00261535">
        <w:tc>
          <w:tcPr>
            <w:tcW w:w="1620" w:type="dxa"/>
          </w:tcPr>
          <w:p w14:paraId="730C278B" w14:textId="5C6C6B2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Risperidone</w:t>
            </w:r>
            <w:r w:rsidR="00441404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d)</w:t>
            </w:r>
          </w:p>
        </w:tc>
        <w:tc>
          <w:tcPr>
            <w:tcW w:w="900" w:type="dxa"/>
          </w:tcPr>
          <w:p w14:paraId="3455F74F" w14:textId="27F8702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60FD5642" w14:textId="160643C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ggrav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sychot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2D0B6547" w14:textId="527DB7E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orazepa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</w:tcPr>
          <w:p w14:paraId="29392BC9" w14:textId="2CAAF88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11519371" w14:textId="0FC1EB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eve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rjec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fficul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nderst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</w:p>
        </w:tc>
        <w:tc>
          <w:tcPr>
            <w:tcW w:w="1350" w:type="dxa"/>
          </w:tcPr>
          <w:p w14:paraId="01920C3A" w14:textId="49A33FA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l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kathisia-lik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xie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lessn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minent)</w:t>
            </w:r>
          </w:p>
        </w:tc>
        <w:tc>
          <w:tcPr>
            <w:tcW w:w="1440" w:type="dxa"/>
          </w:tcPr>
          <w:p w14:paraId="5AEBCD0F" w14:textId="62461DD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tion</w:t>
            </w:r>
            <w:r w:rsidR="00BE5DB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minish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</w:t>
            </w:r>
          </w:p>
        </w:tc>
        <w:tc>
          <w:tcPr>
            <w:tcW w:w="1350" w:type="dxa"/>
          </w:tcPr>
          <w:p w14:paraId="232696F0" w14:textId="0E04404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ak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ligh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37197C69" w14:textId="01F8DB8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-y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isto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441404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chizophrenia.</w:t>
            </w:r>
          </w:p>
          <w:p w14:paraId="67C69CE3" w14:textId="25867119" w:rsidR="003D6A21" w:rsidRPr="003D6A21" w:rsidRDefault="00976B8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His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friend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during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junior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high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school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was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a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stutter,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and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the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patient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used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to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mimic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his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stuttering.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He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began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stuttering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at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that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time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for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</w:rPr>
              <w:t>1</w:t>
            </w:r>
            <w:r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3D6A21" w:rsidRPr="003D6A21">
              <w:rPr>
                <w:rFonts w:ascii="Book Antiqua" w:eastAsia="Calibri" w:hAnsi="Book Antiqua" w:cs="Arial"/>
              </w:rPr>
              <w:t>yr</w:t>
            </w:r>
            <w:proofErr w:type="spellEnd"/>
          </w:p>
        </w:tc>
        <w:tc>
          <w:tcPr>
            <w:tcW w:w="1170" w:type="dxa"/>
          </w:tcPr>
          <w:p w14:paraId="497D9B03" w14:textId="6AB82374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6" w:tooltip="Lee, 2001 #6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Lee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Lee&lt;/Author&gt;&lt;Year&gt;2001&lt;/Year&gt;&lt;RecNum&gt;290&lt;/RecNum&gt;&lt;DisplayText&gt;&lt;style face="superscript"&gt;[16]&lt;/style&gt;&lt;/DisplayText&gt;&lt;record&gt;&lt;rec-number&gt;290&lt;/rec-number&gt;&lt;foreign-keys&gt;&lt;key app="EN" db-id="r20wt9p5fzt0tgeewaxv0fejvs59t9zrpvxd"&gt;290&lt;/key&gt;&lt;/foreign-keys&gt;&lt;ref-type name="Journal Article"&gt;17&lt;/ref-type&gt;&lt;contributors&gt;&lt;authors&gt;&lt;author&gt;Lee, Heon-Jeong&lt;/author&gt;&lt;author&gt;Lee, Hong-Seock&lt;/author&gt;&lt;author&gt;Kim, Leen&lt;/author&gt;&lt;author&gt;Lee, Min Soo&lt;/author&gt;&lt;author&gt;Suh, Kwang-Yoon&lt;/author&gt;&lt;author&gt;Kwak, Dong-Il&lt;/author&gt;&lt;/authors&gt;&lt;/contributors&gt;&lt;titles&gt;&lt;title&gt;A case of risperidone-induced stuttering&lt;/title&gt;&lt;secondary-title&gt;Journal of clinical psychopharmacology&lt;/secondary-title&gt;&lt;/titles&gt;&lt;periodical&gt;&lt;full-title&gt;Journal of clinical psychopharmacology&lt;/full-title&gt;&lt;/periodical&gt;&lt;pages&gt;115-116&lt;/pages&gt;&lt;volume&gt;21&lt;/volume&gt;&lt;number&gt;1&lt;/number&gt;&lt;dates&gt;&lt;year&gt;2001&lt;/year&gt;&lt;/dates&gt;&lt;isbn&gt;0271-0749&lt;/isbn&gt;&lt;urls&gt;&lt;/urls&gt;&lt;/record&gt;&lt;/Cite&gt;&lt;Cite&gt;&lt;Author&gt;Lee&lt;/Author&gt;&lt;Year&gt;2001&lt;/Year&gt;&lt;RecNum&gt;290&lt;/RecNum&gt;&lt;record&gt;&lt;rec-number&gt;290&lt;/rec-number&gt;&lt;foreign-keys&gt;&lt;key app="EN" db-id="r20wt9p5fzt0tgeewaxv0fejvs59t9zrpvxd"&gt;290&lt;/key&gt;&lt;/foreign-keys&gt;&lt;ref-type name="Journal Article"&gt;17&lt;/ref-type&gt;&lt;contributors&gt;&lt;authors&gt;&lt;author&gt;Lee, Heon-Jeong&lt;/author&gt;&lt;author&gt;Lee, Hong-Seock&lt;/author&gt;&lt;author&gt;Kim, Leen&lt;/author&gt;&lt;author&gt;Lee, Min Soo&lt;/author&gt;&lt;author&gt;Suh, Kwang-Yoon&lt;/author&gt;&lt;author&gt;Kwak, Dong-Il&lt;/author&gt;&lt;/authors&gt;&lt;/contributors&gt;&lt;titles&gt;&lt;title&gt;A case of risperidone-induced stuttering&lt;/title&gt;&lt;secondary-title&gt;Journal of clinical psychopharmacology&lt;/secondary-title&gt;&lt;/titles&gt;&lt;periodical&gt;&lt;full-title&gt;Journal of clinical psychopharmacology&lt;/full-title&gt;&lt;/periodical&gt;&lt;pages&gt;115-116&lt;/pages&gt;&lt;volume&gt;21&lt;/volume&gt;&lt;number&gt;1&lt;/number&gt;&lt;dates&gt;&lt;year&gt;2001&lt;/year&gt;&lt;/dates&gt;&lt;isbn&gt;0271-0749&lt;/isbn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6" w:tooltip="Lee, 2001 #290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6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B9952AC" w14:textId="77777777" w:rsidTr="00261535">
        <w:tc>
          <w:tcPr>
            <w:tcW w:w="1620" w:type="dxa"/>
          </w:tcPr>
          <w:p w14:paraId="7E09F7BB" w14:textId="4BECF2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)</w:t>
            </w:r>
          </w:p>
        </w:tc>
        <w:tc>
          <w:tcPr>
            <w:tcW w:w="900" w:type="dxa"/>
          </w:tcPr>
          <w:p w14:paraId="5F71BC57" w14:textId="41CB09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295335BD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sychosis</w:t>
            </w:r>
          </w:p>
        </w:tc>
        <w:tc>
          <w:tcPr>
            <w:tcW w:w="1440" w:type="dxa"/>
          </w:tcPr>
          <w:p w14:paraId="78416F38" w14:textId="2639247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Lorazepa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N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="00441404">
              <w:rPr>
                <w:rFonts w:ascii="Book Antiqua" w:eastAsia="Calibri" w:hAnsi="Book Antiqua" w:cs="Arial"/>
              </w:rPr>
              <w:t>p</w:t>
            </w:r>
            <w:r w:rsidRPr="003D6A21">
              <w:rPr>
                <w:rFonts w:ascii="Book Antiqua" w:eastAsia="Calibri" w:hAnsi="Book Antiqua" w:cs="Arial"/>
              </w:rPr>
              <w:t>rocyclid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r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treat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PS)</w:t>
            </w:r>
          </w:p>
        </w:tc>
        <w:tc>
          <w:tcPr>
            <w:tcW w:w="1710" w:type="dxa"/>
          </w:tcPr>
          <w:p w14:paraId="0154B634" w14:textId="70E5198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1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ak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e</w:t>
            </w:r>
          </w:p>
        </w:tc>
        <w:tc>
          <w:tcPr>
            <w:tcW w:w="1260" w:type="dxa"/>
          </w:tcPr>
          <w:p w14:paraId="29DE89F0" w14:textId="2D01166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u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es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ysic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ens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</w:p>
        </w:tc>
        <w:tc>
          <w:tcPr>
            <w:tcW w:w="1350" w:type="dxa"/>
          </w:tcPr>
          <w:p w14:paraId="595E73A2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17870314" w14:textId="334B1B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itt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cr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BE5DB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318DE3BE" w14:textId="16EAE6C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2B66C2D2" w14:textId="7F94D2C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04CC11E" w14:textId="283714EF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8" w:tooltip="Yadav, 2010 #7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Yadav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Yadav&lt;/Author&gt;&lt;Year&gt;2010&lt;/Year&gt;&lt;RecNum&gt;294&lt;/RecNum&gt;&lt;DisplayText&gt;&lt;style face="superscript"&gt;[18]&lt;/style&gt;&lt;/DisplayText&gt;&lt;record&gt;&lt;rec-number&gt;294&lt;/rec-number&gt;&lt;foreign-keys&gt;&lt;key app="EN" db-id="r20wt9p5fzt0tgeewaxv0fejvs59t9zrpvxd"&gt;294&lt;/key&gt;&lt;/foreign-keys&gt;&lt;ref-type name="Journal Article"&gt;17&lt;/ref-type&gt;&lt;contributors&gt;&lt;authors&gt;&lt;author&gt;Yadav, Devender Singh&lt;/author&gt;&lt;/authors&gt;&lt;/contributors&gt;&lt;titles&gt;&lt;title&gt;Risperidone induced stuttering&lt;/title&gt;&lt;secondary-title&gt;General Hospital Psychiatry&lt;/secondary-title&gt;&lt;/titles&gt;&lt;periodical&gt;&lt;full-title&gt;General hospital psychiatry&lt;/full-title&gt;&lt;/periodical&gt;&lt;pages&gt;559. e9-559. e10&lt;/pages&gt;&lt;volume&gt;32&lt;/volume&gt;&lt;number&gt;5&lt;/number&gt;&lt;dates&gt;&lt;year&gt;2010&lt;/year&gt;&lt;/dates&gt;&lt;isbn&gt;0163-8343&lt;/isbn&gt;&lt;urls&gt;&lt;/urls&gt;&lt;electronic-resource-num&gt;https://doi.org/10.1016/j.genhosppsych.2010.01.004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8" w:tooltip="Yadav, 2010 #294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8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66B057F" w14:textId="77777777" w:rsidTr="00261535">
        <w:tc>
          <w:tcPr>
            <w:tcW w:w="1620" w:type="dxa"/>
          </w:tcPr>
          <w:p w14:paraId="040561DC" w14:textId="553428E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)</w:t>
            </w:r>
          </w:p>
        </w:tc>
        <w:tc>
          <w:tcPr>
            <w:tcW w:w="900" w:type="dxa"/>
          </w:tcPr>
          <w:p w14:paraId="5D87F270" w14:textId="657F0BC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1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36C9166" w14:textId="04741E1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ehavio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440" w:type="dxa"/>
          </w:tcPr>
          <w:p w14:paraId="3712C04F" w14:textId="5CD1A2C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656870C3" w14:textId="4BEEF85B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r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eat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ow-do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isperidone</w:t>
            </w:r>
          </w:p>
        </w:tc>
        <w:tc>
          <w:tcPr>
            <w:tcW w:w="1260" w:type="dxa"/>
          </w:tcPr>
          <w:p w14:paraId="72BACF6A" w14:textId="580F8DB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rolong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un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ar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lock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gle-syllab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</w:p>
        </w:tc>
        <w:tc>
          <w:tcPr>
            <w:tcW w:w="1350" w:type="dxa"/>
          </w:tcPr>
          <w:p w14:paraId="03B408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2CC62EE8" w14:textId="5AB04BB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ction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ni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eve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</w:p>
        </w:tc>
        <w:tc>
          <w:tcPr>
            <w:tcW w:w="1350" w:type="dxa"/>
          </w:tcPr>
          <w:p w14:paraId="4A023B78" w14:textId="54A9F12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isperid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52B0457B" w14:textId="580AABE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oder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n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ard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inat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phyxia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F66662F" w14:textId="063C64CE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5" w:tooltip="İnci Meltem, 2014 #8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İnci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İnci Meltem&lt;/Author&gt;&lt;Year&gt;2014&lt;/Year&gt;&lt;RecNum&gt;296&lt;/RecNum&gt;&lt;DisplayText&gt;&lt;style face="superscript"&gt;[23]&lt;/style&gt;&lt;/DisplayText&gt;&lt;record&gt;&lt;rec-number&gt;296&lt;/rec-number&gt;&lt;foreign-keys&gt;&lt;key app="EN" db-id="r20wt9p5fzt0tgeewaxv0fejvs59t9zrpvxd"&gt;296&lt;/key&gt;&lt;/foreign-keys&gt;&lt;ref-type name="Journal Article"&gt;17&lt;/ref-type&gt;&lt;contributors&gt;&lt;authors&gt;&lt;author&gt;İnci Meltem, ATAY&lt;/author&gt;&lt;author&gt;Tanritanir, Bilal&lt;/author&gt;&lt;author&gt;Akpinar, Abdullah&lt;/author&gt;&lt;author&gt;Demirdaş, Arif&lt;/author&gt;&lt;/authors&gt;&lt;/contributors&gt;&lt;titles&gt;&lt;title&gt;A Case of Risperidone Induced Stuttering as a Paradox&lt;/title&gt;&lt;secondary-title&gt;Nöro Psikiyatri Arşivi&lt;/secondary-title&gt;&lt;/titles&gt;&lt;periodical&gt;&lt;full-title&gt;Nöro Psikiyatri Arşivi&lt;/full-title&gt;&lt;/periodical&gt;&lt;pages&gt;403&lt;/pages&gt;&lt;volume&gt;51&lt;/volume&gt;&lt;number&gt;4&lt;/number&gt;&lt;dates&gt;&lt;year&gt;2014&lt;/year&gt;&lt;/dates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23" w:tooltip="İnci Meltem, 2014 #29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23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2F55F411" w14:textId="77777777" w:rsidTr="00261535">
        <w:tc>
          <w:tcPr>
            <w:tcW w:w="1620" w:type="dxa"/>
          </w:tcPr>
          <w:p w14:paraId="72BEAC9B" w14:textId="3D65DF1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ily)</w:t>
            </w:r>
          </w:p>
        </w:tc>
        <w:tc>
          <w:tcPr>
            <w:tcW w:w="900" w:type="dxa"/>
          </w:tcPr>
          <w:p w14:paraId="17F09D7D" w14:textId="06AFFBB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6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4D67C89" w14:textId="1550731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j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3374491F" w14:textId="5C8E98E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lprazola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0.2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D)</w:t>
            </w:r>
          </w:p>
        </w:tc>
        <w:tc>
          <w:tcPr>
            <w:tcW w:w="1710" w:type="dxa"/>
          </w:tcPr>
          <w:p w14:paraId="0F25EA54" w14:textId="7939F1D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</w:tcPr>
          <w:p w14:paraId="3C9B579B" w14:textId="4BCDC02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or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vocabular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rm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rrup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</w:t>
            </w:r>
          </w:p>
        </w:tc>
        <w:tc>
          <w:tcPr>
            <w:tcW w:w="1350" w:type="dxa"/>
          </w:tcPr>
          <w:p w14:paraId="2E7CAC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0001DA5C" w14:textId="0555804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="00441404">
              <w:rPr>
                <w:rFonts w:ascii="Book Antiqua" w:eastAsia="Calibri" w:hAnsi="Book Antiqua" w:cs="Arial"/>
              </w:rPr>
              <w:t>s</w:t>
            </w:r>
            <w:r w:rsidRPr="003D6A21">
              <w:rPr>
                <w:rFonts w:ascii="Book Antiqua" w:eastAsia="Calibri" w:hAnsi="Book Antiqua" w:cs="Arial"/>
              </w:rPr>
              <w:t>erteraline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ble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ol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</w:t>
            </w:r>
          </w:p>
        </w:tc>
        <w:tc>
          <w:tcPr>
            <w:tcW w:w="1350" w:type="dxa"/>
          </w:tcPr>
          <w:p w14:paraId="6222B6FD" w14:textId="3C25FE3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ed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.</w:t>
            </w:r>
            <w:r w:rsidR="00441404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dminis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henelz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mipram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fluoxet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sitancy</w:t>
            </w:r>
          </w:p>
        </w:tc>
        <w:tc>
          <w:tcPr>
            <w:tcW w:w="1350" w:type="dxa"/>
          </w:tcPr>
          <w:p w14:paraId="68D2F142" w14:textId="7263EC5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7F7E6782" w14:textId="77155112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7" w:tooltip="Makela, 1994 #5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Makela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Makela&lt;/Author&gt;&lt;Year&gt;1994&lt;/Year&gt;&lt;RecNum&gt;836&lt;/RecNum&gt;&lt;DisplayText&gt;&lt;style face="superscript"&gt;[109]&lt;/style&gt;&lt;/DisplayText&gt;&lt;record&gt;&lt;rec-number&gt;836&lt;/rec-number&gt;&lt;foreign-keys&gt;&lt;key app="EN" db-id="r20wt9p5fzt0tgeewaxv0fejvs59t9zrpvxd"&gt;836&lt;/key&gt;&lt;/foreign-keys&gt;&lt;ref-type name="Journal Article"&gt;17&lt;/ref-type&gt;&lt;contributors&gt;&lt;authors&gt;&lt;author&gt;Makela, Eugene H&lt;/author&gt;&lt;author&gt;Sullivan, Pamela&lt;/author&gt;&lt;author&gt;Taylor, Michael&lt;/author&gt;&lt;/authors&gt;&lt;/contributors&gt;&lt;titles&gt;&lt;title&gt;Sertraline and speech blockage&lt;/title&gt;&lt;secondary-title&gt;Journal of clinical psychopharmacology&lt;/secondary-title&gt;&lt;/titles&gt;&lt;periodical&gt;&lt;full-title&gt;Journal of clinical psychopharmacology&lt;/full-title&gt;&lt;/periodical&gt;&lt;pages&gt;432-433&lt;/pages&gt;&lt;volume&gt;14&lt;/volume&gt;&lt;number&gt;6&lt;/number&gt;&lt;dates&gt;&lt;year&gt;1994&lt;/year&gt;&lt;/dates&gt;&lt;isbn&gt;1533-712X&lt;/isbn&gt;&lt;urls&gt;&lt;/urls&gt;&lt;electronic-resource-num&gt;https://doi.org/10.1097/00004714-199412000-0001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9" w:tooltip="Makela, 1994 #836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9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A1DAB97" w14:textId="77777777" w:rsidTr="00261535">
        <w:tc>
          <w:tcPr>
            <w:tcW w:w="1620" w:type="dxa"/>
          </w:tcPr>
          <w:p w14:paraId="0F81042C" w14:textId="2984285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ily)</w:t>
            </w:r>
          </w:p>
        </w:tc>
        <w:tc>
          <w:tcPr>
            <w:tcW w:w="900" w:type="dxa"/>
          </w:tcPr>
          <w:p w14:paraId="6389D736" w14:textId="3AEB7C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32</w:t>
            </w:r>
          </w:p>
        </w:tc>
        <w:tc>
          <w:tcPr>
            <w:tcW w:w="1350" w:type="dxa"/>
          </w:tcPr>
          <w:p w14:paraId="3A121A8B" w14:textId="2C7442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Recurr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pression</w:t>
            </w:r>
          </w:p>
        </w:tc>
        <w:tc>
          <w:tcPr>
            <w:tcW w:w="1440" w:type="dxa"/>
          </w:tcPr>
          <w:p w14:paraId="63911DDC" w14:textId="09B80FE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</w:p>
        </w:tc>
        <w:tc>
          <w:tcPr>
            <w:tcW w:w="1710" w:type="dxa"/>
          </w:tcPr>
          <w:p w14:paraId="5133792E" w14:textId="1E17996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i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¸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n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v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-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iod</w:t>
            </w:r>
          </w:p>
        </w:tc>
        <w:tc>
          <w:tcPr>
            <w:tcW w:w="1260" w:type="dxa"/>
          </w:tcPr>
          <w:p w14:paraId="3EBCC801" w14:textId="12B1ECA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Difficult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</w:t>
            </w:r>
          </w:p>
        </w:tc>
        <w:tc>
          <w:tcPr>
            <w:tcW w:w="1350" w:type="dxa"/>
          </w:tcPr>
          <w:p w14:paraId="6B51B696" w14:textId="155B65E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Feel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ervou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lessnes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somn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se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440" w:type="dxa"/>
          </w:tcPr>
          <w:p w14:paraId="38D68BBC" w14:textId="74DFEF5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  <w:r w:rsidR="00BE5DB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19BB6CDD" w14:textId="7AD52C9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Previousl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ei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perien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dication.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edic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ed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esipram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ar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464C0B4A" w14:textId="2D4579F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6E59E7C7" w14:textId="6ED241C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hristens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Christensen&lt;/Author&gt;&lt;Year&gt;1996&lt;/Year&gt;&lt;RecNum&gt;4&lt;/RecNum&gt;&lt;DisplayText&gt;&lt;style face="superscript"&gt;[76]&lt;/style&gt;&lt;/DisplayText&gt;&lt;record&gt;&lt;rec-number&gt;4&lt;/rec-number&gt;&lt;foreign-keys&gt;&lt;key app="EN" db-id="00pe2awedpxt0nee9f75fxs90p2ssv0vw5x2"&gt;4&lt;/key&gt;&lt;/foreign-keys&gt;&lt;ref-type name="Journal Article"&gt;17&lt;/ref-type&gt;&lt;contributors&gt;&lt;authors&gt;&lt;author&gt;Christensen, Richard C&lt;/author&gt;&lt;author&gt;Byerly, Matthew J&lt;/author&gt;&lt;author&gt;McElroy, Ross A&lt;/author&gt;&lt;/authors&gt;&lt;/contributors&gt;&lt;titles&gt;&lt;title&gt;A case of sertraline-induced stuttering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92-93&lt;/pages&gt;&lt;volume&gt;16&lt;/volume&gt;&lt;number&gt;1&lt;/number&gt;&lt;dates&gt;&lt;year&gt;1996&lt;/year&gt;&lt;/dates&gt;&lt;isbn&gt;0271-0749&lt;/isbn&gt;&lt;urls&gt;&lt;/urls&gt;&lt;electronic-resource-num&gt;10.1097/00004714-199602000-00025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6" w:tooltip="Christensen, 1996 #4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6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7CAA087B" w14:textId="77777777" w:rsidTr="00261535">
        <w:tc>
          <w:tcPr>
            <w:tcW w:w="1620" w:type="dxa"/>
          </w:tcPr>
          <w:p w14:paraId="25193CB9" w14:textId="4DEDB3E5" w:rsidR="003D6A21" w:rsidRPr="00BE5DB1" w:rsidRDefault="003D6A21" w:rsidP="003D6A21">
            <w:pPr>
              <w:spacing w:line="360" w:lineRule="auto"/>
              <w:jc w:val="both"/>
              <w:rPr>
                <w:rFonts w:ascii="Book Antiqua" w:eastAsia="Calibri" w:hAnsi="Book Antiqua"/>
                <w:color w:val="151316"/>
              </w:rPr>
            </w:pPr>
            <w:r w:rsidRPr="003D6A21">
              <w:rPr>
                <w:rFonts w:ascii="Book Antiqua" w:eastAsia="Calibri" w:hAnsi="Book Antiqua"/>
                <w:color w:val="403C40"/>
              </w:rPr>
              <w:lastRenderedPageBreak/>
              <w:t>Sert</w:t>
            </w:r>
            <w:r w:rsidRPr="003D6A21">
              <w:rPr>
                <w:rFonts w:ascii="Book Antiqua" w:eastAsia="Calibri" w:hAnsi="Book Antiqua"/>
                <w:color w:val="151316"/>
              </w:rPr>
              <w:t>raline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(150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mg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daily)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</w:p>
        </w:tc>
        <w:tc>
          <w:tcPr>
            <w:tcW w:w="900" w:type="dxa"/>
          </w:tcPr>
          <w:p w14:paraId="543B469E" w14:textId="739AA58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22</w:t>
            </w:r>
          </w:p>
        </w:tc>
        <w:tc>
          <w:tcPr>
            <w:tcW w:w="1350" w:type="dxa"/>
          </w:tcPr>
          <w:p w14:paraId="01110B32" w14:textId="083251D2" w:rsidR="003D6A21" w:rsidRPr="001C0800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  <w:lang w:val="it-IT"/>
              </w:rPr>
            </w:pPr>
            <w:r w:rsidRPr="001C0800">
              <w:rPr>
                <w:rFonts w:ascii="Book Antiqua" w:eastAsia="Calibri" w:hAnsi="Book Antiqua" w:cs="Arial"/>
                <w:lang w:val="it-IT"/>
              </w:rPr>
              <w:t>Bulimia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lang w:val="it-IT"/>
              </w:rPr>
              <w:t>nervosa,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proofErr w:type="spellStart"/>
            <w:r w:rsidRPr="001C0800">
              <w:rPr>
                <w:rFonts w:ascii="Book Antiqua" w:eastAsia="Calibri" w:hAnsi="Book Antiqua" w:cs="Arial"/>
                <w:lang w:val="it-IT"/>
              </w:rPr>
              <w:t>anorexia</w:t>
            </w:r>
            <w:proofErr w:type="spellEnd"/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lang w:val="it-IT"/>
              </w:rPr>
              <w:t>nervosa,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proofErr w:type="spellStart"/>
            <w:r w:rsidRPr="001C0800">
              <w:rPr>
                <w:rFonts w:ascii="Book Antiqua" w:eastAsia="Calibri" w:hAnsi="Book Antiqua" w:cs="Arial"/>
                <w:lang w:val="it-IT"/>
              </w:rPr>
              <w:t>posttraumatic</w:t>
            </w:r>
            <w:proofErr w:type="spellEnd"/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lang w:val="it-IT"/>
              </w:rPr>
              <w:t>stress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lang w:val="it-IT"/>
              </w:rPr>
              <w:t>disorder,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proofErr w:type="spellStart"/>
            <w:r w:rsidRPr="001C0800">
              <w:rPr>
                <w:rFonts w:ascii="Book Antiqua" w:eastAsia="Calibri" w:hAnsi="Book Antiqua" w:cs="Arial"/>
                <w:lang w:val="it-IT"/>
              </w:rPr>
              <w:t>recurrent</w:t>
            </w:r>
            <w:proofErr w:type="spellEnd"/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proofErr w:type="spellStart"/>
            <w:r w:rsidRPr="001C0800">
              <w:rPr>
                <w:rFonts w:ascii="Book Antiqua" w:eastAsia="Calibri" w:hAnsi="Book Antiqua" w:cs="Arial"/>
                <w:lang w:val="it-IT"/>
              </w:rPr>
              <w:t>depression</w:t>
            </w:r>
            <w:proofErr w:type="spellEnd"/>
            <w:r w:rsidRPr="001C0800">
              <w:rPr>
                <w:rFonts w:ascii="Book Antiqua" w:eastAsia="Calibri" w:hAnsi="Book Antiqua" w:cs="Arial"/>
                <w:lang w:val="it-IT"/>
              </w:rPr>
              <w:t>,</w:t>
            </w:r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proofErr w:type="spellStart"/>
            <w:r w:rsidRPr="001C0800">
              <w:rPr>
                <w:rFonts w:ascii="Book Antiqua" w:eastAsia="Calibri" w:hAnsi="Book Antiqua" w:cs="Arial"/>
                <w:lang w:val="it-IT"/>
              </w:rPr>
              <w:t>panic</w:t>
            </w:r>
            <w:proofErr w:type="spellEnd"/>
            <w:r w:rsidR="00976B8B" w:rsidRPr="001C0800">
              <w:rPr>
                <w:rFonts w:ascii="Book Antiqua" w:eastAsia="Calibri" w:hAnsi="Book Antiqua" w:cs="Arial"/>
                <w:lang w:val="it-IT"/>
              </w:rPr>
              <w:t xml:space="preserve"> </w:t>
            </w:r>
            <w:r w:rsidRPr="001C0800">
              <w:rPr>
                <w:rFonts w:ascii="Book Antiqua" w:eastAsia="Calibri" w:hAnsi="Book Antiqua" w:cs="Arial"/>
                <w:lang w:val="it-IT"/>
              </w:rPr>
              <w:t>disorder</w:t>
            </w:r>
          </w:p>
        </w:tc>
        <w:tc>
          <w:tcPr>
            <w:tcW w:w="1440" w:type="dxa"/>
          </w:tcPr>
          <w:p w14:paraId="05E730F2" w14:textId="06D2E28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/>
                <w:color w:val="151316"/>
              </w:rPr>
              <w:t>Clonazepam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(0.5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mg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QID),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="0012178C">
              <w:rPr>
                <w:rFonts w:ascii="Book Antiqua" w:eastAsia="Calibri" w:hAnsi="Book Antiqua"/>
                <w:color w:val="151316"/>
              </w:rPr>
              <w:t>t</w:t>
            </w:r>
            <w:r w:rsidRPr="003D6A21">
              <w:rPr>
                <w:rFonts w:ascii="Book Antiqua" w:eastAsia="Calibri" w:hAnsi="Book Antiqua"/>
                <w:color w:val="151316"/>
              </w:rPr>
              <w:t>rimethoprim-sulfamethoxazole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(BID)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</w:p>
        </w:tc>
        <w:tc>
          <w:tcPr>
            <w:tcW w:w="1710" w:type="dxa"/>
          </w:tcPr>
          <w:p w14:paraId="114D54BD" w14:textId="5D135BB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</w:p>
        </w:tc>
        <w:tc>
          <w:tcPr>
            <w:tcW w:w="1260" w:type="dxa"/>
          </w:tcPr>
          <w:p w14:paraId="5EB884B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</w:tcPr>
          <w:p w14:paraId="67C79DC6" w14:textId="64D3468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Hyperreflexi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emulousnes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generaliz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usc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itch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myoclonus)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lessnes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nfusion</w:t>
            </w:r>
          </w:p>
        </w:tc>
        <w:tc>
          <w:tcPr>
            <w:tcW w:w="1440" w:type="dxa"/>
          </w:tcPr>
          <w:p w14:paraId="6FFCA3AC" w14:textId="247BD237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/>
                <w:color w:val="282529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/>
                <w:color w:val="403C40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403C40"/>
              </w:rPr>
              <w:t>and</w:t>
            </w:r>
            <w:r w:rsidR="00976B8B">
              <w:rPr>
                <w:rFonts w:ascii="Book Antiqua" w:eastAsia="Calibri" w:hAnsi="Book Antiqua"/>
                <w:color w:val="403C40"/>
              </w:rPr>
              <w:t xml:space="preserve"> </w:t>
            </w:r>
          </w:p>
          <w:p w14:paraId="4A1FE928" w14:textId="4B8030D4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/>
                <w:color w:val="282529"/>
              </w:rPr>
              <w:t>Antibiotic,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gra</w:t>
            </w:r>
            <w:r w:rsidRPr="003D6A21">
              <w:rPr>
                <w:rFonts w:ascii="Book Antiqua" w:eastAsia="Calibri" w:hAnsi="Book Antiqua"/>
                <w:color w:val="151316"/>
              </w:rPr>
              <w:t>dual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normalization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151316"/>
              </w:rPr>
              <w:t>of</w:t>
            </w:r>
            <w:r w:rsidR="00976B8B">
              <w:rPr>
                <w:rFonts w:ascii="Book Antiqua" w:eastAsia="Calibri" w:hAnsi="Book Antiqua"/>
                <w:color w:val="151316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speech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over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two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to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three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  <w:r w:rsidRPr="003D6A21">
              <w:rPr>
                <w:rFonts w:ascii="Book Antiqua" w:eastAsia="Calibri" w:hAnsi="Book Antiqua"/>
                <w:color w:val="282529"/>
              </w:rPr>
              <w:t>days</w:t>
            </w:r>
            <w:r w:rsidR="00976B8B">
              <w:rPr>
                <w:rFonts w:ascii="Book Antiqua" w:eastAsia="Calibri" w:hAnsi="Book Antiqua"/>
                <w:color w:val="282529"/>
              </w:rPr>
              <w:t xml:space="preserve"> </w:t>
            </w:r>
          </w:p>
        </w:tc>
        <w:tc>
          <w:tcPr>
            <w:tcW w:w="1350" w:type="dxa"/>
          </w:tcPr>
          <w:p w14:paraId="45407E1F" w14:textId="742D505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Sev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tar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rtra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th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ymptom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ed</w:t>
            </w:r>
          </w:p>
        </w:tc>
        <w:tc>
          <w:tcPr>
            <w:tcW w:w="1350" w:type="dxa"/>
          </w:tcPr>
          <w:p w14:paraId="563335E4" w14:textId="7461CEC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highlight w:val="magenta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05A74260" w14:textId="26DBAD3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rewert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Brewerton&lt;/Author&gt;&lt;Year&gt;1996 &lt;/Year&gt;&lt;RecNum&gt;823&lt;/RecNum&gt;&lt;DisplayText&gt;&lt;style face="superscript"&gt;[77]&lt;/style&gt;&lt;/DisplayText&gt;&lt;record&gt;&lt;rec-number&gt;823&lt;/rec-number&gt;&lt;foreign-keys&gt;&lt;key app="EN" db-id="r20wt9p5fzt0tgeewaxv0fejvs59t9zrpvxd"&gt;823&lt;/key&gt;&lt;/foreign-keys&gt;&lt;ref-type name="Journal Article"&gt;17&lt;/ref-type&gt;&lt;contributors&gt;&lt;authors&gt;&lt;author&gt;Timothy D Brewerton &lt;/author&gt;&lt;author&gt;John S Markowitz &lt;/author&gt;&lt;author&gt;Sondra G Keller &lt;/author&gt;&lt;author&gt;Carolyn E Cochrane&lt;/author&gt;&lt;/authors&gt;&lt;/contributors&gt;&lt;titles&gt;&lt;title&gt;Stuttering with sertraline&lt;/title&gt;&lt;secondary-title&gt;J Clin Psychiatry&lt;/secondary-title&gt;&lt;/titles&gt;&lt;periodical&gt;&lt;full-title&gt;J Clin Psychiatry&lt;/full-title&gt;&lt;/periodical&gt;&lt;pages&gt;90-91&lt;/pages&gt;&lt;volume&gt;57&lt;/volume&gt;&lt;number&gt;2&lt;/number&gt;&lt;dates&gt;&lt;year&gt;1996 &lt;/year&gt;&lt;/dates&gt;&lt;urls&gt;&lt;/urls&gt;&lt;custom2&gt;8591976&lt;/custom2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77" w:tooltip="Brewerton, 1996  #823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77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309DF09" w14:textId="77777777" w:rsidTr="00261535">
        <w:tc>
          <w:tcPr>
            <w:tcW w:w="1620" w:type="dxa"/>
          </w:tcPr>
          <w:p w14:paraId="7A29D7EF" w14:textId="48749ED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BE5DB1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QID)</w:t>
            </w:r>
          </w:p>
        </w:tc>
        <w:tc>
          <w:tcPr>
            <w:tcW w:w="900" w:type="dxa"/>
          </w:tcPr>
          <w:p w14:paraId="324DF252" w14:textId="725AA54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se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-indu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no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orted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ure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c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twe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.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3560F6C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sthma</w:t>
            </w:r>
          </w:p>
        </w:tc>
        <w:tc>
          <w:tcPr>
            <w:tcW w:w="1440" w:type="dxa"/>
          </w:tcPr>
          <w:p w14:paraId="479AA80E" w14:textId="7E53AF8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Times-Roman"/>
              </w:rPr>
              <w:t>Nothing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was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clearly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mentioned</w:t>
            </w:r>
          </w:p>
        </w:tc>
        <w:tc>
          <w:tcPr>
            <w:tcW w:w="1710" w:type="dxa"/>
          </w:tcPr>
          <w:p w14:paraId="132E0AD0" w14:textId="2A5C30D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perien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tum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eiv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anage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thm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tacks</w:t>
            </w:r>
          </w:p>
        </w:tc>
        <w:tc>
          <w:tcPr>
            <w:tcW w:w="1260" w:type="dxa"/>
          </w:tcPr>
          <w:p w14:paraId="68618C5A" w14:textId="420250F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o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x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v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sual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ginnin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</w:t>
            </w:r>
            <w:r w:rsidRPr="003D6A21">
              <w:rPr>
                <w:rFonts w:ascii="Book Antiqua" w:eastAsia="Calibri" w:hAnsi="Book Antiqua" w:cs="Arial"/>
              </w:rPr>
              <w:lastRenderedPageBreak/>
              <w:t>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i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inging</w:t>
            </w:r>
          </w:p>
        </w:tc>
        <w:tc>
          <w:tcPr>
            <w:tcW w:w="1350" w:type="dxa"/>
          </w:tcPr>
          <w:p w14:paraId="01523AC8" w14:textId="3C81B489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Times-Roman"/>
              </w:rPr>
            </w:pPr>
            <w:r w:rsidRPr="003D6A21">
              <w:rPr>
                <w:rFonts w:ascii="Book Antiqua" w:eastAsia="Calibri" w:hAnsi="Book Antiqua" w:cs="Times-Roman"/>
              </w:rPr>
              <w:lastRenderedPageBreak/>
              <w:t>Being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tense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having</w:t>
            </w:r>
          </w:p>
          <w:p w14:paraId="4AA5B537" w14:textId="6ED6811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Times-Roman"/>
              </w:rPr>
              <w:t>insomnia,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an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be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frustrated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by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his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peech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problem</w:t>
            </w:r>
          </w:p>
        </w:tc>
        <w:tc>
          <w:tcPr>
            <w:tcW w:w="1440" w:type="dxa"/>
          </w:tcPr>
          <w:p w14:paraId="5225DF6A" w14:textId="027CBCB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utum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f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BC0D63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12178C">
              <w:rPr>
                <w:rFonts w:ascii="Book Antiqua" w:hAnsi="Book Antiqua" w:cs="Arial"/>
                <w:lang w:eastAsia="zh-CN"/>
              </w:rPr>
              <w:t>.</w:t>
            </w:r>
            <w:r w:rsidR="00976B8B">
              <w:rPr>
                <w:rFonts w:ascii="Book Antiqua" w:hAnsi="Book Antiqua" w:cs="Arial"/>
                <w:lang w:eastAsia="zh-CN"/>
              </w:rPr>
              <w:t xml:space="preserve"> </w:t>
            </w:r>
            <w:r w:rsidR="0012178C">
              <w:rPr>
                <w:rFonts w:ascii="Book Antiqua" w:eastAsia="Calibri" w:hAnsi="Book Antiqua" w:cs="Arial"/>
              </w:rPr>
              <w:t>C</w:t>
            </w:r>
            <w:r w:rsidRPr="003D6A21">
              <w:rPr>
                <w:rFonts w:ascii="Book Antiqua" w:eastAsia="Calibri" w:hAnsi="Book Antiqua" w:cs="Arial"/>
              </w:rPr>
              <w:t>hang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rom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Q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12178C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11F8C20C" w14:textId="1D43F9A4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a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a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</w:p>
          <w:p w14:paraId="0F39065A" w14:textId="53CCCBD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gim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19B562D2" w14:textId="40E5D0C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</w:t>
            </w:r>
          </w:p>
        </w:tc>
        <w:tc>
          <w:tcPr>
            <w:tcW w:w="1350" w:type="dxa"/>
          </w:tcPr>
          <w:p w14:paraId="5E9CC7A3" w14:textId="00FD263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3FA39EA4" w14:textId="07E84093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5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Rosenfiel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Rosenfield&lt;/Author&gt;&lt;Year&gt;1994&lt;/Year&gt;&lt;RecNum&gt;2&lt;/RecNum&gt;&lt;DisplayText&gt;&lt;style face="superscript"&gt;[110]&lt;/style&gt;&lt;/DisplayText&gt;&lt;record&gt;&lt;rec-number&gt;2&lt;/rec-number&gt;&lt;foreign-keys&gt;&lt;key app="EN" db-id="00pe2awedpxt0nee9f75fxs90p2ssv0vw5x2"&gt;2&lt;/key&gt;&lt;/foreign-keys&gt;&lt;ref-type name="Journal Article"&gt;17&lt;/ref-type&gt;&lt;contributors&gt;&lt;authors&gt;&lt;author&gt;Rosenfield, David B&lt;/author&gt;&lt;author&gt;McCarthy, Michael&lt;/author&gt;&lt;author&gt;McKinney, Kevin&lt;/author&gt;&lt;author&gt;Viswanath, Nagalapura S&lt;/author&gt;&lt;author&gt;Nudelman, Harvey B&lt;/author&gt;&lt;/authors&gt;&lt;/contributors&gt;&lt;titles&gt;&lt;title&gt;Stuttering induced by theophylline&lt;/title&gt;&lt;secondary-title&gt;Ear, nose &amp;amp; throat journal&lt;/secondary-title&gt;&lt;/titles&gt;&lt;pages&gt;914-920&lt;/pages&gt;&lt;volume&gt;73&lt;/volume&gt;&lt;number&gt;12&lt;/number&gt;&lt;dates&gt;&lt;year&gt;1994&lt;/year&gt;&lt;/dates&gt;&lt;isbn&gt;0145-5613&lt;/isbn&gt;&lt;urls&gt;&lt;/urls&gt;&lt;electronic-resource-num&gt;https://doi.org/10.1177/01455613940730120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0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5C8F8563" w14:textId="77777777" w:rsidTr="00261535">
        <w:tc>
          <w:tcPr>
            <w:tcW w:w="1620" w:type="dxa"/>
          </w:tcPr>
          <w:p w14:paraId="2CBE0D80" w14:textId="32B110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13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ometimes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QID)</w:t>
            </w:r>
          </w:p>
        </w:tc>
        <w:tc>
          <w:tcPr>
            <w:tcW w:w="900" w:type="dxa"/>
          </w:tcPr>
          <w:p w14:paraId="1218A7F2" w14:textId="4B61229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Fe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6.5</w:t>
            </w:r>
          </w:p>
        </w:tc>
        <w:tc>
          <w:tcPr>
            <w:tcW w:w="1350" w:type="dxa"/>
          </w:tcPr>
          <w:p w14:paraId="56EF9B1F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sthma</w:t>
            </w:r>
          </w:p>
        </w:tc>
        <w:tc>
          <w:tcPr>
            <w:tcW w:w="1440" w:type="dxa"/>
          </w:tcPr>
          <w:p w14:paraId="411ED48B" w14:textId="0A2C64C6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Times-Roman"/>
              </w:rPr>
            </w:pPr>
            <w:r w:rsidRPr="003D6A21">
              <w:rPr>
                <w:rFonts w:ascii="Book Antiqua" w:eastAsia="Calibri" w:hAnsi="Book Antiqua" w:cs="Times-Roman"/>
              </w:rPr>
              <w:t>Metaproterenol</w:t>
            </w:r>
            <w:r w:rsidR="00976B8B">
              <w:rPr>
                <w:rFonts w:ascii="Book Antiqua" w:hAnsi="Book Antiqua" w:cs="Times-Roman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sulphate</w:t>
            </w:r>
            <w:r w:rsidR="00976B8B">
              <w:rPr>
                <w:rFonts w:ascii="Book Antiqua" w:eastAsia="Calibri" w:hAnsi="Book Antiqua" w:cs="Times-Roman"/>
              </w:rPr>
              <w:t xml:space="preserve"> </w:t>
            </w:r>
            <w:r w:rsidRPr="003D6A21">
              <w:rPr>
                <w:rFonts w:ascii="Book Antiqua" w:eastAsia="Calibri" w:hAnsi="Book Antiqua" w:cs="Times-Roman"/>
              </w:rPr>
              <w:t>(PRN)</w:t>
            </w:r>
          </w:p>
        </w:tc>
        <w:tc>
          <w:tcPr>
            <w:tcW w:w="1710" w:type="dxa"/>
          </w:tcPr>
          <w:p w14:paraId="56CCC1FE" w14:textId="485C35A8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3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D</w:t>
            </w:r>
          </w:p>
        </w:tc>
        <w:tc>
          <w:tcPr>
            <w:tcW w:w="1260" w:type="dxa"/>
          </w:tcPr>
          <w:p w14:paraId="083B23E3" w14:textId="2E24F87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ultip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petition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"I"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special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ginn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ul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et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speak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r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lowly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ited</w:t>
            </w:r>
          </w:p>
        </w:tc>
        <w:tc>
          <w:tcPr>
            <w:tcW w:w="1350" w:type="dxa"/>
          </w:tcPr>
          <w:p w14:paraId="5FDC838B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R</w:t>
            </w:r>
          </w:p>
        </w:tc>
        <w:tc>
          <w:tcPr>
            <w:tcW w:w="1440" w:type="dxa"/>
          </w:tcPr>
          <w:p w14:paraId="29AF61A9" w14:textId="19507C1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850BC2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48425507" w14:textId="3FB4FCA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sump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l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nc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i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pond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drawal.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ver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lastRenderedPageBreak/>
              <w:t>month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continu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sum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ysfluency</w:t>
            </w:r>
          </w:p>
        </w:tc>
        <w:tc>
          <w:tcPr>
            <w:tcW w:w="1350" w:type="dxa"/>
          </w:tcPr>
          <w:p w14:paraId="33C4D612" w14:textId="7B3D6561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215532ED" w14:textId="7E0E5DCA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5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Rosenfiel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Rosenfield&lt;/Author&gt;&lt;Year&gt;1994&lt;/Year&gt;&lt;RecNum&gt;2&lt;/RecNum&gt;&lt;DisplayText&gt;&lt;style face="superscript"&gt;[110]&lt;/style&gt;&lt;/DisplayText&gt;&lt;record&gt;&lt;rec-number&gt;2&lt;/rec-number&gt;&lt;foreign-keys&gt;&lt;key app="EN" db-id="00pe2awedpxt0nee9f75fxs90p2ssv0vw5x2"&gt;2&lt;/key&gt;&lt;/foreign-keys&gt;&lt;ref-type name="Journal Article"&gt;17&lt;/ref-type&gt;&lt;contributors&gt;&lt;authors&gt;&lt;author&gt;Rosenfield, David B&lt;/author&gt;&lt;author&gt;McCarthy, Michael&lt;/author&gt;&lt;author&gt;McKinney, Kevin&lt;/author&gt;&lt;author&gt;Viswanath, Nagalapura S&lt;/author&gt;&lt;author&gt;Nudelman, Harvey B&lt;/author&gt;&lt;/authors&gt;&lt;/contributors&gt;&lt;titles&gt;&lt;title&gt;Stuttering induced by theophylline&lt;/title&gt;&lt;secondary-title&gt;Ear, nose &amp;amp; throat journal&lt;/secondary-title&gt;&lt;/titles&gt;&lt;pages&gt;914-920&lt;/pages&gt;&lt;volume&gt;73&lt;/volume&gt;&lt;number&gt;12&lt;/number&gt;&lt;dates&gt;&lt;year&gt;1994&lt;/year&gt;&lt;/dates&gt;&lt;isbn&gt;0145-5613&lt;/isbn&gt;&lt;urls&gt;&lt;/urls&gt;&lt;electronic-resource-num&gt;https://doi.org/10.1177/01455613940730120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0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67ACE5BA" w14:textId="77777777" w:rsidTr="00261535">
        <w:tc>
          <w:tcPr>
            <w:tcW w:w="1620" w:type="dxa"/>
          </w:tcPr>
          <w:p w14:paraId="70986807" w14:textId="1D4CA5E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D</w:t>
            </w:r>
          </w:p>
        </w:tc>
        <w:tc>
          <w:tcPr>
            <w:tcW w:w="900" w:type="dxa"/>
          </w:tcPr>
          <w:p w14:paraId="21DBBC65" w14:textId="2117142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mo</w:t>
            </w:r>
            <w:proofErr w:type="spellEnd"/>
          </w:p>
        </w:tc>
        <w:tc>
          <w:tcPr>
            <w:tcW w:w="1350" w:type="dxa"/>
          </w:tcPr>
          <w:p w14:paraId="05D73F3E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sthma</w:t>
            </w:r>
          </w:p>
        </w:tc>
        <w:tc>
          <w:tcPr>
            <w:tcW w:w="1440" w:type="dxa"/>
          </w:tcPr>
          <w:p w14:paraId="2DA1EB1E" w14:textId="5C751C4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Beclomethaso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propiona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Theo-Dur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prinkl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200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mo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)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ddition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of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metaprotereno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sulphate,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  <w:color w:val="000000"/>
              </w:rPr>
              <w:lastRenderedPageBreak/>
              <w:t>isoetharine</w:t>
            </w:r>
            <w:proofErr w:type="spellEnd"/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HCL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and</w:t>
            </w:r>
            <w:r w:rsidRPr="003D6A21">
              <w:rPr>
                <w:rFonts w:ascii="Book Antiqua" w:eastAsia="Calibri" w:hAnsi="Book Antiqua" w:cs="Arial"/>
                <w:color w:val="000000"/>
              </w:rPr>
              <w:br/>
              <w:t>atropine</w:t>
            </w:r>
            <w:r w:rsidR="00976B8B">
              <w:rPr>
                <w:rFonts w:ascii="Book Antiqua" w:eastAsia="Calibri" w:hAnsi="Book Antiqua" w:cs="Arial"/>
                <w:color w:val="000000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000000"/>
              </w:rPr>
              <w:t>(a</w:t>
            </w:r>
            <w:r w:rsidRPr="003D6A21">
              <w:rPr>
                <w:rFonts w:ascii="Book Antiqua" w:eastAsia="Calibri" w:hAnsi="Book Antiqua" w:cs="Arial"/>
              </w:rPr>
              <w:t>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1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mo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l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rug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romoly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37C59D37" w14:textId="40DBFAAA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capsule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2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ID)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Pr="003D6A21">
              <w:rPr>
                <w:rFonts w:ascii="Book Antiqua" w:eastAsia="Calibri" w:hAnsi="Book Antiqua" w:cs="Arial"/>
              </w:rPr>
              <w:t>)</w:t>
            </w:r>
          </w:p>
        </w:tc>
        <w:tc>
          <w:tcPr>
            <w:tcW w:w="1710" w:type="dxa"/>
          </w:tcPr>
          <w:p w14:paraId="332D0D1D" w14:textId="665A10B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onth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iti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</w:p>
        </w:tc>
        <w:tc>
          <w:tcPr>
            <w:tcW w:w="1260" w:type="dxa"/>
          </w:tcPr>
          <w:p w14:paraId="625CEBF9" w14:textId="4A31E560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Repeat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"a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h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h"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iddl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ntences,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="0012178C">
              <w:rPr>
                <w:rFonts w:ascii="Book Antiqua" w:eastAsia="Calibri" w:hAnsi="Book Antiqua" w:cs="Arial"/>
              </w:rPr>
              <w:t>s</w:t>
            </w:r>
            <w:r w:rsidRPr="003D6A21">
              <w:rPr>
                <w:rFonts w:ascii="Book Antiqua" w:eastAsia="Calibri" w:hAnsi="Book Antiqua" w:cs="Arial"/>
              </w:rPr>
              <w:t>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or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he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cited</w:t>
            </w:r>
          </w:p>
        </w:tc>
        <w:tc>
          <w:tcPr>
            <w:tcW w:w="1350" w:type="dxa"/>
          </w:tcPr>
          <w:p w14:paraId="21D59284" w14:textId="0BDD46A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nxiety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leep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roblems</w:t>
            </w:r>
          </w:p>
        </w:tc>
        <w:tc>
          <w:tcPr>
            <w:tcW w:w="1440" w:type="dxa"/>
          </w:tcPr>
          <w:p w14:paraId="19628A60" w14:textId="0C8E2CC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Withdraw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yr</w:t>
            </w:r>
            <w:proofErr w:type="spellEnd"/>
            <w:r w:rsidR="00850BC2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Calibri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w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ee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74635618" w14:textId="39A7332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let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lie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ati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nl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eiv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u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sthm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tack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perienc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n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</w:p>
        </w:tc>
        <w:tc>
          <w:tcPr>
            <w:tcW w:w="1350" w:type="dxa"/>
          </w:tcPr>
          <w:p w14:paraId="21EAD307" w14:textId="6EC51F3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48AE7435" w14:textId="1C569701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25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Rosenfiel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Rosenfield&lt;/Author&gt;&lt;Year&gt;1994&lt;/Year&gt;&lt;RecNum&gt;2&lt;/RecNum&gt;&lt;DisplayText&gt;&lt;style face="superscript"&gt;[110]&lt;/style&gt;&lt;/DisplayText&gt;&lt;record&gt;&lt;rec-number&gt;2&lt;/rec-number&gt;&lt;foreign-keys&gt;&lt;key app="EN" db-id="00pe2awedpxt0nee9f75fxs90p2ssv0vw5x2"&gt;2&lt;/key&gt;&lt;/foreign-keys&gt;&lt;ref-type name="Journal Article"&gt;17&lt;/ref-type&gt;&lt;contributors&gt;&lt;authors&gt;&lt;author&gt;Rosenfield, David B&lt;/author&gt;&lt;author&gt;McCarthy, Michael&lt;/author&gt;&lt;author&gt;McKinney, Kevin&lt;/author&gt;&lt;author&gt;Viswanath, Nagalapura S&lt;/author&gt;&lt;author&gt;Nudelman, Harvey B&lt;/author&gt;&lt;/authors&gt;&lt;/contributors&gt;&lt;titles&gt;&lt;title&gt;Stuttering induced by theophylline&lt;/title&gt;&lt;secondary-title&gt;Ear, nose &amp;amp; throat journal&lt;/secondary-title&gt;&lt;/titles&gt;&lt;pages&gt;914-920&lt;/pages&gt;&lt;volume&gt;73&lt;/volume&gt;&lt;number&gt;12&lt;/number&gt;&lt;dates&gt;&lt;year&gt;1994&lt;/year&gt;&lt;/dates&gt;&lt;isbn&gt;0145-5613&lt;/isbn&gt;&lt;urls&gt;&lt;/urls&gt;&lt;electronic-resource-num&gt;https://doi.org/10.1177/014556139407301208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0" w:tooltip="Rosenfield, 1994 #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0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00F8F867" w14:textId="77777777" w:rsidTr="00261535">
        <w:tc>
          <w:tcPr>
            <w:tcW w:w="1620" w:type="dxa"/>
          </w:tcPr>
          <w:p w14:paraId="6EF5ED8E" w14:textId="0A3F86F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BID)</w:t>
            </w:r>
          </w:p>
        </w:tc>
        <w:tc>
          <w:tcPr>
            <w:tcW w:w="900" w:type="dxa"/>
          </w:tcPr>
          <w:p w14:paraId="6BA74A62" w14:textId="18431366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Male</w:t>
            </w:r>
            <w:r w:rsidR="00073D96">
              <w:rPr>
                <w:rFonts w:ascii="Book Antiqua" w:eastAsia="Calibri" w:hAnsi="Book Antiqua" w:cs="Arial"/>
              </w:rPr>
              <w:t>/</w:t>
            </w:r>
            <w:r w:rsidRPr="003D6A21">
              <w:rPr>
                <w:rFonts w:ascii="Book Antiqua" w:eastAsia="Calibri" w:hAnsi="Book Antiqua" w:cs="Arial"/>
              </w:rPr>
              <w:t>73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</w:tcPr>
          <w:p w14:paraId="0BDD7DBA" w14:textId="6EB37D4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ong-stand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roni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bstructiv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u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ea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econdar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neumoconiosis</w:t>
            </w:r>
          </w:p>
        </w:tc>
        <w:tc>
          <w:tcPr>
            <w:tcW w:w="1440" w:type="dxa"/>
          </w:tcPr>
          <w:p w14:paraId="4B2D003E" w14:textId="68FABFDA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/>
              </w:rPr>
            </w:pPr>
            <w:r w:rsidRPr="003D6A21">
              <w:rPr>
                <w:rFonts w:ascii="Book Antiqua" w:eastAsia="Calibri" w:hAnsi="Book Antiqua"/>
              </w:rPr>
              <w:t>Steroids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and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ranitidine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as</w:t>
            </w:r>
            <w:r w:rsidR="00976B8B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well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as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being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on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oxygen</w:t>
            </w:r>
          </w:p>
        </w:tc>
        <w:tc>
          <w:tcPr>
            <w:tcW w:w="1710" w:type="dxa"/>
          </w:tcPr>
          <w:p w14:paraId="186F22CB" w14:textId="608CEE43" w:rsidR="003D6A21" w:rsidRPr="003D6A21" w:rsidRDefault="003D6A21" w:rsidP="003D6A21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/>
              </w:rPr>
              <w:t>One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month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after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the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introduction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of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  <w:r w:rsidRPr="003D6A21">
              <w:rPr>
                <w:rFonts w:ascii="Book Antiqua" w:eastAsia="Calibri" w:hAnsi="Book Antiqua"/>
              </w:rPr>
              <w:t>theophylline</w:t>
            </w:r>
            <w:r w:rsidR="00976B8B">
              <w:rPr>
                <w:rFonts w:ascii="Book Antiqua" w:eastAsia="Calibri" w:hAnsi="Book Antiqua"/>
              </w:rPr>
              <w:t xml:space="preserve"> </w:t>
            </w:r>
          </w:p>
        </w:tc>
        <w:tc>
          <w:tcPr>
            <w:tcW w:w="1260" w:type="dxa"/>
          </w:tcPr>
          <w:p w14:paraId="7A96782B" w14:textId="03319302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A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tens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nic-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clonic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ou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y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extrapyramida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omponents</w:t>
            </w:r>
          </w:p>
        </w:tc>
        <w:tc>
          <w:tcPr>
            <w:tcW w:w="1350" w:type="dxa"/>
          </w:tcPr>
          <w:p w14:paraId="798D133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440" w:type="dxa"/>
          </w:tcPr>
          <w:p w14:paraId="34260529" w14:textId="3CCE466E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DC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ophylline</w:t>
            </w:r>
            <w:r w:rsidRPr="003D6A21">
              <w:rPr>
                <w:rFonts w:ascii="Book Antiqua" w:eastAsia="Calibri" w:hAnsi="Book Antiqua" w:cs="Calibri"/>
              </w:rPr>
              <w:t>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minish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8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h</w:t>
            </w:r>
          </w:p>
        </w:tc>
        <w:tc>
          <w:tcPr>
            <w:tcW w:w="1350" w:type="dxa"/>
          </w:tcPr>
          <w:p w14:paraId="31A0BEF3" w14:textId="6E0459D9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heophyll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administe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2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proofErr w:type="spellStart"/>
            <w:r w:rsidRPr="003D6A21">
              <w:rPr>
                <w:rFonts w:ascii="Book Antiqua" w:eastAsia="Calibri" w:hAnsi="Book Antiqua" w:cs="Arial"/>
              </w:rPr>
              <w:t>wk</w:t>
            </w:r>
            <w:proofErr w:type="spellEnd"/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la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a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,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am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peech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isord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curr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ithi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ew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</w:p>
          <w:p w14:paraId="7ECA4DEF" w14:textId="3CB4F5F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an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persist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unti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eatment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wa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opped</w:t>
            </w:r>
          </w:p>
        </w:tc>
        <w:tc>
          <w:tcPr>
            <w:tcW w:w="1350" w:type="dxa"/>
          </w:tcPr>
          <w:p w14:paraId="321CCBFA" w14:textId="0302D85D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</w:tcPr>
          <w:p w14:paraId="15C9FCEE" w14:textId="0883F5AE" w:rsidR="003D6A21" w:rsidRPr="003D6A21" w:rsidRDefault="003D54BB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hyperlink w:anchor="_ENREF_11" w:tooltip="Gerard, 1998 #3" w:history="1">
              <w:r w:rsidR="003D6A21" w:rsidRPr="003D6A21">
                <w:rPr>
                  <w:rFonts w:ascii="Book Antiqua" w:eastAsia="Calibri" w:hAnsi="Book Antiqua" w:cs="Arial"/>
                  <w:noProof/>
                </w:rPr>
                <w:t>Gerard</w:t>
              </w:r>
              <w:r w:rsidR="00976B8B">
                <w:rPr>
                  <w:rFonts w:ascii="Book Antiqua" w:eastAsia="Calibri" w:hAnsi="Book Antiqua" w:cs="Arial"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et</w:t>
              </w:r>
              <w:r w:rsidR="00976B8B">
                <w:rPr>
                  <w:rFonts w:ascii="Book Antiqua" w:eastAsia="Calibri" w:hAnsi="Book Antiqua" w:cs="Arial"/>
                  <w:i/>
                  <w:iCs/>
                  <w:noProof/>
                </w:rPr>
                <w:t xml:space="preserve"> </w:t>
              </w:r>
              <w:r w:rsidR="003D6A21" w:rsidRPr="003D6A21">
                <w:rPr>
                  <w:rFonts w:ascii="Book Antiqua" w:eastAsia="Calibri" w:hAnsi="Book Antiqua" w:cs="Arial"/>
                  <w:i/>
                  <w:iCs/>
                  <w:noProof/>
                </w:rPr>
                <w:t>al</w:t>
              </w:r>
            </w:hyperlink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="003D6A21"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Gerard&lt;/Author&gt;&lt;Year&gt;1998&lt;/Year&gt;&lt;RecNum&gt;842&lt;/RecNum&gt;&lt;DisplayText&gt;&lt;style face="superscript"&gt;[111]&lt;/style&gt;&lt;/DisplayText&gt;&lt;record&gt;&lt;rec-number&gt;842&lt;/rec-number&gt;&lt;foreign-keys&gt;&lt;key app="EN" db-id="r20wt9p5fzt0tgeewaxv0fejvs59t9zrpvxd"&gt;842&lt;/key&gt;&lt;/foreign-keys&gt;&lt;ref-type name="Journal Article"&gt;17&lt;/ref-type&gt;&lt;contributors&gt;&lt;authors&gt;&lt;author&gt;Jean-Marie Gerard&lt;/author&gt;&lt;author&gt;Yves Robience&lt;/author&gt;&lt;/authors&gt;&lt;/contributors&gt;&lt;titles&gt;&lt;title&gt;Theophylline-induced stuttering&lt;/title&gt;&lt;secondary-title&gt;Movement Disorders&lt;/secondary-title&gt;&lt;/titles&gt;&lt;periodical&gt;&lt;full-title&gt;Movement Disorders&lt;/full-title&gt;&lt;/periodical&gt;&lt;pages&gt;847&lt;/pages&gt;&lt;volume&gt;13&lt;/volume&gt;&lt;number&gt;5&lt;/number&gt;&lt;dates&gt;&lt;year&gt;1998&lt;/year&gt;&lt;/dates&gt;&lt;urls&gt;&lt;/urls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11" w:tooltip="Gerard, 1998 #842" w:history="1">
              <w:r w:rsidR="003D6A21"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11</w:t>
              </w:r>
            </w:hyperlink>
            <w:r w:rsidR="003D6A21"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  <w:tr w:rsidR="003D6A21" w:rsidRPr="003D6A21" w14:paraId="3EB32C1C" w14:textId="77777777" w:rsidTr="00261535">
        <w:tc>
          <w:tcPr>
            <w:tcW w:w="1620" w:type="dxa"/>
            <w:tcBorders>
              <w:bottom w:val="single" w:sz="4" w:space="0" w:color="auto"/>
            </w:tcBorders>
          </w:tcPr>
          <w:p w14:paraId="6A5E34E6" w14:textId="4C363355" w:rsidR="003D6A21" w:rsidRPr="00584E79" w:rsidRDefault="00584E79" w:rsidP="00584E79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1.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584E79">
              <w:rPr>
                <w:rFonts w:ascii="Book Antiqua" w:eastAsia="Calibri" w:hAnsi="Book Antiqua" w:cs="Arial"/>
              </w:rPr>
              <w:t>Trifluoperazine</w:t>
            </w:r>
            <w:r w:rsidR="00976B8B" w:rsidRPr="00584E79">
              <w:rPr>
                <w:rFonts w:ascii="Book Antiqua" w:eastAsia="Calibri" w:hAnsi="Book Antiqua" w:cs="Arial"/>
              </w:rPr>
              <w:t xml:space="preserve"> </w:t>
            </w:r>
            <w:r w:rsidR="003D6A21" w:rsidRPr="00584E79">
              <w:rPr>
                <w:rFonts w:ascii="Book Antiqua" w:eastAsia="Calibri" w:hAnsi="Book Antiqua" w:cs="Arial"/>
              </w:rPr>
              <w:t>(30</w:t>
            </w:r>
            <w:r w:rsidR="00976B8B" w:rsidRPr="00584E79">
              <w:rPr>
                <w:rFonts w:ascii="Book Antiqua" w:eastAsia="Calibri" w:hAnsi="Book Antiqua" w:cs="Arial"/>
              </w:rPr>
              <w:t xml:space="preserve"> </w:t>
            </w:r>
            <w:r w:rsidR="003D6A21" w:rsidRPr="00584E79">
              <w:rPr>
                <w:rFonts w:ascii="Book Antiqua" w:eastAsia="Calibri" w:hAnsi="Book Antiqua" w:cs="Arial"/>
              </w:rPr>
              <w:t>mg/d)</w:t>
            </w:r>
          </w:p>
          <w:p w14:paraId="3B203F36" w14:textId="2A4C8A6D" w:rsidR="003D6A21" w:rsidRPr="00850BC2" w:rsidRDefault="00584E79" w:rsidP="00584E79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2.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584E79">
              <w:rPr>
                <w:rFonts w:ascii="Book Antiqua" w:eastAsia="Calibri" w:hAnsi="Book Antiqua" w:cs="Arial"/>
              </w:rPr>
              <w:t>Chlorpromazine</w:t>
            </w:r>
            <w:r w:rsidR="00976B8B" w:rsidRPr="00584E79">
              <w:rPr>
                <w:rFonts w:ascii="Book Antiqua" w:eastAsia="Calibri" w:hAnsi="Book Antiqua" w:cs="Arial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</w:rPr>
              <w:t>(up</w:t>
            </w:r>
            <w:r w:rsidR="00976B8B" w:rsidRPr="00850BC2">
              <w:rPr>
                <w:rFonts w:ascii="Book Antiqua" w:eastAsia="Calibri" w:hAnsi="Book Antiqua" w:cs="Arial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</w:rPr>
              <w:t>to</w:t>
            </w:r>
            <w:r w:rsidR="00976B8B" w:rsidRPr="00850BC2">
              <w:rPr>
                <w:rFonts w:ascii="Book Antiqua" w:eastAsia="Calibri" w:hAnsi="Book Antiqua" w:cs="Arial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</w:rPr>
              <w:t>800</w:t>
            </w:r>
            <w:r w:rsidR="00976B8B" w:rsidRPr="00850BC2">
              <w:rPr>
                <w:rFonts w:ascii="Book Antiqua" w:eastAsia="Calibri" w:hAnsi="Book Antiqua" w:cs="Arial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5F25CFE2" w14:textId="77777777" w:rsidR="003D6A21" w:rsidRPr="003D6A21" w:rsidRDefault="003D6A21" w:rsidP="00584E79">
            <w:pPr>
              <w:spacing w:line="360" w:lineRule="auto"/>
              <w:ind w:left="480" w:hangingChars="200" w:hanging="480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Male/40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48A50610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Schizophrenia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7DE68267" w14:textId="60B9A085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Trihexyphenidyl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(5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)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0F25AD85" w14:textId="61235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1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Fou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ays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rifluoper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3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  <w:p w14:paraId="337E83C9" w14:textId="4C56865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2.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After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lorprom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8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7927FE7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R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6A417823" w14:textId="77777777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  <w:color w:val="000000"/>
              </w:rPr>
              <w:t>NR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70432FB5" w14:textId="32009E84" w:rsidR="003D6A21" w:rsidRPr="00850BC2" w:rsidRDefault="00584E79" w:rsidP="00584E79">
            <w:pPr>
              <w:spacing w:after="160" w:line="360" w:lineRule="auto"/>
              <w:contextualSpacing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</w:rPr>
              <w:t>1.</w:t>
            </w:r>
            <w:r>
              <w:rPr>
                <w:rFonts w:ascii="Book Antiqua" w:eastAsia="Calibri" w:hAnsi="Book Antiqua" w:cs="Arial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Increasing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dosag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trihexyphenidyl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677F3D">
              <w:rPr>
                <w:rFonts w:ascii="Book Antiqua" w:hAnsi="Book Antiqua" w:cs="Arial"/>
                <w:color w:val="242021"/>
                <w:lang w:eastAsia="zh-CN"/>
              </w:rPr>
              <w:t>.</w:t>
            </w:r>
            <w:r w:rsidR="00850BC2">
              <w:rPr>
                <w:rFonts w:ascii="Book Antiqua" w:hAnsi="Book Antiqua" w:cs="Arial"/>
                <w:color w:val="242021"/>
                <w:lang w:eastAsia="zh-CN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DC</w:t>
            </w:r>
            <w:r w:rsidR="00976B8B" w:rsidRPr="00850BC2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 w:rsidRPr="00850BC2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trifluoperazine</w:t>
            </w:r>
            <w:r w:rsidR="003D6A21" w:rsidRPr="00850BC2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 w:rsidRPr="00850BC2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complete</w:t>
            </w:r>
            <w:r w:rsidR="00976B8B" w:rsidRPr="00850BC2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="003D6A21" w:rsidRPr="00850BC2">
              <w:rPr>
                <w:rFonts w:ascii="Book Antiqua" w:eastAsia="Calibri" w:hAnsi="Book Antiqua" w:cs="Arial"/>
                <w:color w:val="242021"/>
              </w:rPr>
              <w:t>relief</w:t>
            </w:r>
            <w:r w:rsidR="00976B8B" w:rsidRPr="00850BC2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  <w:p w14:paraId="3825E88D" w14:textId="0F0F51A5" w:rsidR="003D6A21" w:rsidRPr="00677F3D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242021"/>
              </w:rPr>
            </w:pPr>
            <w:r w:rsidRPr="003D6A21">
              <w:rPr>
                <w:rFonts w:ascii="Book Antiqua" w:eastAsia="Calibri" w:hAnsi="Book Antiqua" w:cs="Arial"/>
                <w:color w:val="242021"/>
              </w:rPr>
              <w:t>2.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Addi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benztropine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Calibri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n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improvement</w:t>
            </w:r>
            <w:r w:rsidR="00677F3D">
              <w:rPr>
                <w:rFonts w:ascii="Book Antiqua" w:hAnsi="Book Antiqua" w:cs="Arial" w:hint="eastAsia"/>
                <w:color w:val="242021"/>
                <w:lang w:eastAsia="zh-CN"/>
              </w:rPr>
              <w:t>.</w:t>
            </w:r>
            <w:r w:rsidR="00677F3D">
              <w:rPr>
                <w:rFonts w:ascii="Book Antiqua" w:hAnsi="Book Antiqua" w:cs="Arial"/>
                <w:color w:val="242021"/>
                <w:lang w:eastAsia="zh-CN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duction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hlorpromazin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os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t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400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lastRenderedPageBreak/>
              <w:t>mg/d</w:t>
            </w:r>
            <w:r w:rsidRPr="003D6A21">
              <w:rPr>
                <w:rFonts w:ascii="Book Antiqua" w:eastAsia="Calibri" w:hAnsi="Book Antiqua" w:cs="Calibri"/>
                <w:color w:val="242021"/>
              </w:rPr>
              <w:t>,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complete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relie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21573D98" w14:textId="03A58A6C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lastRenderedPageBreak/>
              <w:t>Increas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lorprom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7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tur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;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reduc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h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dosag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hlorpromazine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to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400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mg/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aused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cessation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of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</w:rPr>
              <w:t>stutterin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2AE2B7ED" w14:textId="30594813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3D6A21">
              <w:rPr>
                <w:rFonts w:ascii="Book Antiqua" w:eastAsia="Calibri" w:hAnsi="Book Antiqua" w:cs="Arial"/>
              </w:rPr>
              <w:t>N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history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of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speech</w:t>
            </w:r>
            <w:r w:rsidR="00976B8B">
              <w:rPr>
                <w:rFonts w:ascii="Book Antiqua" w:eastAsia="Calibri" w:hAnsi="Book Antiqua" w:cs="Arial"/>
                <w:color w:val="242021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color w:val="242021"/>
              </w:rPr>
              <w:t>dysfluency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56B6D26B" w14:textId="5D36F4EF" w:rsidR="003D6A21" w:rsidRPr="003D6A21" w:rsidRDefault="003D6A21" w:rsidP="003D6A21">
            <w:pPr>
              <w:spacing w:line="360" w:lineRule="auto"/>
              <w:jc w:val="both"/>
              <w:rPr>
                <w:rFonts w:ascii="Book Antiqua" w:eastAsia="Calibri" w:hAnsi="Book Antiqua" w:cs="Arial"/>
                <w:color w:val="000000"/>
              </w:rPr>
            </w:pPr>
            <w:r w:rsidRPr="003D6A21">
              <w:rPr>
                <w:rFonts w:ascii="Book Antiqua" w:eastAsia="Calibri" w:hAnsi="Book Antiqua" w:cs="Arial"/>
              </w:rPr>
              <w:t>Nurnberg</w:t>
            </w:r>
            <w:r w:rsidR="00976B8B">
              <w:rPr>
                <w:rFonts w:ascii="Book Antiqua" w:eastAsia="Calibri" w:hAnsi="Book Antiqua" w:cs="Arial"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et</w:t>
            </w:r>
            <w:r w:rsidR="00976B8B">
              <w:rPr>
                <w:rFonts w:ascii="Book Antiqua" w:eastAsia="Calibri" w:hAnsi="Book Antiqua" w:cs="Arial"/>
                <w:i/>
                <w:iCs/>
              </w:rPr>
              <w:t xml:space="preserve"> </w:t>
            </w:r>
            <w:r w:rsidRPr="003D6A21">
              <w:rPr>
                <w:rFonts w:ascii="Book Antiqua" w:eastAsia="Calibri" w:hAnsi="Book Antiqua" w:cs="Arial"/>
                <w:i/>
                <w:iCs/>
              </w:rPr>
              <w:t>al</w:t>
            </w:r>
            <w:r w:rsidR="00016611" w:rsidRPr="003D6A21">
              <w:rPr>
                <w:rFonts w:ascii="Book Antiqua" w:eastAsia="Calibri" w:hAnsi="Book Antiqua" w:cs="Arial"/>
              </w:rPr>
              <w:fldChar w:fldCharType="begin"/>
            </w:r>
            <w:r w:rsidRPr="003D6A21">
              <w:rPr>
                <w:rFonts w:ascii="Book Antiqua" w:eastAsia="Calibri" w:hAnsi="Book Antiqua" w:cs="Arial"/>
              </w:rPr>
              <w:instrText xml:space="preserve"> ADDIN EN.CITE &lt;EndNote&gt;&lt;Cite&gt;&lt;Author&gt;Nurnberg&lt;/Author&gt;&lt;Year&gt;1981&lt;/Year&gt;&lt;RecNum&gt;184&lt;/RecNum&gt;&lt;DisplayText&gt;&lt;style face="superscript"&gt;[10]&lt;/style&gt;&lt;/DisplayText&gt;&lt;record&gt;&lt;rec-number&gt;184&lt;/rec-number&gt;&lt;foreign-keys&gt;&lt;key app="EN" db-id="r20wt9p5fzt0tgeewaxv0fejvs59t9zrpvxd"&gt;184&lt;/key&gt;&lt;/foreign-keys&gt;&lt;ref-type name="Journal Article"&gt;17&lt;/ref-type&gt;&lt;contributors&gt;&lt;authors&gt;&lt;author&gt;Nurnberg, H George&lt;/author&gt;&lt;author&gt;Greenwald, Blaine&lt;/author&gt;&lt;/authors&gt;&lt;/contributors&gt;&lt;titles&gt;&lt;title&gt;Stuttering: an unusual side effect of phenothiazines&lt;/title&gt;&lt;secondary-title&gt;The American Journal of Psychiatry&lt;/secondary-title&gt;&lt;/titles&gt;&lt;periodical&gt;&lt;full-title&gt;The American journal of psychiatry&lt;/full-title&gt;&lt;/periodical&gt;&lt;dates&gt;&lt;year&gt;1981&lt;/year&gt;&lt;/dates&gt;&lt;isbn&gt;1535-7228&lt;/isbn&gt;&lt;urls&gt;&lt;/urls&gt;&lt;electronic-resource-num&gt; https://doi.org/10.1176/ajp.138.3.386&lt;/electronic-resource-num&gt;&lt;/record&gt;&lt;/Cite&gt;&lt;/EndNote&gt;</w:instrText>
            </w:r>
            <w:r w:rsidR="00016611" w:rsidRPr="003D6A21">
              <w:rPr>
                <w:rFonts w:ascii="Book Antiqua" w:eastAsia="Calibri" w:hAnsi="Book Antiqua" w:cs="Arial"/>
              </w:rPr>
              <w:fldChar w:fldCharType="separate"/>
            </w:r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[</w:t>
            </w:r>
            <w:hyperlink w:anchor="_ENREF_10" w:tooltip="Nurnberg, 1981 #184" w:history="1">
              <w:r w:rsidRPr="003D6A21">
                <w:rPr>
                  <w:rFonts w:ascii="Book Antiqua" w:eastAsia="Calibri" w:hAnsi="Book Antiqua" w:cs="Arial"/>
                  <w:noProof/>
                  <w:vertAlign w:val="superscript"/>
                </w:rPr>
                <w:t>10</w:t>
              </w:r>
            </w:hyperlink>
            <w:r w:rsidRPr="003D6A21">
              <w:rPr>
                <w:rFonts w:ascii="Book Antiqua" w:eastAsia="Calibri" w:hAnsi="Book Antiqua" w:cs="Arial"/>
                <w:noProof/>
                <w:vertAlign w:val="superscript"/>
              </w:rPr>
              <w:t>]</w:t>
            </w:r>
            <w:r w:rsidR="00016611" w:rsidRPr="003D6A21">
              <w:rPr>
                <w:rFonts w:ascii="Book Antiqua" w:eastAsia="Calibri" w:hAnsi="Book Antiqua" w:cs="Arial"/>
              </w:rPr>
              <w:fldChar w:fldCharType="end"/>
            </w:r>
          </w:p>
        </w:tc>
      </w:tr>
    </w:tbl>
    <w:p w14:paraId="501BB6A5" w14:textId="0E9381DE" w:rsidR="001C0800" w:rsidRDefault="003D6A21" w:rsidP="00677F3D">
      <w:pPr>
        <w:spacing w:after="160" w:line="360" w:lineRule="auto"/>
        <w:jc w:val="both"/>
        <w:rPr>
          <w:rFonts w:ascii="Book Antiqua" w:eastAsia="Calibri" w:hAnsi="Book Antiqua" w:cs="Arial"/>
          <w:color w:val="000000"/>
        </w:rPr>
      </w:pPr>
      <w:r w:rsidRPr="003D6A21">
        <w:rPr>
          <w:rFonts w:ascii="Book Antiqua" w:eastAsia="Calibri" w:hAnsi="Book Antiqua" w:cs="Arial"/>
          <w:color w:val="000000"/>
        </w:rPr>
        <w:t>ADH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</w:rPr>
        <w:t>Attention-deficit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</w:rPr>
        <w:t>hyperactivity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</w:rPr>
        <w:t>disorder;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BECTS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Benign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focal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epilepsy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of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childhood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with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centrotemporal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spikes</w:t>
      </w:r>
      <w:r w:rsidR="00677F3D">
        <w:rPr>
          <w:rFonts w:ascii="Book Antiqua" w:eastAsia="Calibri" w:hAnsi="Book Antiqua" w:cs="Arial"/>
          <w:color w:val="000000"/>
        </w:rPr>
        <w:t>;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BID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T</w:t>
      </w:r>
      <w:r w:rsidRPr="003D6A21">
        <w:rPr>
          <w:rFonts w:ascii="Book Antiqua" w:eastAsia="Calibri" w:hAnsi="Book Antiqua" w:cs="Arial"/>
          <w:color w:val="242021"/>
        </w:rPr>
        <w:t>wo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times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per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day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BDZ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B</w:t>
      </w:r>
      <w:r w:rsidRPr="003D6A21">
        <w:rPr>
          <w:rFonts w:ascii="Book Antiqua" w:eastAsia="Calibri" w:hAnsi="Book Antiqua" w:cs="Arial"/>
          <w:color w:val="242021"/>
        </w:rPr>
        <w:t>enzodiazepine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CBZ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C</w:t>
      </w:r>
      <w:r w:rsidRPr="003D6A21">
        <w:rPr>
          <w:rFonts w:ascii="Book Antiqua" w:eastAsia="Calibri" w:hAnsi="Book Antiqua" w:cs="Arial"/>
          <w:color w:val="242021"/>
        </w:rPr>
        <w:t>arbamazepine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COPD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C</w:t>
      </w:r>
      <w:r w:rsidRPr="003D6A21">
        <w:rPr>
          <w:rFonts w:ascii="Book Antiqua" w:eastAsia="Calibri" w:hAnsi="Book Antiqua" w:cs="Arial"/>
          <w:color w:val="000000"/>
        </w:rPr>
        <w:t>hronic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obstructiv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ulmonary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iseas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DC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D</w:t>
      </w:r>
      <w:r w:rsidRPr="003D6A21">
        <w:rPr>
          <w:rFonts w:ascii="Book Antiqua" w:eastAsia="Calibri" w:hAnsi="Book Antiqua" w:cs="Arial"/>
          <w:color w:val="242021"/>
        </w:rPr>
        <w:t>iscontinue,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DM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D</w:t>
      </w:r>
      <w:r w:rsidRPr="003D6A21">
        <w:rPr>
          <w:rFonts w:ascii="Book Antiqua" w:eastAsia="Calibri" w:hAnsi="Book Antiqua" w:cs="Arial"/>
          <w:color w:val="242021"/>
        </w:rPr>
        <w:t>iabetes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mellitus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EPS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E</w:t>
      </w:r>
      <w:r w:rsidRPr="003D6A21">
        <w:rPr>
          <w:rFonts w:ascii="Book Antiqua" w:eastAsia="Calibri" w:hAnsi="Book Antiqua" w:cs="Arial"/>
          <w:color w:val="242021"/>
        </w:rPr>
        <w:t>xtrapyramidal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side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effect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GERD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G</w:t>
      </w:r>
      <w:r w:rsidRPr="003D6A21">
        <w:rPr>
          <w:rFonts w:ascii="Book Antiqua" w:eastAsia="Calibri" w:hAnsi="Book Antiqua" w:cs="Arial"/>
          <w:color w:val="242021"/>
        </w:rPr>
        <w:t>astroesophageal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reflux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disease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GTC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G</w:t>
      </w:r>
      <w:r w:rsidRPr="003D6A21">
        <w:rPr>
          <w:rFonts w:ascii="Book Antiqua" w:eastAsia="Calibri" w:hAnsi="Book Antiqua" w:cs="Arial"/>
          <w:color w:val="242021"/>
        </w:rPr>
        <w:t>eneralized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tonic-colonic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seizure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HTN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242021"/>
        </w:rPr>
        <w:t>H</w:t>
      </w:r>
      <w:r w:rsidRPr="003D6A21">
        <w:rPr>
          <w:rFonts w:ascii="Book Antiqua" w:eastAsia="Calibri" w:hAnsi="Book Antiqua" w:cs="Arial"/>
          <w:color w:val="242021"/>
        </w:rPr>
        <w:t>ypertension;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Pr="003D6A21">
        <w:rPr>
          <w:rFonts w:ascii="Book Antiqua" w:eastAsia="Calibri" w:hAnsi="Book Antiqua" w:cs="Arial"/>
          <w:color w:val="242021"/>
        </w:rPr>
        <w:t>IM:</w:t>
      </w:r>
      <w:r w:rsidR="00976B8B">
        <w:rPr>
          <w:rFonts w:ascii="Book Antiqua" w:eastAsia="Calibri" w:hAnsi="Book Antiqua" w:cs="Arial"/>
          <w:color w:val="242021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I</w:t>
      </w:r>
      <w:r w:rsidRPr="003D6A21">
        <w:rPr>
          <w:rFonts w:ascii="Book Antiqua" w:eastAsia="Calibri" w:hAnsi="Book Antiqua" w:cs="Arial"/>
          <w:color w:val="000000"/>
        </w:rPr>
        <w:t>ntramuscular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IT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I</w:t>
      </w:r>
      <w:r w:rsidRPr="003D6A21">
        <w:rPr>
          <w:rFonts w:ascii="Book Antiqua" w:eastAsia="Calibri" w:hAnsi="Book Antiqua" w:cs="Arial"/>
          <w:color w:val="000000"/>
        </w:rPr>
        <w:t>ntrathecal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IV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I</w:t>
      </w:r>
      <w:r w:rsidRPr="003D6A21">
        <w:rPr>
          <w:rFonts w:ascii="Book Antiqua" w:eastAsia="Calibri" w:hAnsi="Book Antiqua" w:cs="Arial"/>
          <w:color w:val="000000"/>
        </w:rPr>
        <w:t>ntravenous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L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L</w:t>
      </w:r>
      <w:r w:rsidRPr="003D6A21">
        <w:rPr>
          <w:rFonts w:ascii="Book Antiqua" w:eastAsia="Calibri" w:hAnsi="Book Antiqua" w:cs="Arial"/>
          <w:color w:val="000000"/>
        </w:rPr>
        <w:t>oading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os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M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M</w:t>
      </w:r>
      <w:r w:rsidRPr="003D6A21">
        <w:rPr>
          <w:rFonts w:ascii="Book Antiqua" w:eastAsia="Calibri" w:hAnsi="Book Antiqua" w:cs="Arial"/>
          <w:color w:val="000000"/>
        </w:rPr>
        <w:t>aintenanc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os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MD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Major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epressiv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isorder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MTX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M</w:t>
      </w:r>
      <w:r w:rsidRPr="003D6A21">
        <w:rPr>
          <w:rFonts w:ascii="Book Antiqua" w:eastAsia="Calibri" w:hAnsi="Book Antiqua" w:cs="Arial"/>
          <w:color w:val="000000"/>
        </w:rPr>
        <w:t>ethotrexat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NR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Not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reported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arkinson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isease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DS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</w:rPr>
        <w:t>Persistent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</w:rPr>
        <w:t>developmental</w:t>
      </w:r>
      <w:r w:rsidR="00976B8B">
        <w:rPr>
          <w:rFonts w:ascii="Book Antiqua" w:eastAsia="Calibri" w:hAnsi="Book Antiqua" w:cs="Arial"/>
        </w:rPr>
        <w:t xml:space="preserve"> </w:t>
      </w:r>
      <w:r w:rsidRPr="003D6A21">
        <w:rPr>
          <w:rFonts w:ascii="Book Antiqua" w:eastAsia="Calibri" w:hAnsi="Book Antiqua" w:cs="Arial"/>
        </w:rPr>
        <w:t>stuttering</w:t>
      </w:r>
      <w:r w:rsidRPr="003D6A21">
        <w:rPr>
          <w:rFonts w:ascii="Book Antiqua" w:eastAsia="Calibri" w:hAnsi="Book Antiqua" w:cs="Arial"/>
          <w:color w:val="000000"/>
        </w:rPr>
        <w:t>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RN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Pro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r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nata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(as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needed)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QI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F</w:t>
      </w:r>
      <w:r w:rsidRPr="003D6A21">
        <w:rPr>
          <w:rFonts w:ascii="Book Antiqua" w:eastAsia="Calibri" w:hAnsi="Book Antiqua" w:cs="Arial"/>
          <w:color w:val="000000"/>
        </w:rPr>
        <w:t>our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times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a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ay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TID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T</w:t>
      </w:r>
      <w:r w:rsidRPr="003D6A21">
        <w:rPr>
          <w:rFonts w:ascii="Book Antiqua" w:eastAsia="Calibri" w:hAnsi="Book Antiqua" w:cs="Arial"/>
          <w:color w:val="000000"/>
        </w:rPr>
        <w:t>hree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times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a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day;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VPA: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="00677F3D">
        <w:rPr>
          <w:rFonts w:ascii="Book Antiqua" w:eastAsia="Calibri" w:hAnsi="Book Antiqua" w:cs="Arial"/>
          <w:color w:val="000000"/>
        </w:rPr>
        <w:t>V</w:t>
      </w:r>
      <w:r w:rsidRPr="003D6A21">
        <w:rPr>
          <w:rFonts w:ascii="Book Antiqua" w:eastAsia="Calibri" w:hAnsi="Book Antiqua" w:cs="Arial"/>
          <w:color w:val="000000"/>
        </w:rPr>
        <w:t>alproic</w:t>
      </w:r>
      <w:r w:rsidR="00976B8B">
        <w:rPr>
          <w:rFonts w:ascii="Book Antiqua" w:eastAsia="Calibri" w:hAnsi="Book Antiqua" w:cs="Arial"/>
          <w:color w:val="000000"/>
        </w:rPr>
        <w:t xml:space="preserve"> </w:t>
      </w:r>
      <w:r w:rsidRPr="003D6A21">
        <w:rPr>
          <w:rFonts w:ascii="Book Antiqua" w:eastAsia="Calibri" w:hAnsi="Book Antiqua" w:cs="Arial"/>
          <w:color w:val="000000"/>
        </w:rPr>
        <w:t>acid.</w:t>
      </w:r>
    </w:p>
    <w:p w14:paraId="4BE9E36F" w14:textId="77777777" w:rsidR="001C0800" w:rsidRDefault="001C0800">
      <w:pPr>
        <w:rPr>
          <w:rFonts w:ascii="Book Antiqua" w:eastAsia="Calibri" w:hAnsi="Book Antiqua" w:cs="Arial"/>
          <w:color w:val="000000"/>
        </w:rPr>
      </w:pPr>
      <w:r>
        <w:rPr>
          <w:rFonts w:ascii="Book Antiqua" w:eastAsia="Calibri" w:hAnsi="Book Antiqua" w:cs="Arial"/>
          <w:color w:val="000000"/>
        </w:rPr>
        <w:br w:type="page"/>
      </w:r>
    </w:p>
    <w:p w14:paraId="424A0EEA" w14:textId="77777777" w:rsidR="001C0800" w:rsidRPr="00CC78C2" w:rsidRDefault="001C0800" w:rsidP="001C0800">
      <w:pPr>
        <w:ind w:leftChars="100" w:left="240"/>
        <w:jc w:val="center"/>
        <w:rPr>
          <w:rFonts w:ascii="Book Antiqua" w:hAnsi="Book Antiqua"/>
          <w:lang w:val="pt-BR" w:eastAsia="zh-CN"/>
        </w:rPr>
      </w:pPr>
      <w:bookmarkStart w:id="23" w:name="_Hlk88512952"/>
    </w:p>
    <w:p w14:paraId="2E2B0B7D" w14:textId="77777777" w:rsidR="001C0800" w:rsidRPr="00CC78C2" w:rsidRDefault="001C0800" w:rsidP="001C0800">
      <w:pPr>
        <w:ind w:leftChars="100" w:left="240"/>
        <w:jc w:val="center"/>
        <w:rPr>
          <w:rFonts w:ascii="Book Antiqua" w:hAnsi="Book Antiqua"/>
          <w:lang w:val="pt-BR" w:eastAsia="zh-CN"/>
        </w:rPr>
      </w:pPr>
    </w:p>
    <w:p w14:paraId="44648424" w14:textId="77777777" w:rsidR="001C0800" w:rsidRPr="00CC78C2" w:rsidRDefault="001C0800" w:rsidP="001C0800">
      <w:pPr>
        <w:ind w:leftChars="100" w:left="240"/>
        <w:jc w:val="center"/>
        <w:rPr>
          <w:rFonts w:ascii="Book Antiqua" w:hAnsi="Book Antiqua"/>
          <w:lang w:val="pt-BR" w:eastAsia="zh-CN"/>
        </w:rPr>
      </w:pPr>
    </w:p>
    <w:p w14:paraId="5F2E28BA" w14:textId="77777777" w:rsidR="001C0800" w:rsidRPr="00CC78C2" w:rsidRDefault="001C0800" w:rsidP="001C0800">
      <w:pPr>
        <w:ind w:leftChars="100" w:left="240"/>
        <w:jc w:val="center"/>
        <w:rPr>
          <w:rFonts w:ascii="Book Antiqua" w:hAnsi="Book Antiqua"/>
          <w:lang w:val="pt-BR" w:eastAsia="zh-CN"/>
        </w:rPr>
      </w:pPr>
    </w:p>
    <w:p w14:paraId="08DD44A3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7A5820E9" wp14:editId="21F39317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9EC542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0502369E" w14:textId="77777777" w:rsidR="001C0800" w:rsidRPr="00763D22" w:rsidRDefault="001C0800" w:rsidP="001C0800">
      <w:pPr>
        <w:autoSpaceDE w:val="0"/>
        <w:autoSpaceDN w:val="0"/>
        <w:adjustRightInd w:val="0"/>
        <w:ind w:leftChars="100" w:left="24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Inc</w:t>
      </w:r>
    </w:p>
    <w:p w14:paraId="40F6035F" w14:textId="77777777" w:rsidR="001C0800" w:rsidRPr="00763D22" w:rsidRDefault="001C0800" w:rsidP="001C0800">
      <w:pPr>
        <w:autoSpaceDE w:val="0"/>
        <w:autoSpaceDN w:val="0"/>
        <w:adjustRightIn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38EC214A" w14:textId="77777777" w:rsidR="001C0800" w:rsidRPr="00763D22" w:rsidRDefault="001C0800" w:rsidP="001C0800">
      <w:pPr>
        <w:autoSpaceDE w:val="0"/>
        <w:autoSpaceDN w:val="0"/>
        <w:adjustRightIn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55C5DC30" w14:textId="77777777" w:rsidR="001C0800" w:rsidRPr="00763D22" w:rsidRDefault="001C0800" w:rsidP="001C0800">
      <w:pPr>
        <w:autoSpaceDE w:val="0"/>
        <w:autoSpaceDN w:val="0"/>
        <w:adjustRightIn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229D0225" w14:textId="77777777" w:rsidR="001C0800" w:rsidRPr="00763D22" w:rsidRDefault="001C0800" w:rsidP="001C0800">
      <w:pPr>
        <w:autoSpaceDE w:val="0"/>
        <w:autoSpaceDN w:val="0"/>
        <w:adjustRightIn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7C67FDB6" w14:textId="77777777" w:rsidR="001C0800" w:rsidRPr="00763D22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3C7D18C4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262BF58A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7F777CE8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25FFBEF4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85EAA5B" wp14:editId="02BA261A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4D550E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34C4DFB1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7FC64876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74D6DBC9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71BAB736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231382F0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3E92EF74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25F90CCF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5E6D289B" w14:textId="77777777" w:rsidR="001C0800" w:rsidRDefault="001C0800" w:rsidP="001C0800">
      <w:pPr>
        <w:ind w:leftChars="100" w:left="240"/>
        <w:jc w:val="center"/>
        <w:rPr>
          <w:rFonts w:ascii="Book Antiqua" w:hAnsi="Book Antiqua"/>
          <w:lang w:eastAsia="zh-CN"/>
        </w:rPr>
      </w:pPr>
    </w:p>
    <w:p w14:paraId="1CBBA01F" w14:textId="77777777" w:rsidR="001C0800" w:rsidRPr="00763D22" w:rsidRDefault="001C0800" w:rsidP="001C0800">
      <w:pPr>
        <w:ind w:leftChars="100" w:left="240"/>
        <w:jc w:val="right"/>
        <w:rPr>
          <w:rFonts w:ascii="Book Antiqua" w:hAnsi="Book Antiqua"/>
          <w:color w:val="000000" w:themeColor="text1"/>
          <w:lang w:eastAsia="zh-CN"/>
        </w:rPr>
      </w:pPr>
    </w:p>
    <w:p w14:paraId="64FA889F" w14:textId="77777777" w:rsidR="001C0800" w:rsidRPr="00763D22" w:rsidRDefault="001C0800" w:rsidP="001C0800">
      <w:pPr>
        <w:ind w:leftChars="100" w:left="240"/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eastAsia="BookAntiqua-Bold" w:hAnsi="Book Antiqua" w:cs="BookAntiqua-Bold"/>
          <w:b/>
          <w:bCs/>
          <w:color w:val="000000" w:themeColor="text1"/>
        </w:rPr>
        <w:t>2</w:t>
      </w: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begin"/>
      </w:r>
      <w:r w:rsidRPr="00763D22">
        <w:rPr>
          <w:rFonts w:ascii="Book Antiqua" w:hAnsi="Book Antiqua"/>
          <w:color w:val="000000" w:themeColor="text1"/>
          <w:lang w:eastAsia="zh-CN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end"/>
      </w:r>
      <w:bookmarkEnd w:id="23"/>
    </w:p>
    <w:p w14:paraId="235853CC" w14:textId="77777777" w:rsidR="0058042F" w:rsidRPr="00677F3D" w:rsidRDefault="0058042F" w:rsidP="00677F3D">
      <w:pPr>
        <w:spacing w:after="160" w:line="360" w:lineRule="auto"/>
        <w:jc w:val="both"/>
        <w:rPr>
          <w:rFonts w:ascii="Book Antiqua" w:eastAsia="Calibri" w:hAnsi="Book Antiqua"/>
        </w:rPr>
      </w:pPr>
    </w:p>
    <w:sectPr w:rsidR="0058042F" w:rsidRPr="00677F3D" w:rsidSect="001C080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C87E83" w14:textId="77777777" w:rsidR="003D54BB" w:rsidRDefault="003D54BB" w:rsidP="00086023">
      <w:r>
        <w:separator/>
      </w:r>
    </w:p>
  </w:endnote>
  <w:endnote w:type="continuationSeparator" w:id="0">
    <w:p w14:paraId="3FECE47B" w14:textId="77777777" w:rsidR="003D54BB" w:rsidRDefault="003D54BB" w:rsidP="000860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abon-Roman">
    <w:altName w:val="Cambria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nionPro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nionPro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T6120e2aa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7c3c51d9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46dcae81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iovanni-Book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KyrvjvAdvTT86d47313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tempelSchneidler-Light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9821021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363319D9" w14:textId="5A564AB9" w:rsidR="00A936E1" w:rsidRDefault="00A936E1">
            <w:pPr>
              <w:pStyle w:val="a5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</w:t>
            </w:r>
            <w:r w:rsidR="00073D96">
              <w:rPr>
                <w:lang w:val="zh-CN" w:eastAsia="zh-CN"/>
              </w:rPr>
              <w:t>/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33F422E" w14:textId="77777777" w:rsidR="00A936E1" w:rsidRDefault="00A936E1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C112ED" w14:textId="77777777" w:rsidR="003D54BB" w:rsidRDefault="003D54BB" w:rsidP="00086023">
      <w:r>
        <w:separator/>
      </w:r>
    </w:p>
  </w:footnote>
  <w:footnote w:type="continuationSeparator" w:id="0">
    <w:p w14:paraId="1E9C23E2" w14:textId="77777777" w:rsidR="003D54BB" w:rsidRDefault="003D54BB" w:rsidP="0008602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E0305E"/>
    <w:multiLevelType w:val="hybridMultilevel"/>
    <w:tmpl w:val="9A122EDA"/>
    <w:lvl w:ilvl="0" w:tplc="D55A6F76">
      <w:start w:val="1"/>
      <w:numFmt w:val="decimal"/>
      <w:lvlText w:val="%1-"/>
      <w:lvlJc w:val="left"/>
      <w:pPr>
        <w:ind w:left="720" w:hanging="360"/>
      </w:pPr>
      <w:rPr>
        <w:rFonts w:ascii="Sabon-Roman" w:hAnsi="Sabon-Roman" w:hint="default"/>
        <w:color w:val="000000"/>
        <w:sz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A23A3C"/>
    <w:multiLevelType w:val="hybridMultilevel"/>
    <w:tmpl w:val="B432546E"/>
    <w:lvl w:ilvl="0" w:tplc="F408728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BD4526"/>
    <w:multiLevelType w:val="hybridMultilevel"/>
    <w:tmpl w:val="89863D1A"/>
    <w:lvl w:ilvl="0" w:tplc="56881EE4">
      <w:start w:val="1"/>
      <w:numFmt w:val="decimal"/>
      <w:lvlText w:val="%1."/>
      <w:lvlJc w:val="left"/>
      <w:pPr>
        <w:ind w:left="720" w:hanging="360"/>
      </w:pPr>
      <w:rPr>
        <w:rFonts w:ascii="MinionPro-Regular" w:hAnsi="MinionPro-Regular" w:hint="default"/>
        <w:color w:val="24202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04A48C5"/>
    <w:multiLevelType w:val="hybridMultilevel"/>
    <w:tmpl w:val="B054F7AA"/>
    <w:lvl w:ilvl="0" w:tplc="B816AADE">
      <w:start w:val="1"/>
      <w:numFmt w:val="decimal"/>
      <w:lvlText w:val="%1."/>
      <w:lvlJc w:val="left"/>
      <w:pPr>
        <w:ind w:left="360" w:hanging="360"/>
      </w:pPr>
      <w:rPr>
        <w:rFonts w:ascii="Book Antiqua" w:eastAsia="Calibri" w:hAnsi="Book Antiqua" w:cs="Arial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5BD5670"/>
    <w:multiLevelType w:val="hybridMultilevel"/>
    <w:tmpl w:val="F8E64106"/>
    <w:lvl w:ilvl="0" w:tplc="13C4C9DA">
      <w:start w:val="1"/>
      <w:numFmt w:val="decimal"/>
      <w:lvlText w:val="%1."/>
      <w:lvlJc w:val="left"/>
      <w:pPr>
        <w:ind w:left="360" w:hanging="360"/>
      </w:pPr>
      <w:rPr>
        <w:rFonts w:ascii="Book Antiqua" w:eastAsia="Calibri" w:hAnsi="Book Antiqua" w:cs="Arial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522D3ED4"/>
    <w:multiLevelType w:val="hybridMultilevel"/>
    <w:tmpl w:val="195C5C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E7F332F"/>
    <w:multiLevelType w:val="hybridMultilevel"/>
    <w:tmpl w:val="09F43F2A"/>
    <w:lvl w:ilvl="0" w:tplc="4DA2A6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5"/>
  </w:num>
  <w:num w:numId="2">
    <w:abstractNumId w:val="0"/>
  </w:num>
  <w:num w:numId="3">
    <w:abstractNumId w:val="2"/>
  </w:num>
  <w:num w:numId="4">
    <w:abstractNumId w:val="1"/>
  </w:num>
  <w:num w:numId="5">
    <w:abstractNumId w:val="4"/>
  </w:num>
  <w:num w:numId="6">
    <w:abstractNumId w:val="6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16611"/>
    <w:rsid w:val="0003207A"/>
    <w:rsid w:val="00061222"/>
    <w:rsid w:val="000719B8"/>
    <w:rsid w:val="00073D96"/>
    <w:rsid w:val="00081415"/>
    <w:rsid w:val="00083ED7"/>
    <w:rsid w:val="00086023"/>
    <w:rsid w:val="000B3570"/>
    <w:rsid w:val="000C1D8C"/>
    <w:rsid w:val="000C724D"/>
    <w:rsid w:val="000C7396"/>
    <w:rsid w:val="000D3A72"/>
    <w:rsid w:val="000D5377"/>
    <w:rsid w:val="000E1419"/>
    <w:rsid w:val="000E62B2"/>
    <w:rsid w:val="000F77C2"/>
    <w:rsid w:val="0012178C"/>
    <w:rsid w:val="00135CFD"/>
    <w:rsid w:val="00136C3A"/>
    <w:rsid w:val="00177116"/>
    <w:rsid w:val="001840A5"/>
    <w:rsid w:val="00195A1A"/>
    <w:rsid w:val="001A70CE"/>
    <w:rsid w:val="001A7AC0"/>
    <w:rsid w:val="001B0B83"/>
    <w:rsid w:val="001C0800"/>
    <w:rsid w:val="001C3AC8"/>
    <w:rsid w:val="001D5521"/>
    <w:rsid w:val="001E18DE"/>
    <w:rsid w:val="001E3109"/>
    <w:rsid w:val="001F41FA"/>
    <w:rsid w:val="00210080"/>
    <w:rsid w:val="002201B8"/>
    <w:rsid w:val="002527D8"/>
    <w:rsid w:val="002746CC"/>
    <w:rsid w:val="002973E9"/>
    <w:rsid w:val="002A6E72"/>
    <w:rsid w:val="002B4769"/>
    <w:rsid w:val="002B712F"/>
    <w:rsid w:val="002C622D"/>
    <w:rsid w:val="002C6AD9"/>
    <w:rsid w:val="002C6B12"/>
    <w:rsid w:val="002C78A2"/>
    <w:rsid w:val="002D5B20"/>
    <w:rsid w:val="002E3BB1"/>
    <w:rsid w:val="002E3EE3"/>
    <w:rsid w:val="002F4A84"/>
    <w:rsid w:val="002F505D"/>
    <w:rsid w:val="00307481"/>
    <w:rsid w:val="00310E9F"/>
    <w:rsid w:val="00312F24"/>
    <w:rsid w:val="0031542E"/>
    <w:rsid w:val="0032722C"/>
    <w:rsid w:val="0034221D"/>
    <w:rsid w:val="00370CED"/>
    <w:rsid w:val="00372886"/>
    <w:rsid w:val="0037329E"/>
    <w:rsid w:val="003B5978"/>
    <w:rsid w:val="003C4231"/>
    <w:rsid w:val="003D0DBC"/>
    <w:rsid w:val="003D3A98"/>
    <w:rsid w:val="003D54BB"/>
    <w:rsid w:val="003D6A21"/>
    <w:rsid w:val="003E66A1"/>
    <w:rsid w:val="003F0D31"/>
    <w:rsid w:val="003F6EDC"/>
    <w:rsid w:val="00425C67"/>
    <w:rsid w:val="0042643B"/>
    <w:rsid w:val="00441404"/>
    <w:rsid w:val="00442765"/>
    <w:rsid w:val="00457CC2"/>
    <w:rsid w:val="00471E0A"/>
    <w:rsid w:val="00485609"/>
    <w:rsid w:val="004B2097"/>
    <w:rsid w:val="004B3C40"/>
    <w:rsid w:val="004C1294"/>
    <w:rsid w:val="004C3BFB"/>
    <w:rsid w:val="004E092B"/>
    <w:rsid w:val="004F43DE"/>
    <w:rsid w:val="004F7C1B"/>
    <w:rsid w:val="005139BF"/>
    <w:rsid w:val="005178FE"/>
    <w:rsid w:val="005206D8"/>
    <w:rsid w:val="00524750"/>
    <w:rsid w:val="00526DB5"/>
    <w:rsid w:val="00530756"/>
    <w:rsid w:val="00533B74"/>
    <w:rsid w:val="005703B3"/>
    <w:rsid w:val="0058042F"/>
    <w:rsid w:val="00584E79"/>
    <w:rsid w:val="005A5C5D"/>
    <w:rsid w:val="005B1D6B"/>
    <w:rsid w:val="005C2180"/>
    <w:rsid w:val="005C3D83"/>
    <w:rsid w:val="005C4AEB"/>
    <w:rsid w:val="005C53CE"/>
    <w:rsid w:val="005F12A1"/>
    <w:rsid w:val="00611DC5"/>
    <w:rsid w:val="006475F0"/>
    <w:rsid w:val="006552DB"/>
    <w:rsid w:val="00662429"/>
    <w:rsid w:val="00672863"/>
    <w:rsid w:val="00674CFD"/>
    <w:rsid w:val="0067670A"/>
    <w:rsid w:val="00677F3D"/>
    <w:rsid w:val="006805AE"/>
    <w:rsid w:val="00687A8C"/>
    <w:rsid w:val="006939CB"/>
    <w:rsid w:val="006A1731"/>
    <w:rsid w:val="006A25C7"/>
    <w:rsid w:val="006A593A"/>
    <w:rsid w:val="006B1A44"/>
    <w:rsid w:val="006B4CFE"/>
    <w:rsid w:val="006C1FBA"/>
    <w:rsid w:val="006C5767"/>
    <w:rsid w:val="007043B3"/>
    <w:rsid w:val="00716916"/>
    <w:rsid w:val="007809DE"/>
    <w:rsid w:val="007858D0"/>
    <w:rsid w:val="00786B6C"/>
    <w:rsid w:val="007929E2"/>
    <w:rsid w:val="007B14DE"/>
    <w:rsid w:val="007E5087"/>
    <w:rsid w:val="007F679E"/>
    <w:rsid w:val="0080702A"/>
    <w:rsid w:val="00842AC5"/>
    <w:rsid w:val="00845914"/>
    <w:rsid w:val="00850BC2"/>
    <w:rsid w:val="008723A0"/>
    <w:rsid w:val="008961E2"/>
    <w:rsid w:val="008B202D"/>
    <w:rsid w:val="00920230"/>
    <w:rsid w:val="00976B8B"/>
    <w:rsid w:val="009A4970"/>
    <w:rsid w:val="009B3A63"/>
    <w:rsid w:val="00A0515C"/>
    <w:rsid w:val="00A51A35"/>
    <w:rsid w:val="00A7791E"/>
    <w:rsid w:val="00A77B3E"/>
    <w:rsid w:val="00A804BE"/>
    <w:rsid w:val="00A936E1"/>
    <w:rsid w:val="00AB1839"/>
    <w:rsid w:val="00AC1293"/>
    <w:rsid w:val="00AD2148"/>
    <w:rsid w:val="00AE2A83"/>
    <w:rsid w:val="00AF338A"/>
    <w:rsid w:val="00AF4ADC"/>
    <w:rsid w:val="00B12C72"/>
    <w:rsid w:val="00B17FE8"/>
    <w:rsid w:val="00B33A7C"/>
    <w:rsid w:val="00B612A8"/>
    <w:rsid w:val="00B64538"/>
    <w:rsid w:val="00B663CA"/>
    <w:rsid w:val="00B72E96"/>
    <w:rsid w:val="00BC0D63"/>
    <w:rsid w:val="00BC54FD"/>
    <w:rsid w:val="00BE06D5"/>
    <w:rsid w:val="00BE2F22"/>
    <w:rsid w:val="00BE5DB1"/>
    <w:rsid w:val="00BE681E"/>
    <w:rsid w:val="00BF53FA"/>
    <w:rsid w:val="00BF71A9"/>
    <w:rsid w:val="00C03DB3"/>
    <w:rsid w:val="00C069F0"/>
    <w:rsid w:val="00C247F2"/>
    <w:rsid w:val="00C2665C"/>
    <w:rsid w:val="00C35F9F"/>
    <w:rsid w:val="00C57506"/>
    <w:rsid w:val="00C73FD2"/>
    <w:rsid w:val="00C77CB8"/>
    <w:rsid w:val="00C8274C"/>
    <w:rsid w:val="00C97FF2"/>
    <w:rsid w:val="00CA2A55"/>
    <w:rsid w:val="00CC5226"/>
    <w:rsid w:val="00CC61A8"/>
    <w:rsid w:val="00CD3B1F"/>
    <w:rsid w:val="00CD525C"/>
    <w:rsid w:val="00CF52E5"/>
    <w:rsid w:val="00CF5681"/>
    <w:rsid w:val="00D1043B"/>
    <w:rsid w:val="00D1523A"/>
    <w:rsid w:val="00D21087"/>
    <w:rsid w:val="00D34AFD"/>
    <w:rsid w:val="00D3562C"/>
    <w:rsid w:val="00D408B9"/>
    <w:rsid w:val="00D439F4"/>
    <w:rsid w:val="00D66CF7"/>
    <w:rsid w:val="00D71AC9"/>
    <w:rsid w:val="00D86A65"/>
    <w:rsid w:val="00D87FA5"/>
    <w:rsid w:val="00D90837"/>
    <w:rsid w:val="00DA022A"/>
    <w:rsid w:val="00DA2EDE"/>
    <w:rsid w:val="00DB0DDA"/>
    <w:rsid w:val="00DD2C3D"/>
    <w:rsid w:val="00DE6876"/>
    <w:rsid w:val="00DF01E6"/>
    <w:rsid w:val="00E01FB3"/>
    <w:rsid w:val="00E357A5"/>
    <w:rsid w:val="00E54180"/>
    <w:rsid w:val="00E60858"/>
    <w:rsid w:val="00E8644D"/>
    <w:rsid w:val="00E86D21"/>
    <w:rsid w:val="00EA1822"/>
    <w:rsid w:val="00EB11D6"/>
    <w:rsid w:val="00EC3721"/>
    <w:rsid w:val="00EC62BD"/>
    <w:rsid w:val="00ED51E0"/>
    <w:rsid w:val="00ED65C5"/>
    <w:rsid w:val="00EE5ACF"/>
    <w:rsid w:val="00F0638D"/>
    <w:rsid w:val="00F14711"/>
    <w:rsid w:val="00F40907"/>
    <w:rsid w:val="00F52FD7"/>
    <w:rsid w:val="00F62F86"/>
    <w:rsid w:val="00F92DB5"/>
    <w:rsid w:val="00FB020C"/>
    <w:rsid w:val="00FB55F0"/>
    <w:rsid w:val="00FB78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706FE68B"/>
  <w15:docId w15:val="{E4512673-A393-4C14-8150-2104A72630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3D6A21"/>
    <w:rPr>
      <w:sz w:val="24"/>
      <w:szCs w:val="24"/>
    </w:rPr>
  </w:style>
  <w:style w:type="paragraph" w:styleId="3">
    <w:name w:val="heading 3"/>
    <w:basedOn w:val="a"/>
    <w:link w:val="30"/>
    <w:uiPriority w:val="9"/>
    <w:qFormat/>
    <w:rsid w:val="00AE2A83"/>
    <w:pPr>
      <w:spacing w:before="100" w:beforeAutospacing="1" w:after="100" w:afterAutospacing="1"/>
      <w:outlineLvl w:val="2"/>
    </w:pPr>
    <w:rPr>
      <w:rFonts w:eastAsia="Times New Roman"/>
      <w:b/>
      <w:bCs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0">
    <w:name w:val="标题 3 字符"/>
    <w:basedOn w:val="a0"/>
    <w:link w:val="3"/>
    <w:uiPriority w:val="9"/>
    <w:rsid w:val="00AE2A83"/>
    <w:rPr>
      <w:rFonts w:eastAsia="Times New Roman"/>
      <w:b/>
      <w:bCs/>
      <w:sz w:val="27"/>
      <w:szCs w:val="27"/>
    </w:rPr>
  </w:style>
  <w:style w:type="paragraph" w:styleId="a3">
    <w:name w:val="header"/>
    <w:basedOn w:val="a"/>
    <w:link w:val="a4"/>
    <w:uiPriority w:val="99"/>
    <w:unhideWhenUsed/>
    <w:rsid w:val="000860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8602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8602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86023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086023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086023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E2A83"/>
    <w:pPr>
      <w:spacing w:line="259" w:lineRule="auto"/>
      <w:jc w:val="center"/>
    </w:pPr>
    <w:rPr>
      <w:rFonts w:ascii="Calibri" w:hAnsi="Calibri" w:cs="Calibri"/>
      <w:noProof/>
      <w:sz w:val="22"/>
      <w:szCs w:val="22"/>
    </w:rPr>
  </w:style>
  <w:style w:type="character" w:customStyle="1" w:styleId="EndNoteBibliographyTitleChar">
    <w:name w:val="EndNote Bibliography Title Char"/>
    <w:basedOn w:val="a0"/>
    <w:link w:val="EndNoteBibliographyTitle"/>
    <w:rsid w:val="00AE2A83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a"/>
    <w:link w:val="EndNoteBibliographyChar"/>
    <w:rsid w:val="00AE2A83"/>
    <w:pPr>
      <w:spacing w:after="160"/>
    </w:pPr>
    <w:rPr>
      <w:rFonts w:ascii="Calibri" w:hAnsi="Calibri" w:cs="Calibri"/>
      <w:noProof/>
      <w:sz w:val="22"/>
      <w:szCs w:val="22"/>
    </w:rPr>
  </w:style>
  <w:style w:type="character" w:customStyle="1" w:styleId="EndNoteBibliographyChar">
    <w:name w:val="EndNote Bibliography Char"/>
    <w:basedOn w:val="a0"/>
    <w:link w:val="EndNoteBibliography"/>
    <w:rsid w:val="00AE2A83"/>
    <w:rPr>
      <w:rFonts w:ascii="Calibri" w:hAnsi="Calibri" w:cs="Calibri"/>
      <w:noProof/>
      <w:sz w:val="22"/>
      <w:szCs w:val="22"/>
    </w:rPr>
  </w:style>
  <w:style w:type="character" w:styleId="a9">
    <w:name w:val="Hyperlink"/>
    <w:basedOn w:val="a0"/>
    <w:uiPriority w:val="99"/>
    <w:unhideWhenUsed/>
    <w:rsid w:val="00AE2A83"/>
    <w:rPr>
      <w:color w:val="0000FF" w:themeColor="hyperlink"/>
      <w:u w:val="single"/>
    </w:rPr>
  </w:style>
  <w:style w:type="character" w:customStyle="1" w:styleId="fontstyle01">
    <w:name w:val="fontstyle01"/>
    <w:basedOn w:val="a0"/>
    <w:rsid w:val="00AE2A83"/>
    <w:rPr>
      <w:rFonts w:ascii="MinionPro-Regular" w:hAnsi="MinionPro-Regular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21">
    <w:name w:val="fontstyle21"/>
    <w:basedOn w:val="a0"/>
    <w:rsid w:val="00AE2A83"/>
    <w:rPr>
      <w:rFonts w:ascii="MinionPro-Bold" w:hAnsi="MinionPro-Bold" w:hint="default"/>
      <w:b/>
      <w:bCs/>
      <w:i w:val="0"/>
      <w:iCs w:val="0"/>
      <w:color w:val="242021"/>
      <w:sz w:val="20"/>
      <w:szCs w:val="20"/>
    </w:rPr>
  </w:style>
  <w:style w:type="character" w:styleId="aa">
    <w:name w:val="Strong"/>
    <w:basedOn w:val="a0"/>
    <w:uiPriority w:val="22"/>
    <w:qFormat/>
    <w:rsid w:val="00AE2A83"/>
    <w:rPr>
      <w:b/>
      <w:bCs/>
    </w:rPr>
  </w:style>
  <w:style w:type="paragraph" w:styleId="ab">
    <w:name w:val="List Paragraph"/>
    <w:basedOn w:val="a"/>
    <w:uiPriority w:val="34"/>
    <w:qFormat/>
    <w:rsid w:val="00AE2A83"/>
    <w:pPr>
      <w:spacing w:after="160" w:line="259" w:lineRule="auto"/>
      <w:ind w:left="720"/>
      <w:contextualSpacing/>
    </w:pPr>
    <w:rPr>
      <w:rFonts w:asciiTheme="minorHAnsi" w:hAnsiTheme="minorHAnsi" w:cstheme="minorBidi"/>
      <w:sz w:val="22"/>
      <w:szCs w:val="22"/>
    </w:rPr>
  </w:style>
  <w:style w:type="character" w:customStyle="1" w:styleId="fontstyle11">
    <w:name w:val="fontstyle11"/>
    <w:basedOn w:val="a0"/>
    <w:rsid w:val="00AE2A83"/>
    <w:rPr>
      <w:b/>
      <w:bCs/>
      <w:i w:val="0"/>
      <w:iCs w:val="0"/>
      <w:color w:val="000000"/>
      <w:sz w:val="22"/>
      <w:szCs w:val="22"/>
    </w:rPr>
  </w:style>
  <w:style w:type="character" w:customStyle="1" w:styleId="ac">
    <w:name w:val="批注文字 字符"/>
    <w:basedOn w:val="a0"/>
    <w:link w:val="ad"/>
    <w:uiPriority w:val="99"/>
    <w:semiHidden/>
    <w:rsid w:val="00AE2A83"/>
    <w:rPr>
      <w:rFonts w:asciiTheme="minorHAnsi" w:hAnsiTheme="minorHAnsi" w:cstheme="minorBidi"/>
    </w:rPr>
  </w:style>
  <w:style w:type="paragraph" w:styleId="ad">
    <w:name w:val="annotation text"/>
    <w:basedOn w:val="a"/>
    <w:link w:val="ac"/>
    <w:uiPriority w:val="99"/>
    <w:semiHidden/>
    <w:unhideWhenUsed/>
    <w:rsid w:val="00AE2A83"/>
    <w:pPr>
      <w:spacing w:after="160"/>
    </w:pPr>
    <w:rPr>
      <w:rFonts w:asciiTheme="minorHAnsi" w:hAnsiTheme="minorHAnsi" w:cstheme="minorBidi"/>
      <w:sz w:val="20"/>
      <w:szCs w:val="20"/>
    </w:rPr>
  </w:style>
  <w:style w:type="character" w:customStyle="1" w:styleId="ae">
    <w:name w:val="批注主题 字符"/>
    <w:basedOn w:val="ac"/>
    <w:link w:val="af"/>
    <w:uiPriority w:val="99"/>
    <w:semiHidden/>
    <w:rsid w:val="00AE2A83"/>
    <w:rPr>
      <w:rFonts w:asciiTheme="minorHAnsi" w:hAnsiTheme="minorHAnsi" w:cstheme="minorBidi"/>
      <w:b/>
      <w:bCs/>
    </w:rPr>
  </w:style>
  <w:style w:type="paragraph" w:styleId="af">
    <w:name w:val="annotation subject"/>
    <w:basedOn w:val="ad"/>
    <w:next w:val="ad"/>
    <w:link w:val="ae"/>
    <w:uiPriority w:val="99"/>
    <w:semiHidden/>
    <w:unhideWhenUsed/>
    <w:rsid w:val="00AE2A83"/>
    <w:rPr>
      <w:b/>
      <w:bCs/>
    </w:rPr>
  </w:style>
  <w:style w:type="table" w:styleId="af0">
    <w:name w:val="Table Grid"/>
    <w:basedOn w:val="a1"/>
    <w:uiPriority w:val="39"/>
    <w:rsid w:val="0058042F"/>
    <w:rPr>
      <w:rFonts w:ascii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1">
    <w:name w:val="无列表1"/>
    <w:next w:val="a2"/>
    <w:uiPriority w:val="99"/>
    <w:semiHidden/>
    <w:unhideWhenUsed/>
    <w:rsid w:val="003D6A21"/>
  </w:style>
  <w:style w:type="table" w:customStyle="1" w:styleId="10">
    <w:name w:val="网格型1"/>
    <w:basedOn w:val="a1"/>
    <w:next w:val="af0"/>
    <w:uiPriority w:val="39"/>
    <w:rsid w:val="003D6A21"/>
    <w:rPr>
      <w:rFonts w:ascii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yperlink1">
    <w:name w:val="Hyperlink1"/>
    <w:basedOn w:val="a0"/>
    <w:uiPriority w:val="99"/>
    <w:unhideWhenUsed/>
    <w:rsid w:val="003D6A21"/>
    <w:rPr>
      <w:color w:val="0563C1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character" w:customStyle="1" w:styleId="UnresolvedMention2">
    <w:name w:val="Unresolved Mention2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character" w:customStyle="1" w:styleId="UnresolvedMention3">
    <w:name w:val="Unresolved Mention3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character" w:customStyle="1" w:styleId="UnresolvedMention4">
    <w:name w:val="Unresolved Mention4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character" w:styleId="af1">
    <w:name w:val="annotation reference"/>
    <w:basedOn w:val="a0"/>
    <w:uiPriority w:val="99"/>
    <w:semiHidden/>
    <w:unhideWhenUsed/>
    <w:rsid w:val="003D6A21"/>
    <w:rPr>
      <w:sz w:val="16"/>
      <w:szCs w:val="16"/>
    </w:rPr>
  </w:style>
  <w:style w:type="character" w:customStyle="1" w:styleId="11">
    <w:name w:val="未处理的提及1"/>
    <w:basedOn w:val="a0"/>
    <w:uiPriority w:val="99"/>
    <w:semiHidden/>
    <w:unhideWhenUsed/>
    <w:rsid w:val="003D6A21"/>
    <w:rPr>
      <w:color w:val="605E5C"/>
      <w:shd w:val="clear" w:color="auto" w:fill="E1DFDD"/>
    </w:rPr>
  </w:style>
  <w:style w:type="paragraph" w:styleId="af2">
    <w:name w:val="Revision"/>
    <w:hidden/>
    <w:uiPriority w:val="99"/>
    <w:semiHidden/>
    <w:rsid w:val="00C8274C"/>
    <w:rPr>
      <w:sz w:val="24"/>
      <w:szCs w:val="24"/>
    </w:rPr>
  </w:style>
  <w:style w:type="character" w:styleId="af3">
    <w:name w:val="Unresolved Mention"/>
    <w:basedOn w:val="a0"/>
    <w:uiPriority w:val="99"/>
    <w:semiHidden/>
    <w:unhideWhenUsed/>
    <w:rsid w:val="001C080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wjgnet.com/2220-3206/full/v12/i2/236.htm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83</Pages>
  <Words>44558</Words>
  <Characters>253981</Characters>
  <Application>Microsoft Office Word</Application>
  <DocSecurity>0</DocSecurity>
  <Lines>2116</Lines>
  <Paragraphs>5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9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bm</dc:creator>
  <cp:lastModifiedBy>dell</cp:lastModifiedBy>
  <cp:revision>12</cp:revision>
  <dcterms:created xsi:type="dcterms:W3CDTF">2021-12-25T00:07:00Z</dcterms:created>
  <dcterms:modified xsi:type="dcterms:W3CDTF">2022-02-15T06:55:00Z</dcterms:modified>
</cp:coreProperties>
</file>